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0EEA0" w14:textId="699EF599" w:rsidR="00BE463F" w:rsidRPr="00D6707C" w:rsidRDefault="00D855EA" w:rsidP="00236D64">
      <w:pPr>
        <w:spacing w:after="0" w:line="480" w:lineRule="auto"/>
        <w:rPr>
          <w:rFonts w:cstheme="minorHAnsi"/>
          <w:szCs w:val="20"/>
          <w:lang w:val="en-US"/>
        </w:rPr>
      </w:pPr>
      <w:r w:rsidRPr="00D6707C">
        <w:rPr>
          <w:rFonts w:cstheme="minorHAnsi"/>
          <w:b/>
          <w:szCs w:val="20"/>
          <w:lang w:val="en-US"/>
        </w:rPr>
        <w:t>Additional file 3</w:t>
      </w:r>
    </w:p>
    <w:p w14:paraId="26161C9A" w14:textId="2F4ECA08" w:rsidR="000331E0" w:rsidRPr="00C561B3" w:rsidRDefault="00BE463F" w:rsidP="00542681">
      <w:pPr>
        <w:spacing w:line="276" w:lineRule="auto"/>
        <w:rPr>
          <w:rFonts w:cstheme="minorHAnsi"/>
          <w:sz w:val="20"/>
          <w:szCs w:val="20"/>
          <w:lang w:val="en-US"/>
        </w:rPr>
      </w:pPr>
      <w:r w:rsidRPr="00ED28E2">
        <w:rPr>
          <w:rFonts w:cstheme="minorHAnsi"/>
          <w:b/>
          <w:sz w:val="20"/>
          <w:szCs w:val="20"/>
          <w:lang w:val="en-US"/>
        </w:rPr>
        <w:t>Table S4:</w:t>
      </w:r>
      <w:r>
        <w:rPr>
          <w:rFonts w:cstheme="minorHAnsi"/>
          <w:sz w:val="20"/>
          <w:szCs w:val="20"/>
          <w:lang w:val="en-US"/>
        </w:rPr>
        <w:t xml:space="preserve"> </w:t>
      </w:r>
      <w:r w:rsidR="006A58EA">
        <w:rPr>
          <w:rFonts w:cstheme="minorHAnsi"/>
          <w:sz w:val="20"/>
          <w:szCs w:val="20"/>
          <w:lang w:val="en-US"/>
        </w:rPr>
        <w:t>A</w:t>
      </w:r>
      <w:r w:rsidR="000331E0" w:rsidRPr="00C561B3">
        <w:rPr>
          <w:rFonts w:cstheme="minorHAnsi"/>
          <w:sz w:val="20"/>
          <w:szCs w:val="20"/>
          <w:lang w:val="en-US"/>
        </w:rPr>
        <w:t xml:space="preserve">ntimicrobial panel with interpretative categories and </w:t>
      </w:r>
      <w:r w:rsidR="003039B4">
        <w:rPr>
          <w:rFonts w:cstheme="minorHAnsi"/>
          <w:sz w:val="20"/>
          <w:szCs w:val="20"/>
          <w:lang w:val="en-US"/>
        </w:rPr>
        <w:t xml:space="preserve">inhibition </w:t>
      </w:r>
      <w:r w:rsidR="000331E0" w:rsidRPr="00C561B3">
        <w:rPr>
          <w:rFonts w:cstheme="minorHAnsi"/>
          <w:sz w:val="20"/>
          <w:szCs w:val="20"/>
          <w:lang w:val="en-US"/>
        </w:rPr>
        <w:t xml:space="preserve">zone diameter breakpoints </w:t>
      </w:r>
      <w:r w:rsidR="006A58EA">
        <w:rPr>
          <w:rFonts w:cstheme="minorHAnsi"/>
          <w:sz w:val="20"/>
          <w:szCs w:val="20"/>
          <w:lang w:val="en-US"/>
        </w:rPr>
        <w:t>for</w:t>
      </w:r>
      <w:r w:rsidR="000331E0" w:rsidRPr="00C561B3">
        <w:rPr>
          <w:rFonts w:cstheme="minorHAnsi"/>
          <w:sz w:val="20"/>
          <w:szCs w:val="20"/>
          <w:lang w:val="en-US"/>
        </w:rPr>
        <w:t xml:space="preserve"> </w:t>
      </w:r>
      <w:r w:rsidR="000331E0" w:rsidRPr="00C561B3">
        <w:rPr>
          <w:rFonts w:cstheme="minorHAnsi"/>
          <w:i/>
          <w:sz w:val="20"/>
          <w:szCs w:val="20"/>
          <w:lang w:val="en-US"/>
        </w:rPr>
        <w:t xml:space="preserve">Pasteurellaceae </w:t>
      </w:r>
      <w:r w:rsidR="000331E0" w:rsidRPr="00C561B3">
        <w:rPr>
          <w:rFonts w:cstheme="minorHAnsi"/>
          <w:sz w:val="20"/>
          <w:szCs w:val="20"/>
          <w:lang w:val="en-US"/>
        </w:rPr>
        <w:t>spp.</w:t>
      </w:r>
    </w:p>
    <w:tbl>
      <w:tblPr>
        <w:tblStyle w:val="Lysskyggelegging-uthevingsfarge1"/>
        <w:tblW w:w="5377" w:type="pct"/>
        <w:tblLayout w:type="fixed"/>
        <w:tblLook w:val="0620" w:firstRow="1" w:lastRow="0" w:firstColumn="0" w:lastColumn="0" w:noHBand="1" w:noVBand="1"/>
      </w:tblPr>
      <w:tblGrid>
        <w:gridCol w:w="1821"/>
        <w:gridCol w:w="1440"/>
        <w:gridCol w:w="1229"/>
        <w:gridCol w:w="1543"/>
        <w:gridCol w:w="1122"/>
        <w:gridCol w:w="2601"/>
      </w:tblGrid>
      <w:tr w:rsidR="00CF0C91" w:rsidRPr="00C561B3" w14:paraId="4B330CFE" w14:textId="77777777" w:rsidTr="006E5F67">
        <w:trPr>
          <w:cnfStyle w:val="100000000000" w:firstRow="1" w:lastRow="0" w:firstColumn="0" w:lastColumn="0" w:oddVBand="0" w:evenVBand="0" w:oddHBand="0" w:evenHBand="0" w:firstRowFirstColumn="0" w:firstRowLastColumn="0" w:lastRowFirstColumn="0" w:lastRowLastColumn="0"/>
          <w:trHeight w:val="193"/>
        </w:trPr>
        <w:tc>
          <w:tcPr>
            <w:tcW w:w="933" w:type="pct"/>
            <w:tcBorders>
              <w:top w:val="single" w:sz="4" w:space="0" w:color="auto"/>
              <w:bottom w:val="nil"/>
            </w:tcBorders>
            <w:noWrap/>
          </w:tcPr>
          <w:p w14:paraId="7CD71773" w14:textId="77777777" w:rsidR="00CF0C91" w:rsidRPr="001C0690" w:rsidRDefault="00CF0C91" w:rsidP="000331E0">
            <w:pPr>
              <w:rPr>
                <w:rFonts w:cstheme="minorHAnsi"/>
                <w:color w:val="000000" w:themeColor="text1"/>
                <w:sz w:val="18"/>
                <w:szCs w:val="18"/>
                <w:lang w:val="en-US"/>
              </w:rPr>
            </w:pPr>
          </w:p>
        </w:tc>
        <w:tc>
          <w:tcPr>
            <w:tcW w:w="738" w:type="pct"/>
            <w:tcBorders>
              <w:top w:val="single" w:sz="4" w:space="0" w:color="auto"/>
              <w:bottom w:val="nil"/>
            </w:tcBorders>
          </w:tcPr>
          <w:p w14:paraId="62AB8811" w14:textId="77777777" w:rsidR="00CF0C91" w:rsidRPr="00FF7A69" w:rsidRDefault="00CF0C91" w:rsidP="000331E0">
            <w:pPr>
              <w:rPr>
                <w:rFonts w:cstheme="minorHAnsi"/>
                <w:color w:val="000000" w:themeColor="text1"/>
                <w:sz w:val="18"/>
                <w:szCs w:val="18"/>
                <w:lang w:val="en-US"/>
              </w:rPr>
            </w:pPr>
          </w:p>
        </w:tc>
        <w:tc>
          <w:tcPr>
            <w:tcW w:w="1996" w:type="pct"/>
            <w:gridSpan w:val="3"/>
            <w:tcBorders>
              <w:top w:val="single" w:sz="4" w:space="0" w:color="auto"/>
              <w:bottom w:val="single" w:sz="4" w:space="0" w:color="auto"/>
            </w:tcBorders>
          </w:tcPr>
          <w:p w14:paraId="2B7B3B55" w14:textId="77777777" w:rsidR="00CF0C91" w:rsidRDefault="00CF0C91" w:rsidP="00CF0C91">
            <w:pPr>
              <w:jc w:val="center"/>
              <w:rPr>
                <w:rFonts w:cstheme="minorHAnsi"/>
                <w:color w:val="auto"/>
                <w:sz w:val="18"/>
                <w:szCs w:val="18"/>
              </w:rPr>
            </w:pPr>
            <w:r w:rsidRPr="00CF0C91">
              <w:rPr>
                <w:rFonts w:cstheme="minorHAnsi"/>
                <w:color w:val="auto"/>
                <w:sz w:val="18"/>
                <w:szCs w:val="18"/>
              </w:rPr>
              <w:t>Inhibition zone diameters (mm)</w:t>
            </w:r>
          </w:p>
          <w:p w14:paraId="7609EE26" w14:textId="245351F0" w:rsidR="006E5F67" w:rsidRPr="00CF0C91" w:rsidRDefault="006E5F67" w:rsidP="00CF0C91">
            <w:pPr>
              <w:jc w:val="center"/>
              <w:rPr>
                <w:rFonts w:cstheme="minorHAnsi"/>
                <w:color w:val="auto"/>
                <w:sz w:val="18"/>
                <w:szCs w:val="18"/>
              </w:rPr>
            </w:pPr>
          </w:p>
        </w:tc>
        <w:tc>
          <w:tcPr>
            <w:tcW w:w="1333" w:type="pct"/>
            <w:tcBorders>
              <w:top w:val="single" w:sz="4" w:space="0" w:color="auto"/>
              <w:bottom w:val="nil"/>
            </w:tcBorders>
          </w:tcPr>
          <w:p w14:paraId="7602242F" w14:textId="77777777" w:rsidR="00CF0C91" w:rsidRPr="001C0690" w:rsidRDefault="00CF0C91" w:rsidP="000331E0">
            <w:pPr>
              <w:rPr>
                <w:rFonts w:cstheme="minorHAnsi"/>
                <w:sz w:val="18"/>
                <w:szCs w:val="18"/>
              </w:rPr>
            </w:pPr>
          </w:p>
        </w:tc>
      </w:tr>
      <w:tr w:rsidR="000331E0" w:rsidRPr="00C561B3" w14:paraId="7E32B9DC" w14:textId="77777777" w:rsidTr="006E5F67">
        <w:trPr>
          <w:trHeight w:val="193"/>
        </w:trPr>
        <w:tc>
          <w:tcPr>
            <w:tcW w:w="933" w:type="pct"/>
            <w:tcBorders>
              <w:top w:val="nil"/>
              <w:bottom w:val="single" w:sz="4" w:space="0" w:color="auto"/>
            </w:tcBorders>
            <w:noWrap/>
          </w:tcPr>
          <w:p w14:paraId="10919171" w14:textId="77777777" w:rsidR="000331E0" w:rsidRPr="008F6B28" w:rsidRDefault="00EE6DF5" w:rsidP="000331E0">
            <w:pPr>
              <w:rPr>
                <w:rFonts w:cstheme="minorHAnsi"/>
                <w:b/>
                <w:color w:val="000000" w:themeColor="text1"/>
                <w:sz w:val="18"/>
                <w:szCs w:val="18"/>
                <w:lang w:val="en-US"/>
              </w:rPr>
            </w:pPr>
            <w:r w:rsidRPr="008F6B28">
              <w:rPr>
                <w:rFonts w:cstheme="minorHAnsi"/>
                <w:b/>
                <w:color w:val="000000" w:themeColor="text1"/>
                <w:sz w:val="18"/>
                <w:szCs w:val="18"/>
                <w:lang w:val="en-US"/>
              </w:rPr>
              <w:t>Antimicrobial agent</w:t>
            </w:r>
          </w:p>
          <w:p w14:paraId="395408ED" w14:textId="0867C8DE" w:rsidR="00677956" w:rsidRPr="008F6B28" w:rsidRDefault="00677956" w:rsidP="000331E0">
            <w:pPr>
              <w:rPr>
                <w:rFonts w:cstheme="minorHAnsi"/>
                <w:b/>
                <w:color w:val="000000" w:themeColor="text1"/>
                <w:sz w:val="18"/>
                <w:szCs w:val="18"/>
                <w:lang w:val="en-US"/>
              </w:rPr>
            </w:pPr>
          </w:p>
        </w:tc>
        <w:tc>
          <w:tcPr>
            <w:tcW w:w="738" w:type="pct"/>
            <w:tcBorders>
              <w:top w:val="nil"/>
              <w:bottom w:val="single" w:sz="4" w:space="0" w:color="auto"/>
            </w:tcBorders>
          </w:tcPr>
          <w:p w14:paraId="67E742CA" w14:textId="594A60C5" w:rsidR="000331E0" w:rsidRPr="008F6B28" w:rsidRDefault="00473473" w:rsidP="008F6B28">
            <w:pPr>
              <w:jc w:val="center"/>
              <w:rPr>
                <w:rStyle w:val="Svakutheving"/>
                <w:rFonts w:cstheme="minorHAnsi"/>
                <w:b/>
                <w:color w:val="000000" w:themeColor="text1"/>
                <w:sz w:val="18"/>
                <w:szCs w:val="18"/>
              </w:rPr>
            </w:pPr>
            <w:r w:rsidRPr="008F6B28">
              <w:rPr>
                <w:rFonts w:cstheme="minorHAnsi"/>
                <w:b/>
                <w:color w:val="000000" w:themeColor="text1"/>
                <w:sz w:val="18"/>
                <w:szCs w:val="18"/>
              </w:rPr>
              <w:t>Disc</w:t>
            </w:r>
            <w:r w:rsidR="00EE6DF5" w:rsidRPr="008F6B28">
              <w:rPr>
                <w:rFonts w:cstheme="minorHAnsi"/>
                <w:b/>
                <w:color w:val="000000" w:themeColor="text1"/>
                <w:sz w:val="18"/>
                <w:szCs w:val="18"/>
              </w:rPr>
              <w:t xml:space="preserve"> content</w:t>
            </w:r>
            <w:r w:rsidR="000331E0" w:rsidRPr="008F6B28">
              <w:rPr>
                <w:rFonts w:cstheme="minorHAnsi"/>
                <w:b/>
                <w:color w:val="000000" w:themeColor="text1"/>
                <w:sz w:val="18"/>
                <w:szCs w:val="18"/>
              </w:rPr>
              <w:t>, µg</w:t>
            </w:r>
          </w:p>
        </w:tc>
        <w:tc>
          <w:tcPr>
            <w:tcW w:w="630" w:type="pct"/>
            <w:tcBorders>
              <w:top w:val="single" w:sz="4" w:space="0" w:color="auto"/>
              <w:bottom w:val="single" w:sz="4" w:space="0" w:color="auto"/>
            </w:tcBorders>
          </w:tcPr>
          <w:p w14:paraId="2DFA1F4B" w14:textId="77777777" w:rsidR="000331E0" w:rsidRPr="008F6B28" w:rsidRDefault="000331E0" w:rsidP="008F6B28">
            <w:pPr>
              <w:jc w:val="center"/>
              <w:rPr>
                <w:rFonts w:cstheme="minorHAnsi"/>
                <w:b/>
                <w:color w:val="auto"/>
                <w:sz w:val="18"/>
                <w:szCs w:val="18"/>
              </w:rPr>
            </w:pPr>
            <w:r w:rsidRPr="008F6B28">
              <w:rPr>
                <w:rFonts w:cstheme="minorHAnsi"/>
                <w:b/>
                <w:color w:val="auto"/>
                <w:sz w:val="18"/>
                <w:szCs w:val="18"/>
              </w:rPr>
              <w:t>Susceptible</w:t>
            </w:r>
          </w:p>
        </w:tc>
        <w:tc>
          <w:tcPr>
            <w:tcW w:w="791" w:type="pct"/>
            <w:tcBorders>
              <w:top w:val="single" w:sz="4" w:space="0" w:color="auto"/>
              <w:bottom w:val="single" w:sz="4" w:space="0" w:color="auto"/>
            </w:tcBorders>
          </w:tcPr>
          <w:p w14:paraId="6F8F46E7" w14:textId="407E7187" w:rsidR="000331E0" w:rsidRPr="008F6B28" w:rsidRDefault="000331E0" w:rsidP="008F6B28">
            <w:pPr>
              <w:jc w:val="center"/>
              <w:rPr>
                <w:rFonts w:cstheme="minorHAnsi"/>
                <w:b/>
                <w:color w:val="auto"/>
                <w:sz w:val="18"/>
                <w:szCs w:val="18"/>
              </w:rPr>
            </w:pPr>
            <w:r w:rsidRPr="008F6B28">
              <w:rPr>
                <w:rFonts w:cstheme="minorHAnsi"/>
                <w:b/>
                <w:color w:val="auto"/>
                <w:sz w:val="18"/>
                <w:szCs w:val="18"/>
              </w:rPr>
              <w:t>Intermediate</w:t>
            </w:r>
          </w:p>
        </w:tc>
        <w:tc>
          <w:tcPr>
            <w:tcW w:w="575" w:type="pct"/>
            <w:tcBorders>
              <w:top w:val="single" w:sz="4" w:space="0" w:color="auto"/>
              <w:bottom w:val="single" w:sz="4" w:space="0" w:color="auto"/>
            </w:tcBorders>
          </w:tcPr>
          <w:p w14:paraId="669FF0C5" w14:textId="77777777" w:rsidR="000331E0" w:rsidRPr="008F6B28" w:rsidRDefault="000331E0" w:rsidP="008F6B28">
            <w:pPr>
              <w:jc w:val="center"/>
              <w:rPr>
                <w:rFonts w:cstheme="minorHAnsi"/>
                <w:b/>
                <w:color w:val="auto"/>
                <w:sz w:val="18"/>
                <w:szCs w:val="18"/>
              </w:rPr>
            </w:pPr>
            <w:r w:rsidRPr="008F6B28">
              <w:rPr>
                <w:rFonts w:cstheme="minorHAnsi"/>
                <w:b/>
                <w:color w:val="auto"/>
                <w:sz w:val="18"/>
                <w:szCs w:val="18"/>
              </w:rPr>
              <w:t>Resistant</w:t>
            </w:r>
          </w:p>
        </w:tc>
        <w:tc>
          <w:tcPr>
            <w:tcW w:w="1333" w:type="pct"/>
            <w:tcBorders>
              <w:top w:val="nil"/>
              <w:bottom w:val="single" w:sz="4" w:space="0" w:color="auto"/>
            </w:tcBorders>
          </w:tcPr>
          <w:p w14:paraId="20E4A24A" w14:textId="2518F7C8" w:rsidR="000331E0" w:rsidRPr="008F6B28" w:rsidRDefault="000331E0" w:rsidP="008F6B28">
            <w:pPr>
              <w:jc w:val="center"/>
              <w:rPr>
                <w:rFonts w:cstheme="minorHAnsi"/>
                <w:b/>
                <w:color w:val="auto"/>
                <w:sz w:val="18"/>
                <w:szCs w:val="18"/>
                <w:vertAlign w:val="superscript"/>
              </w:rPr>
            </w:pPr>
            <w:r w:rsidRPr="008F6B28">
              <w:rPr>
                <w:rFonts w:cstheme="minorHAnsi"/>
                <w:b/>
                <w:color w:val="auto"/>
                <w:sz w:val="18"/>
                <w:szCs w:val="18"/>
              </w:rPr>
              <w:t>Reference</w:t>
            </w:r>
          </w:p>
        </w:tc>
      </w:tr>
      <w:tr w:rsidR="000331E0" w:rsidRPr="00C561B3" w14:paraId="346A0429" w14:textId="77777777" w:rsidTr="006E5F67">
        <w:trPr>
          <w:trHeight w:val="232"/>
        </w:trPr>
        <w:tc>
          <w:tcPr>
            <w:tcW w:w="933" w:type="pct"/>
            <w:tcBorders>
              <w:top w:val="single" w:sz="4" w:space="0" w:color="auto"/>
            </w:tcBorders>
            <w:noWrap/>
          </w:tcPr>
          <w:p w14:paraId="7B1129F9" w14:textId="77777777" w:rsidR="000331E0" w:rsidRPr="001C0690" w:rsidRDefault="000331E0" w:rsidP="000331E0">
            <w:pPr>
              <w:rPr>
                <w:rFonts w:cstheme="minorHAnsi"/>
                <w:color w:val="000000" w:themeColor="text1"/>
                <w:sz w:val="18"/>
                <w:szCs w:val="18"/>
              </w:rPr>
            </w:pPr>
            <w:r w:rsidRPr="001C0690">
              <w:rPr>
                <w:rFonts w:cstheme="minorHAnsi"/>
                <w:color w:val="000000" w:themeColor="text1"/>
                <w:sz w:val="18"/>
                <w:szCs w:val="18"/>
              </w:rPr>
              <w:t>Benzylpenicillin</w:t>
            </w:r>
          </w:p>
        </w:tc>
        <w:tc>
          <w:tcPr>
            <w:tcW w:w="738" w:type="pct"/>
            <w:tcBorders>
              <w:top w:val="single" w:sz="4" w:space="0" w:color="auto"/>
            </w:tcBorders>
          </w:tcPr>
          <w:p w14:paraId="5C843BCD" w14:textId="77777777" w:rsidR="000331E0" w:rsidRPr="001C0690" w:rsidRDefault="000331E0" w:rsidP="000331E0">
            <w:pPr>
              <w:pStyle w:val="DecimalAligned"/>
              <w:spacing w:line="240" w:lineRule="auto"/>
              <w:rPr>
                <w:rFonts w:cstheme="minorHAnsi"/>
                <w:color w:val="000000" w:themeColor="text1"/>
                <w:sz w:val="18"/>
                <w:szCs w:val="18"/>
              </w:rPr>
            </w:pPr>
            <w:r w:rsidRPr="001C0690">
              <w:rPr>
                <w:rFonts w:cstheme="minorHAnsi"/>
                <w:color w:val="000000" w:themeColor="text1"/>
                <w:sz w:val="18"/>
                <w:szCs w:val="18"/>
              </w:rPr>
              <w:t>10</w:t>
            </w:r>
          </w:p>
        </w:tc>
        <w:tc>
          <w:tcPr>
            <w:tcW w:w="630" w:type="pct"/>
            <w:tcBorders>
              <w:top w:val="single" w:sz="4" w:space="0" w:color="auto"/>
            </w:tcBorders>
          </w:tcPr>
          <w:p w14:paraId="57F71B89" w14:textId="50EEEBBD" w:rsidR="000331E0" w:rsidRPr="001C0690" w:rsidRDefault="007D05A9" w:rsidP="000331E0">
            <w:pPr>
              <w:pStyle w:val="DecimalAligned"/>
              <w:spacing w:line="240" w:lineRule="auto"/>
              <w:rPr>
                <w:rFonts w:cstheme="minorHAnsi"/>
                <w:color w:val="auto"/>
                <w:sz w:val="18"/>
                <w:szCs w:val="18"/>
              </w:rPr>
            </w:pPr>
            <w:r w:rsidRPr="001C0690">
              <w:rPr>
                <w:rFonts w:cstheme="minorHAnsi"/>
                <w:color w:val="auto"/>
                <w:sz w:val="18"/>
                <w:szCs w:val="18"/>
              </w:rPr>
              <w:t>≥</w:t>
            </w:r>
            <w:r w:rsidR="00FF5124" w:rsidRPr="001C0690">
              <w:rPr>
                <w:rFonts w:cstheme="minorHAnsi"/>
                <w:color w:val="auto"/>
                <w:sz w:val="18"/>
                <w:szCs w:val="18"/>
              </w:rPr>
              <w:t xml:space="preserve"> </w:t>
            </w:r>
            <w:r w:rsidR="000331E0" w:rsidRPr="001C0690">
              <w:rPr>
                <w:rFonts w:cstheme="minorHAnsi"/>
                <w:color w:val="auto"/>
                <w:sz w:val="18"/>
                <w:szCs w:val="18"/>
              </w:rPr>
              <w:t>17</w:t>
            </w:r>
          </w:p>
        </w:tc>
        <w:tc>
          <w:tcPr>
            <w:tcW w:w="791" w:type="pct"/>
            <w:tcBorders>
              <w:top w:val="single" w:sz="4" w:space="0" w:color="auto"/>
            </w:tcBorders>
          </w:tcPr>
          <w:p w14:paraId="3DE83E79" w14:textId="5705415A" w:rsidR="000331E0" w:rsidRPr="001C0690" w:rsidRDefault="00EA746B" w:rsidP="000331E0">
            <w:pPr>
              <w:pStyle w:val="DecimalAligned"/>
              <w:spacing w:line="240" w:lineRule="auto"/>
              <w:rPr>
                <w:rFonts w:cstheme="minorHAnsi"/>
                <w:color w:val="auto"/>
                <w:sz w:val="18"/>
                <w:szCs w:val="18"/>
              </w:rPr>
            </w:pPr>
            <w:r>
              <w:rPr>
                <w:rFonts w:cstheme="minorHAnsi"/>
                <w:color w:val="auto"/>
                <w:sz w:val="18"/>
                <w:szCs w:val="18"/>
              </w:rPr>
              <w:t>-</w:t>
            </w:r>
          </w:p>
        </w:tc>
        <w:tc>
          <w:tcPr>
            <w:tcW w:w="575" w:type="pct"/>
            <w:tcBorders>
              <w:top w:val="single" w:sz="4" w:space="0" w:color="auto"/>
            </w:tcBorders>
          </w:tcPr>
          <w:p w14:paraId="11B16A6C" w14:textId="77777777" w:rsidR="000331E0" w:rsidRPr="001C0690" w:rsidRDefault="000331E0" w:rsidP="000331E0">
            <w:pPr>
              <w:pStyle w:val="DecimalAligned"/>
              <w:spacing w:line="240" w:lineRule="auto"/>
              <w:rPr>
                <w:rFonts w:cstheme="minorHAnsi"/>
                <w:color w:val="auto"/>
                <w:sz w:val="18"/>
                <w:szCs w:val="18"/>
              </w:rPr>
            </w:pPr>
            <w:r w:rsidRPr="001C0690">
              <w:rPr>
                <w:rFonts w:cstheme="minorHAnsi"/>
                <w:color w:val="auto"/>
                <w:sz w:val="18"/>
                <w:szCs w:val="18"/>
              </w:rPr>
              <w:t>≤ 16</w:t>
            </w:r>
          </w:p>
        </w:tc>
        <w:tc>
          <w:tcPr>
            <w:tcW w:w="1333" w:type="pct"/>
            <w:tcBorders>
              <w:top w:val="single" w:sz="4" w:space="0" w:color="auto"/>
            </w:tcBorders>
          </w:tcPr>
          <w:p w14:paraId="5E4C6921" w14:textId="77777777" w:rsidR="000331E0" w:rsidRPr="001C0690" w:rsidRDefault="000331E0" w:rsidP="000331E0">
            <w:pPr>
              <w:pStyle w:val="DecimalAligned"/>
              <w:spacing w:line="240" w:lineRule="auto"/>
              <w:rPr>
                <w:rFonts w:cstheme="minorHAnsi"/>
                <w:color w:val="auto"/>
                <w:sz w:val="18"/>
                <w:szCs w:val="18"/>
                <w:vertAlign w:val="superscript"/>
              </w:rPr>
            </w:pPr>
            <w:r w:rsidRPr="001C0690">
              <w:rPr>
                <w:rFonts w:cstheme="minorHAnsi"/>
                <w:color w:val="auto"/>
                <w:sz w:val="18"/>
                <w:szCs w:val="18"/>
              </w:rPr>
              <w:t>EUCAST, Clinical breakpoints (v14.0), 2024</w:t>
            </w:r>
          </w:p>
        </w:tc>
      </w:tr>
      <w:tr w:rsidR="000331E0" w:rsidRPr="00C561B3" w14:paraId="5BBEA0F5" w14:textId="77777777" w:rsidTr="00677956">
        <w:trPr>
          <w:trHeight w:val="316"/>
        </w:trPr>
        <w:tc>
          <w:tcPr>
            <w:tcW w:w="933" w:type="pct"/>
            <w:noWrap/>
          </w:tcPr>
          <w:p w14:paraId="622E6552" w14:textId="77777777" w:rsidR="000331E0" w:rsidRPr="001C0690" w:rsidRDefault="000331E0" w:rsidP="000331E0">
            <w:pPr>
              <w:rPr>
                <w:rFonts w:cstheme="minorHAnsi"/>
                <w:color w:val="000000" w:themeColor="text1"/>
                <w:sz w:val="18"/>
                <w:szCs w:val="18"/>
              </w:rPr>
            </w:pPr>
            <w:r w:rsidRPr="001C0690">
              <w:rPr>
                <w:rFonts w:cstheme="minorHAnsi"/>
                <w:color w:val="000000" w:themeColor="text1"/>
                <w:sz w:val="18"/>
                <w:szCs w:val="18"/>
                <w:lang w:val="en-US"/>
              </w:rPr>
              <w:t>Amoxicillin-clavulanic acid</w:t>
            </w:r>
          </w:p>
        </w:tc>
        <w:tc>
          <w:tcPr>
            <w:tcW w:w="738" w:type="pct"/>
          </w:tcPr>
          <w:p w14:paraId="28F1DF1F" w14:textId="77777777" w:rsidR="000331E0" w:rsidRPr="001C0690" w:rsidRDefault="000331E0" w:rsidP="000331E0">
            <w:pPr>
              <w:pStyle w:val="DecimalAligned"/>
              <w:spacing w:line="240" w:lineRule="auto"/>
              <w:rPr>
                <w:rFonts w:cstheme="minorHAnsi"/>
                <w:color w:val="000000" w:themeColor="text1"/>
                <w:sz w:val="18"/>
                <w:szCs w:val="18"/>
              </w:rPr>
            </w:pPr>
            <w:r w:rsidRPr="001C0690">
              <w:rPr>
                <w:rFonts w:cstheme="minorHAnsi"/>
                <w:color w:val="000000" w:themeColor="text1"/>
                <w:sz w:val="18"/>
                <w:szCs w:val="18"/>
              </w:rPr>
              <w:t>30</w:t>
            </w:r>
          </w:p>
        </w:tc>
        <w:tc>
          <w:tcPr>
            <w:tcW w:w="630" w:type="pct"/>
          </w:tcPr>
          <w:p w14:paraId="6209640E" w14:textId="0FFF51B9" w:rsidR="000331E0" w:rsidRPr="001C0690" w:rsidRDefault="007D05A9" w:rsidP="000331E0">
            <w:pPr>
              <w:pStyle w:val="DecimalAligned"/>
              <w:spacing w:line="240" w:lineRule="auto"/>
              <w:rPr>
                <w:rFonts w:cstheme="minorHAnsi"/>
                <w:color w:val="auto"/>
                <w:sz w:val="18"/>
                <w:szCs w:val="18"/>
              </w:rPr>
            </w:pPr>
            <w:r w:rsidRPr="001C0690">
              <w:rPr>
                <w:rFonts w:cstheme="minorHAnsi"/>
                <w:color w:val="auto"/>
                <w:sz w:val="18"/>
                <w:szCs w:val="18"/>
              </w:rPr>
              <w:t>≥</w:t>
            </w:r>
            <w:r w:rsidR="00FF5124" w:rsidRPr="001C0690">
              <w:rPr>
                <w:rFonts w:cstheme="minorHAnsi"/>
                <w:color w:val="auto"/>
                <w:sz w:val="18"/>
                <w:szCs w:val="18"/>
              </w:rPr>
              <w:t xml:space="preserve"> </w:t>
            </w:r>
            <w:r w:rsidR="000331E0" w:rsidRPr="001C0690">
              <w:rPr>
                <w:rFonts w:cstheme="minorHAnsi"/>
                <w:color w:val="auto"/>
                <w:sz w:val="18"/>
                <w:szCs w:val="18"/>
              </w:rPr>
              <w:t>15</w:t>
            </w:r>
          </w:p>
        </w:tc>
        <w:tc>
          <w:tcPr>
            <w:tcW w:w="791" w:type="pct"/>
          </w:tcPr>
          <w:p w14:paraId="1D5044FB" w14:textId="195117A8" w:rsidR="000331E0" w:rsidRPr="001C0690" w:rsidRDefault="00EA746B" w:rsidP="000331E0">
            <w:pPr>
              <w:pStyle w:val="DecimalAligned"/>
              <w:spacing w:line="240" w:lineRule="auto"/>
              <w:rPr>
                <w:rFonts w:cstheme="minorHAnsi"/>
                <w:color w:val="auto"/>
                <w:sz w:val="18"/>
                <w:szCs w:val="18"/>
              </w:rPr>
            </w:pPr>
            <w:r>
              <w:rPr>
                <w:rFonts w:cstheme="minorHAnsi"/>
                <w:color w:val="auto"/>
                <w:sz w:val="18"/>
                <w:szCs w:val="18"/>
              </w:rPr>
              <w:t>-</w:t>
            </w:r>
          </w:p>
        </w:tc>
        <w:tc>
          <w:tcPr>
            <w:tcW w:w="575" w:type="pct"/>
          </w:tcPr>
          <w:p w14:paraId="2B730722" w14:textId="77777777" w:rsidR="000331E0" w:rsidRPr="001C0690" w:rsidRDefault="000331E0" w:rsidP="000331E0">
            <w:pPr>
              <w:pStyle w:val="DecimalAligned"/>
              <w:spacing w:line="240" w:lineRule="auto"/>
              <w:rPr>
                <w:rFonts w:cstheme="minorHAnsi"/>
                <w:color w:val="auto"/>
                <w:sz w:val="18"/>
                <w:szCs w:val="18"/>
              </w:rPr>
            </w:pPr>
            <w:r w:rsidRPr="001C0690">
              <w:rPr>
                <w:rFonts w:cstheme="minorHAnsi"/>
                <w:color w:val="auto"/>
                <w:sz w:val="18"/>
                <w:szCs w:val="18"/>
              </w:rPr>
              <w:t>≤ 14</w:t>
            </w:r>
          </w:p>
        </w:tc>
        <w:tc>
          <w:tcPr>
            <w:tcW w:w="1333" w:type="pct"/>
          </w:tcPr>
          <w:p w14:paraId="76E574CC" w14:textId="77777777" w:rsidR="000331E0" w:rsidRPr="001C0690" w:rsidRDefault="000331E0" w:rsidP="000331E0">
            <w:pPr>
              <w:pStyle w:val="DecimalAligned"/>
              <w:spacing w:line="240" w:lineRule="auto"/>
              <w:rPr>
                <w:rFonts w:cstheme="minorHAnsi"/>
                <w:color w:val="auto"/>
                <w:sz w:val="18"/>
                <w:szCs w:val="18"/>
                <w:vertAlign w:val="superscript"/>
              </w:rPr>
            </w:pPr>
            <w:r w:rsidRPr="001C0690">
              <w:rPr>
                <w:rFonts w:cstheme="minorHAnsi"/>
                <w:color w:val="auto"/>
                <w:sz w:val="18"/>
                <w:szCs w:val="18"/>
              </w:rPr>
              <w:t>EUCAST, Clinical breakpoints (v14.0), 2024</w:t>
            </w:r>
          </w:p>
        </w:tc>
      </w:tr>
      <w:tr w:rsidR="000331E0" w:rsidRPr="00C561B3" w14:paraId="1BDA1F66" w14:textId="77777777" w:rsidTr="00677956">
        <w:trPr>
          <w:trHeight w:val="316"/>
        </w:trPr>
        <w:tc>
          <w:tcPr>
            <w:tcW w:w="933" w:type="pct"/>
            <w:noWrap/>
          </w:tcPr>
          <w:p w14:paraId="3B31B1BE" w14:textId="77777777" w:rsidR="000331E0" w:rsidRPr="001C0690" w:rsidRDefault="000331E0" w:rsidP="000331E0">
            <w:pPr>
              <w:rPr>
                <w:rFonts w:cstheme="minorHAnsi"/>
                <w:color w:val="000000" w:themeColor="text1"/>
                <w:sz w:val="18"/>
                <w:szCs w:val="18"/>
              </w:rPr>
            </w:pPr>
            <w:r w:rsidRPr="001C0690">
              <w:rPr>
                <w:rFonts w:cstheme="minorHAnsi"/>
                <w:color w:val="000000" w:themeColor="text1"/>
                <w:sz w:val="18"/>
                <w:szCs w:val="18"/>
                <w:lang w:val="en-US"/>
              </w:rPr>
              <w:t>Trimethoprim + Sulfamethoxazole</w:t>
            </w:r>
          </w:p>
        </w:tc>
        <w:tc>
          <w:tcPr>
            <w:tcW w:w="738" w:type="pct"/>
          </w:tcPr>
          <w:p w14:paraId="7C7C9E96" w14:textId="77777777" w:rsidR="000331E0" w:rsidRPr="001C0690" w:rsidRDefault="000331E0" w:rsidP="000331E0">
            <w:pPr>
              <w:pStyle w:val="DecimalAligned"/>
              <w:spacing w:line="240" w:lineRule="auto"/>
              <w:rPr>
                <w:rFonts w:cstheme="minorHAnsi"/>
                <w:color w:val="000000" w:themeColor="text1"/>
                <w:sz w:val="18"/>
                <w:szCs w:val="18"/>
              </w:rPr>
            </w:pPr>
            <w:r w:rsidRPr="001C0690">
              <w:rPr>
                <w:rFonts w:cstheme="minorHAnsi"/>
                <w:color w:val="000000" w:themeColor="text1"/>
                <w:sz w:val="18"/>
                <w:szCs w:val="18"/>
                <w:lang w:val="en-US"/>
              </w:rPr>
              <w:t>1.25/23.75</w:t>
            </w:r>
          </w:p>
        </w:tc>
        <w:tc>
          <w:tcPr>
            <w:tcW w:w="630" w:type="pct"/>
          </w:tcPr>
          <w:p w14:paraId="53DCD528" w14:textId="20A25E10" w:rsidR="000331E0" w:rsidRPr="001C0690" w:rsidRDefault="007D05A9" w:rsidP="000331E0">
            <w:pPr>
              <w:pStyle w:val="DecimalAligned"/>
              <w:spacing w:line="240" w:lineRule="auto"/>
              <w:rPr>
                <w:rFonts w:cstheme="minorHAnsi"/>
                <w:color w:val="auto"/>
                <w:sz w:val="18"/>
                <w:szCs w:val="18"/>
              </w:rPr>
            </w:pPr>
            <w:r w:rsidRPr="001C0690">
              <w:rPr>
                <w:rFonts w:cstheme="minorHAnsi"/>
                <w:color w:val="auto"/>
                <w:sz w:val="18"/>
                <w:szCs w:val="18"/>
              </w:rPr>
              <w:t>≥</w:t>
            </w:r>
            <w:r w:rsidR="00FF5124" w:rsidRPr="001C0690">
              <w:rPr>
                <w:rFonts w:cstheme="minorHAnsi"/>
                <w:color w:val="auto"/>
                <w:sz w:val="18"/>
                <w:szCs w:val="18"/>
              </w:rPr>
              <w:t xml:space="preserve"> </w:t>
            </w:r>
            <w:r w:rsidR="000331E0" w:rsidRPr="001C0690">
              <w:rPr>
                <w:rFonts w:cstheme="minorHAnsi"/>
                <w:color w:val="auto"/>
                <w:sz w:val="18"/>
                <w:szCs w:val="18"/>
              </w:rPr>
              <w:t>23</w:t>
            </w:r>
          </w:p>
        </w:tc>
        <w:tc>
          <w:tcPr>
            <w:tcW w:w="791" w:type="pct"/>
          </w:tcPr>
          <w:p w14:paraId="59EA3253" w14:textId="341EB6A1" w:rsidR="000331E0" w:rsidRPr="001C0690" w:rsidRDefault="00EA746B" w:rsidP="000331E0">
            <w:pPr>
              <w:pStyle w:val="DecimalAligned"/>
              <w:spacing w:line="240" w:lineRule="auto"/>
              <w:rPr>
                <w:rFonts w:cstheme="minorHAnsi"/>
                <w:color w:val="auto"/>
                <w:sz w:val="18"/>
                <w:szCs w:val="18"/>
              </w:rPr>
            </w:pPr>
            <w:r>
              <w:rPr>
                <w:rFonts w:cstheme="minorHAnsi"/>
                <w:color w:val="auto"/>
                <w:sz w:val="18"/>
                <w:szCs w:val="18"/>
              </w:rPr>
              <w:t>-</w:t>
            </w:r>
          </w:p>
        </w:tc>
        <w:tc>
          <w:tcPr>
            <w:tcW w:w="575" w:type="pct"/>
          </w:tcPr>
          <w:p w14:paraId="08998F58" w14:textId="77777777" w:rsidR="000331E0" w:rsidRPr="001C0690" w:rsidRDefault="000331E0" w:rsidP="000331E0">
            <w:pPr>
              <w:pStyle w:val="DecimalAligned"/>
              <w:spacing w:line="240" w:lineRule="auto"/>
              <w:rPr>
                <w:rFonts w:cstheme="minorHAnsi"/>
                <w:color w:val="auto"/>
                <w:sz w:val="18"/>
                <w:szCs w:val="18"/>
              </w:rPr>
            </w:pPr>
            <w:r w:rsidRPr="001C0690">
              <w:rPr>
                <w:rFonts w:cstheme="minorHAnsi"/>
                <w:color w:val="auto"/>
                <w:sz w:val="18"/>
                <w:szCs w:val="18"/>
              </w:rPr>
              <w:t>≤ 22</w:t>
            </w:r>
          </w:p>
        </w:tc>
        <w:tc>
          <w:tcPr>
            <w:tcW w:w="1333" w:type="pct"/>
          </w:tcPr>
          <w:p w14:paraId="061CD9BF" w14:textId="77777777" w:rsidR="000331E0" w:rsidRPr="001C0690" w:rsidRDefault="000331E0" w:rsidP="000331E0">
            <w:pPr>
              <w:pStyle w:val="DecimalAligned"/>
              <w:spacing w:line="240" w:lineRule="auto"/>
              <w:rPr>
                <w:rFonts w:cstheme="minorHAnsi"/>
                <w:color w:val="auto"/>
                <w:sz w:val="18"/>
                <w:szCs w:val="18"/>
                <w:vertAlign w:val="superscript"/>
              </w:rPr>
            </w:pPr>
            <w:r w:rsidRPr="001C0690">
              <w:rPr>
                <w:rFonts w:cstheme="minorHAnsi"/>
                <w:color w:val="auto"/>
                <w:sz w:val="18"/>
                <w:szCs w:val="18"/>
              </w:rPr>
              <w:t>EUCAST, Clinical breakpoints (v14.0), 2024</w:t>
            </w:r>
          </w:p>
        </w:tc>
      </w:tr>
      <w:tr w:rsidR="000331E0" w:rsidRPr="00C561B3" w14:paraId="26B7513A" w14:textId="77777777" w:rsidTr="00677956">
        <w:trPr>
          <w:trHeight w:val="239"/>
        </w:trPr>
        <w:tc>
          <w:tcPr>
            <w:tcW w:w="933" w:type="pct"/>
            <w:noWrap/>
          </w:tcPr>
          <w:p w14:paraId="19F34993" w14:textId="77777777" w:rsidR="000331E0" w:rsidRPr="001C0690" w:rsidRDefault="000331E0" w:rsidP="000331E0">
            <w:pPr>
              <w:rPr>
                <w:rFonts w:cstheme="minorHAnsi"/>
                <w:color w:val="000000" w:themeColor="text1"/>
                <w:sz w:val="18"/>
                <w:szCs w:val="18"/>
              </w:rPr>
            </w:pPr>
            <w:r w:rsidRPr="001C0690">
              <w:rPr>
                <w:rFonts w:cstheme="minorHAnsi"/>
                <w:color w:val="000000" w:themeColor="text1"/>
                <w:sz w:val="18"/>
                <w:szCs w:val="18"/>
                <w:lang w:val="en-US"/>
              </w:rPr>
              <w:t>Tetracycline</w:t>
            </w:r>
          </w:p>
        </w:tc>
        <w:tc>
          <w:tcPr>
            <w:tcW w:w="738" w:type="pct"/>
          </w:tcPr>
          <w:p w14:paraId="255A44C0" w14:textId="77777777" w:rsidR="000331E0" w:rsidRPr="001C0690" w:rsidRDefault="000331E0" w:rsidP="000331E0">
            <w:pPr>
              <w:pStyle w:val="DecimalAligned"/>
              <w:spacing w:line="240" w:lineRule="auto"/>
              <w:rPr>
                <w:rFonts w:cstheme="minorHAnsi"/>
                <w:color w:val="000000" w:themeColor="text1"/>
                <w:sz w:val="18"/>
                <w:szCs w:val="18"/>
              </w:rPr>
            </w:pPr>
            <w:r w:rsidRPr="001C0690">
              <w:rPr>
                <w:rFonts w:cstheme="minorHAnsi"/>
                <w:color w:val="000000" w:themeColor="text1"/>
                <w:sz w:val="18"/>
                <w:szCs w:val="18"/>
              </w:rPr>
              <w:t>30</w:t>
            </w:r>
          </w:p>
        </w:tc>
        <w:tc>
          <w:tcPr>
            <w:tcW w:w="630" w:type="pct"/>
          </w:tcPr>
          <w:p w14:paraId="130C4402" w14:textId="0B9CFCFE" w:rsidR="000331E0" w:rsidRPr="001C0690" w:rsidRDefault="007D05A9" w:rsidP="000331E0">
            <w:pPr>
              <w:pStyle w:val="DecimalAligned"/>
              <w:spacing w:line="240" w:lineRule="auto"/>
              <w:rPr>
                <w:rFonts w:cstheme="minorHAnsi"/>
                <w:color w:val="auto"/>
                <w:sz w:val="18"/>
                <w:szCs w:val="18"/>
              </w:rPr>
            </w:pPr>
            <w:r w:rsidRPr="001C0690">
              <w:rPr>
                <w:rFonts w:cstheme="minorHAnsi"/>
                <w:color w:val="auto"/>
                <w:sz w:val="18"/>
                <w:szCs w:val="18"/>
              </w:rPr>
              <w:t>≥</w:t>
            </w:r>
            <w:r w:rsidR="00FF5124" w:rsidRPr="001C0690">
              <w:rPr>
                <w:rFonts w:cstheme="minorHAnsi"/>
                <w:color w:val="auto"/>
                <w:sz w:val="18"/>
                <w:szCs w:val="18"/>
              </w:rPr>
              <w:t xml:space="preserve"> </w:t>
            </w:r>
            <w:r w:rsidR="000331E0" w:rsidRPr="001C0690">
              <w:rPr>
                <w:rFonts w:cstheme="minorHAnsi"/>
                <w:color w:val="auto"/>
                <w:sz w:val="18"/>
                <w:szCs w:val="18"/>
              </w:rPr>
              <w:t>24</w:t>
            </w:r>
          </w:p>
        </w:tc>
        <w:tc>
          <w:tcPr>
            <w:tcW w:w="791" w:type="pct"/>
          </w:tcPr>
          <w:p w14:paraId="5899B46D" w14:textId="7D67C8BC" w:rsidR="000331E0" w:rsidRPr="001C0690" w:rsidRDefault="00EA746B" w:rsidP="000331E0">
            <w:pPr>
              <w:pStyle w:val="DecimalAligned"/>
              <w:spacing w:line="240" w:lineRule="auto"/>
              <w:rPr>
                <w:rFonts w:cstheme="minorHAnsi"/>
                <w:color w:val="auto"/>
                <w:sz w:val="18"/>
                <w:szCs w:val="18"/>
              </w:rPr>
            </w:pPr>
            <w:r>
              <w:rPr>
                <w:rFonts w:cstheme="minorHAnsi"/>
                <w:color w:val="auto"/>
                <w:sz w:val="18"/>
                <w:szCs w:val="18"/>
              </w:rPr>
              <w:t>-</w:t>
            </w:r>
          </w:p>
        </w:tc>
        <w:tc>
          <w:tcPr>
            <w:tcW w:w="575" w:type="pct"/>
          </w:tcPr>
          <w:p w14:paraId="1BABA02D" w14:textId="77777777" w:rsidR="000331E0" w:rsidRPr="001C0690" w:rsidRDefault="000331E0" w:rsidP="000331E0">
            <w:pPr>
              <w:pStyle w:val="DecimalAligned"/>
              <w:spacing w:line="240" w:lineRule="auto"/>
              <w:rPr>
                <w:rFonts w:cstheme="minorHAnsi"/>
                <w:color w:val="auto"/>
                <w:sz w:val="18"/>
                <w:szCs w:val="18"/>
              </w:rPr>
            </w:pPr>
            <w:r w:rsidRPr="001C0690">
              <w:rPr>
                <w:rFonts w:cstheme="minorHAnsi"/>
                <w:color w:val="auto"/>
                <w:sz w:val="18"/>
                <w:szCs w:val="18"/>
              </w:rPr>
              <w:t>≤ 23</w:t>
            </w:r>
          </w:p>
        </w:tc>
        <w:tc>
          <w:tcPr>
            <w:tcW w:w="1333" w:type="pct"/>
          </w:tcPr>
          <w:p w14:paraId="222CAB60" w14:textId="77777777" w:rsidR="000331E0" w:rsidRPr="001C0690" w:rsidRDefault="000331E0" w:rsidP="000331E0">
            <w:pPr>
              <w:pStyle w:val="DecimalAligned"/>
              <w:spacing w:line="240" w:lineRule="auto"/>
              <w:rPr>
                <w:rFonts w:cstheme="minorHAnsi"/>
                <w:color w:val="auto"/>
                <w:sz w:val="18"/>
                <w:szCs w:val="18"/>
                <w:vertAlign w:val="superscript"/>
              </w:rPr>
            </w:pPr>
            <w:r w:rsidRPr="001C0690">
              <w:rPr>
                <w:rFonts w:cstheme="minorHAnsi"/>
                <w:color w:val="auto"/>
                <w:sz w:val="18"/>
                <w:szCs w:val="18"/>
              </w:rPr>
              <w:t>EUCAST, Clinical breakpoints (v14.0), 2024</w:t>
            </w:r>
          </w:p>
        </w:tc>
      </w:tr>
      <w:tr w:rsidR="000331E0" w:rsidRPr="00C561B3" w14:paraId="3A359B2F" w14:textId="77777777" w:rsidTr="00677956">
        <w:trPr>
          <w:trHeight w:val="232"/>
        </w:trPr>
        <w:tc>
          <w:tcPr>
            <w:tcW w:w="933" w:type="pct"/>
            <w:noWrap/>
          </w:tcPr>
          <w:p w14:paraId="61B3DF42" w14:textId="77777777" w:rsidR="000331E0" w:rsidRPr="001C0690" w:rsidRDefault="000331E0" w:rsidP="000331E0">
            <w:pPr>
              <w:rPr>
                <w:rFonts w:cstheme="minorHAnsi"/>
                <w:color w:val="000000" w:themeColor="text1"/>
                <w:sz w:val="18"/>
                <w:szCs w:val="18"/>
              </w:rPr>
            </w:pPr>
            <w:r w:rsidRPr="001C0690">
              <w:rPr>
                <w:rFonts w:cstheme="minorHAnsi"/>
                <w:color w:val="000000" w:themeColor="text1"/>
                <w:sz w:val="18"/>
                <w:szCs w:val="18"/>
              </w:rPr>
              <w:t xml:space="preserve">Enrofloxacin </w:t>
            </w:r>
          </w:p>
        </w:tc>
        <w:tc>
          <w:tcPr>
            <w:tcW w:w="738" w:type="pct"/>
          </w:tcPr>
          <w:p w14:paraId="4C88C1DD" w14:textId="77777777" w:rsidR="000331E0" w:rsidRPr="001C0690" w:rsidRDefault="000331E0" w:rsidP="000331E0">
            <w:pPr>
              <w:pStyle w:val="DecimalAligned"/>
              <w:spacing w:line="240" w:lineRule="auto"/>
              <w:rPr>
                <w:rFonts w:cstheme="minorHAnsi"/>
                <w:color w:val="000000" w:themeColor="text1"/>
                <w:sz w:val="18"/>
                <w:szCs w:val="18"/>
              </w:rPr>
            </w:pPr>
            <w:r w:rsidRPr="001C0690">
              <w:rPr>
                <w:rFonts w:cstheme="minorHAnsi"/>
                <w:color w:val="000000" w:themeColor="text1"/>
                <w:sz w:val="18"/>
                <w:szCs w:val="18"/>
              </w:rPr>
              <w:t>5</w:t>
            </w:r>
          </w:p>
        </w:tc>
        <w:tc>
          <w:tcPr>
            <w:tcW w:w="630" w:type="pct"/>
          </w:tcPr>
          <w:p w14:paraId="358221CA" w14:textId="13D5C96C" w:rsidR="000331E0" w:rsidRPr="001C0690" w:rsidRDefault="007D05A9" w:rsidP="000331E0">
            <w:pPr>
              <w:pStyle w:val="DecimalAligned"/>
              <w:spacing w:line="240" w:lineRule="auto"/>
              <w:rPr>
                <w:rFonts w:cstheme="minorHAnsi"/>
                <w:color w:val="auto"/>
                <w:sz w:val="18"/>
                <w:szCs w:val="18"/>
              </w:rPr>
            </w:pPr>
            <w:r w:rsidRPr="001C0690">
              <w:rPr>
                <w:rFonts w:cstheme="minorHAnsi"/>
                <w:color w:val="auto"/>
                <w:sz w:val="18"/>
                <w:szCs w:val="18"/>
              </w:rPr>
              <w:t>≥</w:t>
            </w:r>
            <w:r w:rsidR="00FF5124" w:rsidRPr="001C0690">
              <w:rPr>
                <w:rFonts w:cstheme="minorHAnsi"/>
                <w:color w:val="auto"/>
                <w:sz w:val="18"/>
                <w:szCs w:val="18"/>
              </w:rPr>
              <w:t xml:space="preserve"> </w:t>
            </w:r>
            <w:r w:rsidR="000331E0" w:rsidRPr="001C0690">
              <w:rPr>
                <w:rFonts w:cstheme="minorHAnsi"/>
                <w:color w:val="auto"/>
                <w:sz w:val="18"/>
                <w:szCs w:val="18"/>
              </w:rPr>
              <w:t>21</w:t>
            </w:r>
          </w:p>
        </w:tc>
        <w:tc>
          <w:tcPr>
            <w:tcW w:w="791" w:type="pct"/>
          </w:tcPr>
          <w:p w14:paraId="5C570870" w14:textId="77777777" w:rsidR="000331E0" w:rsidRPr="001C0690" w:rsidRDefault="000331E0" w:rsidP="000331E0">
            <w:pPr>
              <w:pStyle w:val="DecimalAligned"/>
              <w:spacing w:line="240" w:lineRule="auto"/>
              <w:rPr>
                <w:rFonts w:cstheme="minorHAnsi"/>
                <w:color w:val="auto"/>
                <w:sz w:val="18"/>
                <w:szCs w:val="18"/>
              </w:rPr>
            </w:pPr>
            <w:r w:rsidRPr="001C0690">
              <w:rPr>
                <w:rFonts w:cstheme="minorHAnsi"/>
                <w:color w:val="auto"/>
                <w:sz w:val="18"/>
                <w:szCs w:val="18"/>
              </w:rPr>
              <w:t>17-20</w:t>
            </w:r>
          </w:p>
        </w:tc>
        <w:tc>
          <w:tcPr>
            <w:tcW w:w="575" w:type="pct"/>
          </w:tcPr>
          <w:p w14:paraId="11EBAA86" w14:textId="77777777" w:rsidR="000331E0" w:rsidRPr="001C0690" w:rsidRDefault="000331E0" w:rsidP="000331E0">
            <w:pPr>
              <w:pStyle w:val="DecimalAligned"/>
              <w:spacing w:line="240" w:lineRule="auto"/>
              <w:rPr>
                <w:rFonts w:cstheme="minorHAnsi"/>
                <w:color w:val="auto"/>
                <w:sz w:val="18"/>
                <w:szCs w:val="18"/>
              </w:rPr>
            </w:pPr>
            <w:r w:rsidRPr="001C0690">
              <w:rPr>
                <w:rFonts w:cstheme="minorHAnsi"/>
                <w:color w:val="auto"/>
                <w:sz w:val="18"/>
                <w:szCs w:val="18"/>
              </w:rPr>
              <w:t>≤ 16</w:t>
            </w:r>
          </w:p>
        </w:tc>
        <w:tc>
          <w:tcPr>
            <w:tcW w:w="1333" w:type="pct"/>
          </w:tcPr>
          <w:p w14:paraId="18F9977F" w14:textId="77777777" w:rsidR="000331E0" w:rsidRPr="001C0690" w:rsidRDefault="000331E0" w:rsidP="000331E0">
            <w:pPr>
              <w:pStyle w:val="DecimalAligned"/>
              <w:spacing w:line="240" w:lineRule="auto"/>
              <w:rPr>
                <w:rFonts w:cstheme="minorHAnsi"/>
                <w:color w:val="auto"/>
                <w:sz w:val="18"/>
                <w:szCs w:val="18"/>
                <w:vertAlign w:val="superscript"/>
              </w:rPr>
            </w:pPr>
            <w:r w:rsidRPr="001C0690">
              <w:rPr>
                <w:rFonts w:cstheme="minorHAnsi"/>
                <w:color w:val="auto"/>
                <w:sz w:val="18"/>
                <w:szCs w:val="18"/>
              </w:rPr>
              <w:t>CLSI, VET01S ED7, 2024</w:t>
            </w:r>
          </w:p>
        </w:tc>
      </w:tr>
      <w:tr w:rsidR="000331E0" w:rsidRPr="00C561B3" w14:paraId="000C2F99" w14:textId="77777777" w:rsidTr="00677956">
        <w:trPr>
          <w:trHeight w:val="232"/>
        </w:trPr>
        <w:tc>
          <w:tcPr>
            <w:tcW w:w="933" w:type="pct"/>
            <w:noWrap/>
          </w:tcPr>
          <w:p w14:paraId="358F2ED2" w14:textId="77777777" w:rsidR="000331E0" w:rsidRPr="001C0690" w:rsidRDefault="000331E0" w:rsidP="000331E0">
            <w:pPr>
              <w:rPr>
                <w:rFonts w:cstheme="minorHAnsi"/>
                <w:color w:val="000000" w:themeColor="text1"/>
                <w:sz w:val="18"/>
                <w:szCs w:val="18"/>
              </w:rPr>
            </w:pPr>
            <w:r w:rsidRPr="001C0690">
              <w:rPr>
                <w:rFonts w:cstheme="minorHAnsi"/>
                <w:color w:val="000000" w:themeColor="text1"/>
                <w:sz w:val="18"/>
                <w:szCs w:val="18"/>
              </w:rPr>
              <w:t>Florfenicol</w:t>
            </w:r>
          </w:p>
        </w:tc>
        <w:tc>
          <w:tcPr>
            <w:tcW w:w="738" w:type="pct"/>
          </w:tcPr>
          <w:p w14:paraId="5103F279" w14:textId="77777777" w:rsidR="000331E0" w:rsidRPr="001C0690" w:rsidRDefault="000331E0" w:rsidP="000331E0">
            <w:pPr>
              <w:pStyle w:val="DecimalAligned"/>
              <w:spacing w:line="240" w:lineRule="auto"/>
              <w:rPr>
                <w:rFonts w:cstheme="minorHAnsi"/>
                <w:color w:val="000000" w:themeColor="text1"/>
                <w:sz w:val="18"/>
                <w:szCs w:val="18"/>
              </w:rPr>
            </w:pPr>
            <w:r w:rsidRPr="001C0690">
              <w:rPr>
                <w:rFonts w:cstheme="minorHAnsi"/>
                <w:color w:val="000000" w:themeColor="text1"/>
                <w:sz w:val="18"/>
                <w:szCs w:val="18"/>
              </w:rPr>
              <w:t>30</w:t>
            </w:r>
          </w:p>
        </w:tc>
        <w:tc>
          <w:tcPr>
            <w:tcW w:w="630" w:type="pct"/>
          </w:tcPr>
          <w:p w14:paraId="1F79F10A" w14:textId="3BBD14E8" w:rsidR="000331E0" w:rsidRPr="001C0690" w:rsidRDefault="007D05A9" w:rsidP="000331E0">
            <w:pPr>
              <w:pStyle w:val="DecimalAligned"/>
              <w:spacing w:line="240" w:lineRule="auto"/>
              <w:rPr>
                <w:rFonts w:cstheme="minorHAnsi"/>
                <w:color w:val="auto"/>
                <w:sz w:val="18"/>
                <w:szCs w:val="18"/>
              </w:rPr>
            </w:pPr>
            <w:r w:rsidRPr="001C0690">
              <w:rPr>
                <w:rFonts w:cstheme="minorHAnsi"/>
                <w:color w:val="auto"/>
                <w:sz w:val="18"/>
                <w:szCs w:val="18"/>
              </w:rPr>
              <w:t>≥</w:t>
            </w:r>
            <w:r w:rsidR="00FF5124" w:rsidRPr="001C0690">
              <w:rPr>
                <w:rFonts w:cstheme="minorHAnsi"/>
                <w:color w:val="auto"/>
                <w:sz w:val="18"/>
                <w:szCs w:val="18"/>
              </w:rPr>
              <w:t xml:space="preserve"> </w:t>
            </w:r>
            <w:r w:rsidR="000331E0" w:rsidRPr="001C0690">
              <w:rPr>
                <w:rFonts w:cstheme="minorHAnsi"/>
                <w:color w:val="auto"/>
                <w:sz w:val="18"/>
                <w:szCs w:val="18"/>
              </w:rPr>
              <w:t>19</w:t>
            </w:r>
          </w:p>
        </w:tc>
        <w:tc>
          <w:tcPr>
            <w:tcW w:w="791" w:type="pct"/>
          </w:tcPr>
          <w:p w14:paraId="2420C162" w14:textId="77777777" w:rsidR="000331E0" w:rsidRPr="001C0690" w:rsidRDefault="000331E0" w:rsidP="000331E0">
            <w:pPr>
              <w:pStyle w:val="DecimalAligned"/>
              <w:spacing w:line="240" w:lineRule="auto"/>
              <w:rPr>
                <w:rFonts w:cstheme="minorHAnsi"/>
                <w:color w:val="auto"/>
                <w:sz w:val="18"/>
                <w:szCs w:val="18"/>
              </w:rPr>
            </w:pPr>
            <w:r w:rsidRPr="001C0690">
              <w:rPr>
                <w:rFonts w:cstheme="minorHAnsi"/>
                <w:color w:val="auto"/>
                <w:sz w:val="18"/>
                <w:szCs w:val="18"/>
              </w:rPr>
              <w:t>15-18</w:t>
            </w:r>
          </w:p>
        </w:tc>
        <w:tc>
          <w:tcPr>
            <w:tcW w:w="575" w:type="pct"/>
          </w:tcPr>
          <w:p w14:paraId="17A7A1A6" w14:textId="77777777" w:rsidR="000331E0" w:rsidRPr="001C0690" w:rsidRDefault="000331E0" w:rsidP="000331E0">
            <w:pPr>
              <w:pStyle w:val="DecimalAligned"/>
              <w:spacing w:line="240" w:lineRule="auto"/>
              <w:rPr>
                <w:rFonts w:cstheme="minorHAnsi"/>
                <w:color w:val="auto"/>
                <w:sz w:val="18"/>
                <w:szCs w:val="18"/>
              </w:rPr>
            </w:pPr>
            <w:r w:rsidRPr="001C0690">
              <w:rPr>
                <w:rFonts w:cstheme="minorHAnsi"/>
                <w:color w:val="auto"/>
                <w:sz w:val="18"/>
                <w:szCs w:val="18"/>
              </w:rPr>
              <w:t>≤ 14</w:t>
            </w:r>
          </w:p>
        </w:tc>
        <w:tc>
          <w:tcPr>
            <w:tcW w:w="1333" w:type="pct"/>
          </w:tcPr>
          <w:p w14:paraId="14F11701" w14:textId="77777777" w:rsidR="000331E0" w:rsidRPr="001C0690" w:rsidRDefault="000331E0" w:rsidP="000331E0">
            <w:pPr>
              <w:pStyle w:val="DecimalAligned"/>
              <w:spacing w:line="240" w:lineRule="auto"/>
              <w:rPr>
                <w:rFonts w:cstheme="minorHAnsi"/>
                <w:color w:val="auto"/>
                <w:sz w:val="18"/>
                <w:szCs w:val="18"/>
                <w:vertAlign w:val="superscript"/>
              </w:rPr>
            </w:pPr>
            <w:r w:rsidRPr="001C0690">
              <w:rPr>
                <w:rFonts w:cstheme="minorHAnsi"/>
                <w:color w:val="auto"/>
                <w:sz w:val="18"/>
                <w:szCs w:val="18"/>
              </w:rPr>
              <w:t>CLSI, VET01S ED7, 2024</w:t>
            </w:r>
          </w:p>
        </w:tc>
      </w:tr>
      <w:tr w:rsidR="000331E0" w:rsidRPr="00C561B3" w14:paraId="307267D3" w14:textId="77777777" w:rsidTr="00677956">
        <w:trPr>
          <w:trHeight w:val="69"/>
        </w:trPr>
        <w:tc>
          <w:tcPr>
            <w:tcW w:w="933" w:type="pct"/>
            <w:tcBorders>
              <w:bottom w:val="single" w:sz="4" w:space="0" w:color="auto"/>
            </w:tcBorders>
            <w:noWrap/>
          </w:tcPr>
          <w:p w14:paraId="6E8AB6D4" w14:textId="16B73951" w:rsidR="000331E0" w:rsidRPr="001C0690" w:rsidRDefault="000331E0" w:rsidP="000331E0">
            <w:pPr>
              <w:rPr>
                <w:rFonts w:cstheme="minorHAnsi"/>
                <w:b/>
                <w:color w:val="000000" w:themeColor="text1"/>
                <w:sz w:val="18"/>
                <w:szCs w:val="18"/>
              </w:rPr>
            </w:pPr>
            <w:r w:rsidRPr="001C0690">
              <w:rPr>
                <w:rFonts w:cstheme="minorHAnsi"/>
                <w:color w:val="000000" w:themeColor="text1"/>
                <w:sz w:val="18"/>
                <w:szCs w:val="18"/>
              </w:rPr>
              <w:t>Streptomycin</w:t>
            </w:r>
          </w:p>
        </w:tc>
        <w:tc>
          <w:tcPr>
            <w:tcW w:w="738" w:type="pct"/>
            <w:tcBorders>
              <w:bottom w:val="single" w:sz="4" w:space="0" w:color="auto"/>
            </w:tcBorders>
          </w:tcPr>
          <w:p w14:paraId="5A94D056" w14:textId="77777777" w:rsidR="000331E0" w:rsidRPr="001C0690" w:rsidRDefault="000331E0" w:rsidP="000331E0">
            <w:pPr>
              <w:pStyle w:val="DecimalAligned"/>
              <w:spacing w:line="240" w:lineRule="auto"/>
              <w:rPr>
                <w:rFonts w:cstheme="minorHAnsi"/>
                <w:b/>
                <w:color w:val="000000" w:themeColor="text1"/>
                <w:sz w:val="18"/>
                <w:szCs w:val="18"/>
              </w:rPr>
            </w:pPr>
            <w:r w:rsidRPr="001C0690">
              <w:rPr>
                <w:rFonts w:cstheme="minorHAnsi"/>
                <w:color w:val="000000" w:themeColor="text1"/>
                <w:sz w:val="18"/>
                <w:szCs w:val="18"/>
              </w:rPr>
              <w:t>10</w:t>
            </w:r>
          </w:p>
        </w:tc>
        <w:tc>
          <w:tcPr>
            <w:tcW w:w="630" w:type="pct"/>
            <w:tcBorders>
              <w:bottom w:val="single" w:sz="4" w:space="0" w:color="auto"/>
            </w:tcBorders>
          </w:tcPr>
          <w:p w14:paraId="1A095B52" w14:textId="73E26246" w:rsidR="000331E0" w:rsidRPr="001C0690" w:rsidRDefault="000331E0" w:rsidP="000331E0">
            <w:pPr>
              <w:pStyle w:val="DecimalAligned"/>
              <w:spacing w:line="240" w:lineRule="auto"/>
              <w:rPr>
                <w:rFonts w:cstheme="minorHAnsi"/>
                <w:b/>
                <w:color w:val="auto"/>
                <w:sz w:val="18"/>
                <w:szCs w:val="18"/>
              </w:rPr>
            </w:pPr>
            <w:r w:rsidRPr="001C0690">
              <w:rPr>
                <w:rFonts w:cstheme="minorHAnsi"/>
                <w:color w:val="auto"/>
                <w:sz w:val="18"/>
                <w:szCs w:val="18"/>
              </w:rPr>
              <w:t>≥</w:t>
            </w:r>
            <w:r w:rsidR="00FF5124" w:rsidRPr="001C0690">
              <w:rPr>
                <w:rFonts w:cstheme="minorHAnsi"/>
                <w:color w:val="auto"/>
                <w:sz w:val="18"/>
                <w:szCs w:val="18"/>
              </w:rPr>
              <w:t xml:space="preserve"> </w:t>
            </w:r>
            <w:r w:rsidRPr="001C0690">
              <w:rPr>
                <w:rFonts w:cstheme="minorHAnsi"/>
                <w:color w:val="auto"/>
                <w:sz w:val="18"/>
                <w:szCs w:val="18"/>
              </w:rPr>
              <w:t>15</w:t>
            </w:r>
          </w:p>
        </w:tc>
        <w:tc>
          <w:tcPr>
            <w:tcW w:w="791" w:type="pct"/>
            <w:tcBorders>
              <w:bottom w:val="single" w:sz="4" w:space="0" w:color="auto"/>
            </w:tcBorders>
          </w:tcPr>
          <w:p w14:paraId="740117BA" w14:textId="77777777" w:rsidR="000331E0" w:rsidRPr="001C0690" w:rsidRDefault="000331E0" w:rsidP="000331E0">
            <w:pPr>
              <w:pStyle w:val="DecimalAligned"/>
              <w:spacing w:line="240" w:lineRule="auto"/>
              <w:rPr>
                <w:rFonts w:cstheme="minorHAnsi"/>
                <w:b/>
                <w:color w:val="auto"/>
                <w:sz w:val="18"/>
                <w:szCs w:val="18"/>
              </w:rPr>
            </w:pPr>
            <w:r w:rsidRPr="001C0690">
              <w:rPr>
                <w:rFonts w:cstheme="minorHAnsi"/>
                <w:color w:val="auto"/>
                <w:sz w:val="18"/>
                <w:szCs w:val="18"/>
              </w:rPr>
              <w:t>12-14</w:t>
            </w:r>
          </w:p>
        </w:tc>
        <w:tc>
          <w:tcPr>
            <w:tcW w:w="575" w:type="pct"/>
            <w:tcBorders>
              <w:bottom w:val="single" w:sz="4" w:space="0" w:color="auto"/>
            </w:tcBorders>
          </w:tcPr>
          <w:p w14:paraId="68F82A96" w14:textId="77777777" w:rsidR="000331E0" w:rsidRPr="001C0690" w:rsidRDefault="000331E0" w:rsidP="000331E0">
            <w:pPr>
              <w:pStyle w:val="DecimalAligned"/>
              <w:spacing w:line="240" w:lineRule="auto"/>
              <w:rPr>
                <w:rFonts w:cstheme="minorHAnsi"/>
                <w:b/>
                <w:color w:val="auto"/>
                <w:sz w:val="18"/>
                <w:szCs w:val="18"/>
              </w:rPr>
            </w:pPr>
            <w:r w:rsidRPr="001C0690">
              <w:rPr>
                <w:rFonts w:cstheme="minorHAnsi"/>
                <w:color w:val="auto"/>
                <w:sz w:val="18"/>
                <w:szCs w:val="18"/>
              </w:rPr>
              <w:t>≤ 11</w:t>
            </w:r>
          </w:p>
        </w:tc>
        <w:tc>
          <w:tcPr>
            <w:tcW w:w="1333" w:type="pct"/>
            <w:tcBorders>
              <w:bottom w:val="single" w:sz="4" w:space="0" w:color="auto"/>
            </w:tcBorders>
          </w:tcPr>
          <w:p w14:paraId="1386AB9D" w14:textId="77777777" w:rsidR="000331E0" w:rsidRPr="001C0690" w:rsidRDefault="000331E0" w:rsidP="000331E0">
            <w:pPr>
              <w:pStyle w:val="DecimalAligned"/>
              <w:spacing w:line="240" w:lineRule="auto"/>
              <w:rPr>
                <w:rFonts w:cstheme="minorHAnsi"/>
                <w:b/>
                <w:color w:val="auto"/>
                <w:sz w:val="18"/>
                <w:szCs w:val="18"/>
                <w:vertAlign w:val="superscript"/>
              </w:rPr>
            </w:pPr>
            <w:r w:rsidRPr="001C0690">
              <w:rPr>
                <w:rFonts w:cstheme="minorHAnsi"/>
                <w:color w:val="auto"/>
                <w:sz w:val="18"/>
                <w:szCs w:val="18"/>
              </w:rPr>
              <w:t>CLSI, M100-ED34, 2024</w:t>
            </w:r>
          </w:p>
        </w:tc>
      </w:tr>
    </w:tbl>
    <w:p w14:paraId="03B53818" w14:textId="5CA5A68A" w:rsidR="006726A8" w:rsidRDefault="00677956" w:rsidP="006726A8">
      <w:pPr>
        <w:spacing w:after="0" w:line="240" w:lineRule="auto"/>
        <w:rPr>
          <w:rFonts w:cstheme="minorHAnsi"/>
          <w:b/>
          <w:sz w:val="20"/>
          <w:szCs w:val="20"/>
          <w:lang w:val="en-US"/>
        </w:rPr>
      </w:pPr>
      <w:r>
        <w:rPr>
          <w:rFonts w:cstheme="minorHAnsi"/>
          <w:sz w:val="18"/>
          <w:szCs w:val="18"/>
          <w:lang w:val="en-US"/>
        </w:rPr>
        <w:t xml:space="preserve">Abbreviations: </w:t>
      </w:r>
      <w:r w:rsidRPr="00C561B3">
        <w:rPr>
          <w:rFonts w:cstheme="minorHAnsi"/>
          <w:sz w:val="18"/>
          <w:szCs w:val="18"/>
          <w:lang w:val="en-US"/>
        </w:rPr>
        <w:t>EUCAST = European Committee on Antimicrob</w:t>
      </w:r>
      <w:r>
        <w:rPr>
          <w:rFonts w:cstheme="minorHAnsi"/>
          <w:sz w:val="18"/>
          <w:szCs w:val="18"/>
          <w:lang w:val="en-US"/>
        </w:rPr>
        <w:t>ial Susceptibility Testing;</w:t>
      </w:r>
      <w:r w:rsidRPr="00C561B3">
        <w:rPr>
          <w:rFonts w:cstheme="minorHAnsi"/>
          <w:sz w:val="18"/>
          <w:szCs w:val="18"/>
          <w:lang w:val="en-US"/>
        </w:rPr>
        <w:t xml:space="preserve"> CLSI = Clinical and</w:t>
      </w:r>
      <w:r>
        <w:rPr>
          <w:rFonts w:cstheme="minorHAnsi"/>
          <w:sz w:val="18"/>
          <w:szCs w:val="18"/>
          <w:lang w:val="en-US"/>
        </w:rPr>
        <w:t xml:space="preserve"> Laboratory Standards Institute. </w:t>
      </w:r>
      <w:r w:rsidR="005039F4">
        <w:rPr>
          <w:rFonts w:cstheme="minorHAnsi"/>
          <w:sz w:val="18"/>
          <w:szCs w:val="18"/>
          <w:lang w:val="en-US"/>
        </w:rPr>
        <w:t>I</w:t>
      </w:r>
      <w:r w:rsidR="006A58EA" w:rsidRPr="00677956">
        <w:rPr>
          <w:rFonts w:cstheme="minorHAnsi"/>
          <w:sz w:val="18"/>
          <w:szCs w:val="18"/>
          <w:lang w:val="en-US"/>
        </w:rPr>
        <w:t xml:space="preserve">nhibition zone diameter breakpoints (millimeters) </w:t>
      </w:r>
      <w:r w:rsidR="005039F4">
        <w:rPr>
          <w:rFonts w:cstheme="minorHAnsi"/>
          <w:sz w:val="18"/>
          <w:szCs w:val="18"/>
          <w:lang w:val="en-US"/>
        </w:rPr>
        <w:t>determined if</w:t>
      </w:r>
      <w:r w:rsidR="006A58EA" w:rsidRPr="00677956">
        <w:rPr>
          <w:rFonts w:cstheme="minorHAnsi"/>
          <w:sz w:val="18"/>
          <w:szCs w:val="18"/>
          <w:lang w:val="en-US"/>
        </w:rPr>
        <w:t xml:space="preserve"> </w:t>
      </w:r>
      <w:r w:rsidR="006A58EA" w:rsidRPr="00677956">
        <w:rPr>
          <w:rFonts w:cstheme="minorHAnsi"/>
          <w:i/>
          <w:sz w:val="18"/>
          <w:szCs w:val="18"/>
          <w:lang w:val="en-US"/>
        </w:rPr>
        <w:t xml:space="preserve">Pasteurellaceae </w:t>
      </w:r>
      <w:r w:rsidR="006A58EA" w:rsidRPr="00677956">
        <w:rPr>
          <w:rFonts w:cstheme="minorHAnsi"/>
          <w:sz w:val="18"/>
          <w:szCs w:val="18"/>
          <w:lang w:val="en-US"/>
        </w:rPr>
        <w:t>spp.</w:t>
      </w:r>
      <w:r w:rsidR="005039F4">
        <w:rPr>
          <w:rFonts w:cstheme="minorHAnsi"/>
          <w:sz w:val="18"/>
          <w:szCs w:val="18"/>
          <w:lang w:val="en-US"/>
        </w:rPr>
        <w:t xml:space="preserve"> isolates were </w:t>
      </w:r>
      <w:r w:rsidR="005039F4" w:rsidRPr="00677956">
        <w:rPr>
          <w:rFonts w:cstheme="minorHAnsi"/>
          <w:sz w:val="18"/>
          <w:szCs w:val="18"/>
          <w:lang w:val="en-US"/>
        </w:rPr>
        <w:t>suscepti</w:t>
      </w:r>
      <w:r w:rsidR="002B5CDC">
        <w:rPr>
          <w:rFonts w:cstheme="minorHAnsi"/>
          <w:sz w:val="18"/>
          <w:szCs w:val="18"/>
          <w:lang w:val="en-US"/>
        </w:rPr>
        <w:t>ble, intermediate</w:t>
      </w:r>
      <w:r w:rsidR="00542681">
        <w:rPr>
          <w:rFonts w:cstheme="minorHAnsi"/>
          <w:sz w:val="18"/>
          <w:szCs w:val="18"/>
          <w:lang w:val="en-US"/>
        </w:rPr>
        <w:t>,</w:t>
      </w:r>
      <w:r w:rsidR="002B5CDC">
        <w:rPr>
          <w:rFonts w:cstheme="minorHAnsi"/>
          <w:sz w:val="18"/>
          <w:szCs w:val="18"/>
          <w:lang w:val="en-US"/>
        </w:rPr>
        <w:t xml:space="preserve"> or</w:t>
      </w:r>
      <w:r w:rsidR="005039F4">
        <w:rPr>
          <w:rFonts w:cstheme="minorHAnsi"/>
          <w:sz w:val="18"/>
          <w:szCs w:val="18"/>
          <w:lang w:val="en-US"/>
        </w:rPr>
        <w:t xml:space="preserve"> resistant to an antimicrobial.</w:t>
      </w:r>
      <w:r w:rsidR="002B5CDC">
        <w:rPr>
          <w:rFonts w:cstheme="minorHAnsi"/>
          <w:sz w:val="18"/>
          <w:szCs w:val="18"/>
          <w:lang w:val="en-US"/>
        </w:rPr>
        <w:t xml:space="preserve"> </w:t>
      </w:r>
      <w:r w:rsidRPr="00677956">
        <w:rPr>
          <w:rFonts w:cstheme="minorHAnsi"/>
          <w:sz w:val="18"/>
          <w:szCs w:val="18"/>
          <w:lang w:val="en-US"/>
        </w:rPr>
        <w:t xml:space="preserve">The intermediate category </w:t>
      </w:r>
      <w:r w:rsidR="00B33937">
        <w:rPr>
          <w:rFonts w:cstheme="minorHAnsi"/>
          <w:sz w:val="18"/>
          <w:szCs w:val="18"/>
          <w:lang w:val="en-US"/>
        </w:rPr>
        <w:t xml:space="preserve">implies </w:t>
      </w:r>
      <w:r w:rsidRPr="00677956">
        <w:rPr>
          <w:rFonts w:cstheme="minorHAnsi"/>
          <w:sz w:val="18"/>
          <w:szCs w:val="18"/>
          <w:lang w:val="en-US"/>
        </w:rPr>
        <w:t>that the bacteria is susceptible at in</w:t>
      </w:r>
      <w:r w:rsidR="00920C50">
        <w:rPr>
          <w:rFonts w:cstheme="minorHAnsi"/>
          <w:sz w:val="18"/>
          <w:szCs w:val="18"/>
          <w:lang w:val="en-US"/>
        </w:rPr>
        <w:t>creased exposure (EUCAST, 2024)</w:t>
      </w:r>
      <w:r w:rsidRPr="00677956">
        <w:rPr>
          <w:rFonts w:cstheme="minorHAnsi"/>
          <w:sz w:val="18"/>
          <w:szCs w:val="18"/>
          <w:lang w:val="en-US"/>
        </w:rPr>
        <w:t xml:space="preserve"> or in body sites where the AM is physiologically concentrated (CLSI, 2024). For streptomycin, EUCAST and C</w:t>
      </w:r>
      <w:bookmarkStart w:id="0" w:name="_GoBack"/>
      <w:bookmarkEnd w:id="0"/>
      <w:r w:rsidRPr="00677956">
        <w:rPr>
          <w:rFonts w:cstheme="minorHAnsi"/>
          <w:sz w:val="18"/>
          <w:szCs w:val="18"/>
          <w:lang w:val="en-US"/>
        </w:rPr>
        <w:t xml:space="preserve">LSI do not define breakpoints for </w:t>
      </w:r>
      <w:r w:rsidRPr="00677956">
        <w:rPr>
          <w:rFonts w:cstheme="minorHAnsi"/>
          <w:i/>
          <w:sz w:val="18"/>
          <w:szCs w:val="18"/>
          <w:lang w:val="en-US"/>
        </w:rPr>
        <w:t>Pasteurellaceae</w:t>
      </w:r>
      <w:r w:rsidRPr="00677956">
        <w:rPr>
          <w:rFonts w:cstheme="minorHAnsi"/>
          <w:sz w:val="18"/>
          <w:szCs w:val="18"/>
          <w:lang w:val="en-US"/>
        </w:rPr>
        <w:t xml:space="preserve"> spp. and we therefore applied those of </w:t>
      </w:r>
      <w:r w:rsidRPr="00677956">
        <w:rPr>
          <w:rFonts w:cstheme="minorHAnsi"/>
          <w:i/>
          <w:sz w:val="18"/>
          <w:szCs w:val="18"/>
          <w:lang w:val="en-US"/>
        </w:rPr>
        <w:t>Enterobacteriaceae</w:t>
      </w:r>
      <w:r w:rsidRPr="00677956">
        <w:rPr>
          <w:rFonts w:cstheme="minorHAnsi"/>
          <w:sz w:val="18"/>
          <w:szCs w:val="18"/>
          <w:lang w:val="en-US"/>
        </w:rPr>
        <w:t xml:space="preserve"> spp. instead, as done </w:t>
      </w:r>
      <w:r w:rsidR="006D111D">
        <w:rPr>
          <w:rFonts w:cstheme="minorHAnsi"/>
          <w:sz w:val="18"/>
          <w:szCs w:val="18"/>
          <w:lang w:val="en-US"/>
        </w:rPr>
        <w:t xml:space="preserve">in </w:t>
      </w:r>
      <w:r w:rsidR="006E4A1B">
        <w:rPr>
          <w:rFonts w:cstheme="minorHAnsi"/>
          <w:sz w:val="18"/>
          <w:szCs w:val="18"/>
          <w:lang w:val="en-US"/>
        </w:rPr>
        <w:t xml:space="preserve">a </w:t>
      </w:r>
      <w:r w:rsidR="006D111D">
        <w:rPr>
          <w:rFonts w:cstheme="minorHAnsi"/>
          <w:sz w:val="18"/>
          <w:szCs w:val="18"/>
          <w:lang w:val="en-US"/>
        </w:rPr>
        <w:t>previous stud</w:t>
      </w:r>
      <w:r w:rsidR="006E4A1B">
        <w:rPr>
          <w:rFonts w:cstheme="minorHAnsi"/>
          <w:sz w:val="18"/>
          <w:szCs w:val="18"/>
          <w:lang w:val="en-US"/>
        </w:rPr>
        <w:t>y</w:t>
      </w:r>
      <w:r w:rsidRPr="00677956">
        <w:rPr>
          <w:rFonts w:cstheme="minorHAnsi"/>
          <w:sz w:val="18"/>
          <w:szCs w:val="18"/>
          <w:lang w:val="en-US"/>
        </w:rPr>
        <w:t xml:space="preserve"> </w:t>
      </w:r>
      <w:r w:rsidRPr="00677956">
        <w:rPr>
          <w:rFonts w:cstheme="minorHAnsi"/>
          <w:sz w:val="18"/>
          <w:szCs w:val="18"/>
          <w:lang w:val="en-US"/>
        </w:rPr>
        <w:fldChar w:fldCharType="begin"/>
      </w:r>
      <w:r w:rsidR="007C06B8">
        <w:rPr>
          <w:rFonts w:cstheme="minorHAnsi"/>
          <w:sz w:val="18"/>
          <w:szCs w:val="18"/>
          <w:lang w:val="en-US"/>
        </w:rPr>
        <w:instrText xml:space="preserve"> ADDIN EN.CITE &lt;EndNote&gt;&lt;Cite&gt;&lt;Author&gt;Maynou&lt;/Author&gt;&lt;Year&gt;2017&lt;/Year&gt;&lt;RecNum&gt;34&lt;/RecNum&gt;&lt;DisplayText&gt;(1)&lt;/DisplayText&gt;&lt;record&gt;&lt;rec-number&gt;34&lt;/rec-number&gt;&lt;foreign-keys&gt;&lt;key app="EN" db-id="tfseas90vdp0afepxzp5ews0s5s5sv95a0p2" timestamp="1739483980"&gt;34&lt;/key&gt;&lt;/foreign-keys&gt;&lt;ref-type name="Journal Article"&gt;17&lt;/ref-type&gt;&lt;contributors&gt;&lt;authors&gt;&lt;author&gt;Maynou, G.&lt;/author&gt;&lt;author&gt;Bach, A.&lt;/author&gt;&lt;author&gt;Terré, M.&lt;/author&gt;&lt;/authors&gt;&lt;/contributors&gt;&lt;titles&gt;&lt;title&gt;Feeding of waste milk to Holstein calves affects antimicrobial resistance of Escherichia coli and Pasteurella multocida isolated from fecal and nasal swabs&lt;/title&gt;&lt;secondary-title&gt;Journal of Dairy Science&lt;/secondary-title&gt;&lt;/titles&gt;&lt;periodical&gt;&lt;full-title&gt;Journal of Dairy Science&lt;/full-title&gt;&lt;/periodical&gt;&lt;pages&gt;2682-2694&lt;/pages&gt;&lt;volume&gt;100&lt;/volume&gt;&lt;number&gt;4&lt;/number&gt;&lt;keywords&gt;&lt;keyword&gt;antimicrobial resistance&lt;/keyword&gt;&lt;keyword&gt;dairy calf&lt;/keyword&gt;&lt;keyword&gt;waste milk&lt;/keyword&gt;&lt;/keywords&gt;&lt;dates&gt;&lt;year&gt;2017&lt;/year&gt;&lt;pub-dates&gt;&lt;date&gt;2017/04/01/&lt;/date&gt;&lt;/pub-dates&gt;&lt;/dates&gt;&lt;isbn&gt;0022-0302&lt;/isbn&gt;&lt;urls&gt;&lt;related-urls&gt;&lt;url&gt;https://www.sciencedirect.com/science/article/pii/S0022030217301480&lt;/url&gt;&lt;/related-urls&gt;&lt;/urls&gt;&lt;electronic-resource-num&gt;https://doi.org/10.3168/jds.2016-11891&lt;/electronic-resource-num&gt;&lt;/record&gt;&lt;/Cite&gt;&lt;/EndNote&gt;</w:instrText>
      </w:r>
      <w:r w:rsidRPr="00677956">
        <w:rPr>
          <w:rFonts w:cstheme="minorHAnsi"/>
          <w:sz w:val="18"/>
          <w:szCs w:val="18"/>
          <w:lang w:val="en-US"/>
        </w:rPr>
        <w:fldChar w:fldCharType="separate"/>
      </w:r>
      <w:r w:rsidR="007C06B8">
        <w:rPr>
          <w:rFonts w:cstheme="minorHAnsi"/>
          <w:noProof/>
          <w:sz w:val="18"/>
          <w:szCs w:val="18"/>
          <w:lang w:val="en-US"/>
        </w:rPr>
        <w:t>(1)</w:t>
      </w:r>
      <w:r w:rsidRPr="00677956">
        <w:rPr>
          <w:rFonts w:cstheme="minorHAnsi"/>
          <w:sz w:val="18"/>
          <w:szCs w:val="18"/>
          <w:lang w:val="en-US"/>
        </w:rPr>
        <w:fldChar w:fldCharType="end"/>
      </w:r>
      <w:r w:rsidRPr="00677956">
        <w:rPr>
          <w:rFonts w:cstheme="minorHAnsi"/>
          <w:sz w:val="18"/>
          <w:szCs w:val="18"/>
          <w:lang w:val="en-US"/>
        </w:rPr>
        <w:t>.</w:t>
      </w:r>
      <w:r w:rsidR="00F35491" w:rsidRPr="00F35491">
        <w:rPr>
          <w:rFonts w:cstheme="minorHAnsi"/>
          <w:sz w:val="18"/>
          <w:szCs w:val="18"/>
          <w:lang w:val="en-US"/>
        </w:rPr>
        <w:t xml:space="preserve"> </w:t>
      </w:r>
    </w:p>
    <w:p w14:paraId="23DF9706" w14:textId="77777777" w:rsidR="006726A8" w:rsidRDefault="006726A8" w:rsidP="006726A8">
      <w:pPr>
        <w:spacing w:after="0" w:line="240" w:lineRule="auto"/>
        <w:rPr>
          <w:rFonts w:cstheme="minorHAnsi"/>
          <w:b/>
          <w:sz w:val="20"/>
          <w:szCs w:val="20"/>
          <w:lang w:val="en-US"/>
        </w:rPr>
      </w:pPr>
    </w:p>
    <w:p w14:paraId="287647C0" w14:textId="77777777" w:rsidR="006726A8" w:rsidRDefault="006726A8" w:rsidP="006726A8">
      <w:pPr>
        <w:spacing w:after="0" w:line="480" w:lineRule="auto"/>
        <w:rPr>
          <w:rFonts w:cstheme="minorHAnsi"/>
          <w:b/>
          <w:sz w:val="20"/>
          <w:szCs w:val="20"/>
          <w:lang w:val="en-US"/>
        </w:rPr>
      </w:pPr>
    </w:p>
    <w:p w14:paraId="2C55B6E2" w14:textId="1C643F55" w:rsidR="006726A8" w:rsidRPr="006726A8" w:rsidRDefault="00F70442" w:rsidP="006726A8">
      <w:pPr>
        <w:spacing w:after="0" w:line="480" w:lineRule="auto"/>
        <w:rPr>
          <w:sz w:val="20"/>
          <w:szCs w:val="20"/>
          <w:lang w:val="en-US"/>
        </w:rPr>
      </w:pPr>
      <w:r>
        <w:rPr>
          <w:rFonts w:cstheme="minorHAnsi"/>
          <w:b/>
          <w:sz w:val="20"/>
          <w:szCs w:val="20"/>
          <w:lang w:val="en-US"/>
        </w:rPr>
        <w:t>References</w:t>
      </w:r>
      <w:r w:rsidR="00102FDF" w:rsidRPr="002617F6">
        <w:rPr>
          <w:sz w:val="20"/>
          <w:szCs w:val="20"/>
        </w:rPr>
        <w:fldChar w:fldCharType="begin"/>
      </w:r>
      <w:r w:rsidR="00102FDF" w:rsidRPr="006726A8">
        <w:rPr>
          <w:sz w:val="20"/>
          <w:szCs w:val="20"/>
          <w:lang w:val="en-US"/>
        </w:rPr>
        <w:instrText xml:space="preserve"> ADDIN </w:instrText>
      </w:r>
      <w:r w:rsidR="00102FDF" w:rsidRPr="002617F6">
        <w:rPr>
          <w:sz w:val="20"/>
          <w:szCs w:val="20"/>
        </w:rPr>
        <w:fldChar w:fldCharType="end"/>
      </w:r>
    </w:p>
    <w:p w14:paraId="1857BF40" w14:textId="77777777" w:rsidR="006726A8" w:rsidRPr="006726A8" w:rsidRDefault="006726A8" w:rsidP="006726A8">
      <w:pPr>
        <w:pStyle w:val="EndNoteBibliography"/>
        <w:spacing w:line="480" w:lineRule="auto"/>
      </w:pPr>
      <w:r>
        <w:rPr>
          <w:rFonts w:cstheme="minorHAnsi"/>
          <w:sz w:val="18"/>
          <w:szCs w:val="18"/>
        </w:rPr>
        <w:fldChar w:fldCharType="begin"/>
      </w:r>
      <w:r>
        <w:rPr>
          <w:rFonts w:cstheme="minorHAnsi"/>
          <w:sz w:val="18"/>
          <w:szCs w:val="18"/>
        </w:rPr>
        <w:instrText xml:space="preserve"> ADDIN EN.REFLIST </w:instrText>
      </w:r>
      <w:r>
        <w:rPr>
          <w:rFonts w:cstheme="minorHAnsi"/>
          <w:sz w:val="18"/>
          <w:szCs w:val="18"/>
        </w:rPr>
        <w:fldChar w:fldCharType="separate"/>
      </w:r>
      <w:r w:rsidRPr="006726A8">
        <w:t>1.</w:t>
      </w:r>
      <w:r w:rsidRPr="006726A8">
        <w:tab/>
        <w:t>Maynou G, Bach A, Terré M. Feeding of waste milk to Holstein calves affects antimicrobial resistance of Escherichia coli and Pasteurella multocida isolated from fecal and nasal swabs. Journal of Dairy Science. 2017;100(4):2682-94.</w:t>
      </w:r>
    </w:p>
    <w:p w14:paraId="0E10D4D1" w14:textId="10729F58" w:rsidR="006D4401" w:rsidRPr="006726A8" w:rsidRDefault="006726A8" w:rsidP="006726A8">
      <w:pPr>
        <w:spacing w:after="0" w:line="480" w:lineRule="auto"/>
        <w:rPr>
          <w:rFonts w:cstheme="minorHAnsi"/>
          <w:sz w:val="18"/>
          <w:szCs w:val="18"/>
          <w:lang w:val="en-US"/>
        </w:rPr>
      </w:pPr>
      <w:r>
        <w:rPr>
          <w:rFonts w:cstheme="minorHAnsi"/>
          <w:sz w:val="18"/>
          <w:szCs w:val="18"/>
          <w:lang w:val="en-US"/>
        </w:rPr>
        <w:fldChar w:fldCharType="end"/>
      </w:r>
    </w:p>
    <w:sectPr w:rsidR="006D4401" w:rsidRPr="006726A8" w:rsidSect="00BD0112">
      <w:pgSz w:w="11906" w:h="16838"/>
      <w:pgMar w:top="1417"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2E9495" w16cex:dateUtc="2025-04-14T13:57:00Z"/>
  <w16cex:commentExtensible w16cex:durableId="628A0CB2" w16cex:dateUtc="2025-04-15T07:05:00Z"/>
  <w16cex:commentExtensible w16cex:durableId="694900A2" w16cex:dateUtc="2025-04-14T14:06:00Z"/>
  <w16cex:commentExtensible w16cex:durableId="7EA27C2C" w16cex:dateUtc="2025-04-14T14:28:00Z"/>
  <w16cex:commentExtensible w16cex:durableId="608369AB" w16cex:dateUtc="2025-04-14T15:07:00Z"/>
  <w16cex:commentExtensible w16cex:durableId="66E7AB40" w16cex:dateUtc="2025-04-15T06:42:00Z"/>
  <w16cex:commentExtensible w16cex:durableId="20A183F4" w16cex:dateUtc="2025-04-15T07:06:00Z"/>
  <w16cex:commentExtensible w16cex:durableId="728A9267" w16cex:dateUtc="2025-04-15T07:11:00Z"/>
  <w16cex:commentExtensible w16cex:durableId="64790B74" w16cex:dateUtc="2025-04-15T07:26:00Z"/>
  <w16cex:commentExtensible w16cex:durableId="35A2477F" w16cex:dateUtc="2025-04-15T07:21:00Z"/>
  <w16cex:commentExtensible w16cex:durableId="13E5F4D2" w16cex:dateUtc="2025-04-15T07:25:00Z"/>
  <w16cex:commentExtensible w16cex:durableId="6429AC9F" w16cex:dateUtc="2025-04-15T07:27:00Z"/>
  <w16cex:commentExtensible w16cex:durableId="2A058FED" w16cex:dateUtc="2025-04-15T07:36:00Z"/>
  <w16cex:commentExtensible w16cex:durableId="033E57B2" w16cex:dateUtc="2025-04-15T08:24:00Z"/>
  <w16cex:commentExtensible w16cex:durableId="7B86BD43" w16cex:dateUtc="2025-04-15T08:21:00Z"/>
  <w16cex:commentExtensible w16cex:durableId="612CA2A9" w16cex:dateUtc="2025-04-15T07:53:00Z"/>
  <w16cex:commentExtensible w16cex:durableId="07D44F8D" w16cex:dateUtc="2025-04-15T08:17:00Z"/>
  <w16cex:commentExtensible w16cex:durableId="31E0799D" w16cex:dateUtc="2025-04-15T08:39:00Z"/>
  <w16cex:commentExtensible w16cex:durableId="59096849" w16cex:dateUtc="2025-04-15T08:43:00Z"/>
  <w16cex:commentExtensible w16cex:durableId="23DA95FA" w16cex:dateUtc="2025-04-15T08:50:00Z"/>
  <w16cex:commentExtensible w16cex:durableId="23180A66" w16cex:dateUtc="2025-04-15T10:25:00Z"/>
  <w16cex:commentExtensible w16cex:durableId="39BF8FE7" w16cex:dateUtc="2025-04-15T0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B3BE70" w16cid:durableId="11B3BE70"/>
  <w16cid:commentId w16cid:paraId="75239689" w16cid:durableId="7F2E9495"/>
  <w16cid:commentId w16cid:paraId="1EC84CD2" w16cid:durableId="628A0CB2"/>
  <w16cid:commentId w16cid:paraId="1C608CFF" w16cid:durableId="1C608CFF"/>
  <w16cid:commentId w16cid:paraId="799F4B24" w16cid:durableId="694900A2"/>
  <w16cid:commentId w16cid:paraId="57CC54CC" w16cid:durableId="57CC54CC"/>
  <w16cid:commentId w16cid:paraId="1F5A4DCA" w16cid:durableId="1F5A4DCA"/>
  <w16cid:commentId w16cid:paraId="7562FF48" w16cid:durableId="7562FF48"/>
  <w16cid:commentId w16cid:paraId="254087A8" w16cid:durableId="7EA27C2C"/>
  <w16cid:commentId w16cid:paraId="42DA6C81" w16cid:durableId="42DA6C81"/>
  <w16cid:commentId w16cid:paraId="3044FAA1" w16cid:durableId="3044FAA1"/>
  <w16cid:commentId w16cid:paraId="2935962F" w16cid:durableId="2935962F"/>
  <w16cid:commentId w16cid:paraId="15967B20" w16cid:durableId="608369AB"/>
  <w16cid:commentId w16cid:paraId="01C23AB1" w16cid:durableId="66E7AB40"/>
  <w16cid:commentId w16cid:paraId="18986ACA" w16cid:durableId="18986ACA"/>
  <w16cid:commentId w16cid:paraId="2E00BA67" w16cid:durableId="20A183F4"/>
  <w16cid:commentId w16cid:paraId="1B096B9D" w16cid:durableId="1B096B9D"/>
  <w16cid:commentId w16cid:paraId="0E20EA6D" w16cid:durableId="728A9267"/>
  <w16cid:commentId w16cid:paraId="1F99707C" w16cid:durableId="1F99707C"/>
  <w16cid:commentId w16cid:paraId="68A9E033" w16cid:durableId="68A9E033"/>
  <w16cid:commentId w16cid:paraId="7EC71463" w16cid:durableId="64790B74"/>
  <w16cid:commentId w16cid:paraId="11FCF19A" w16cid:durableId="11FCF19A"/>
  <w16cid:commentId w16cid:paraId="62547EAF" w16cid:durableId="35A2477F"/>
  <w16cid:commentId w16cid:paraId="69419A05" w16cid:durableId="69419A05"/>
  <w16cid:commentId w16cid:paraId="4A2A4E7E" w16cid:durableId="13E5F4D2"/>
  <w16cid:commentId w16cid:paraId="1589556C" w16cid:durableId="6429AC9F"/>
  <w16cid:commentId w16cid:paraId="15FFB8B1" w16cid:durableId="2A058FED"/>
  <w16cid:commentId w16cid:paraId="3868A594" w16cid:durableId="033E57B2"/>
  <w16cid:commentId w16cid:paraId="58D8BB06" w16cid:durableId="7B86BD43"/>
  <w16cid:commentId w16cid:paraId="71E55291" w16cid:durableId="71E55291"/>
  <w16cid:commentId w16cid:paraId="0E8BD3C4" w16cid:durableId="612CA2A9"/>
  <w16cid:commentId w16cid:paraId="12CC60D5" w16cid:durableId="12CC60D5"/>
  <w16cid:commentId w16cid:paraId="0EB79E44" w16cid:durableId="07D44F8D"/>
  <w16cid:commentId w16cid:paraId="61F19B24" w16cid:durableId="31E0799D"/>
  <w16cid:commentId w16cid:paraId="2EC46C99" w16cid:durableId="59096849"/>
  <w16cid:commentId w16cid:paraId="2890376E" w16cid:durableId="23DA95FA"/>
  <w16cid:commentId w16cid:paraId="49FB31FC" w16cid:durableId="49FB31FC"/>
  <w16cid:commentId w16cid:paraId="7CA80D72" w16cid:durableId="7CA80D72"/>
  <w16cid:commentId w16cid:paraId="38CFA0E8" w16cid:durableId="38CFA0E8"/>
  <w16cid:commentId w16cid:paraId="1869FA41" w16cid:durableId="23180A66"/>
  <w16cid:commentId w16cid:paraId="60283266" w16cid:durableId="60283266"/>
  <w16cid:commentId w16cid:paraId="2C235740" w16cid:durableId="39BF8FE7"/>
  <w16cid:commentId w16cid:paraId="2FBD4FB9" w16cid:durableId="2FBD4FB9"/>
  <w16cid:commentId w16cid:paraId="0CA8339E" w16cid:durableId="0CA8339E"/>
  <w16cid:commentId w16cid:paraId="0515115F" w16cid:durableId="0515115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D377DD" w14:textId="77777777" w:rsidR="007500C3" w:rsidRDefault="007500C3" w:rsidP="002C28D9">
      <w:pPr>
        <w:spacing w:after="0" w:line="240" w:lineRule="auto"/>
      </w:pPr>
      <w:r>
        <w:separator/>
      </w:r>
    </w:p>
  </w:endnote>
  <w:endnote w:type="continuationSeparator" w:id="0">
    <w:p w14:paraId="66B5B227" w14:textId="77777777" w:rsidR="007500C3" w:rsidRDefault="007500C3" w:rsidP="002C28D9">
      <w:pPr>
        <w:spacing w:after="0" w:line="240" w:lineRule="auto"/>
      </w:pPr>
      <w:r>
        <w:continuationSeparator/>
      </w:r>
    </w:p>
  </w:endnote>
  <w:endnote w:type="continuationNotice" w:id="1">
    <w:p w14:paraId="4FCEBD72" w14:textId="77777777" w:rsidR="007500C3" w:rsidRDefault="007500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937ECC" w14:textId="77777777" w:rsidR="007500C3" w:rsidRDefault="007500C3" w:rsidP="002C28D9">
      <w:pPr>
        <w:spacing w:after="0" w:line="240" w:lineRule="auto"/>
      </w:pPr>
      <w:r>
        <w:separator/>
      </w:r>
    </w:p>
  </w:footnote>
  <w:footnote w:type="continuationSeparator" w:id="0">
    <w:p w14:paraId="4DC0DC7D" w14:textId="77777777" w:rsidR="007500C3" w:rsidRDefault="007500C3" w:rsidP="002C28D9">
      <w:pPr>
        <w:spacing w:after="0" w:line="240" w:lineRule="auto"/>
      </w:pPr>
      <w:r>
        <w:continuationSeparator/>
      </w:r>
    </w:p>
  </w:footnote>
  <w:footnote w:type="continuationNotice" w:id="1">
    <w:p w14:paraId="37FC4C21" w14:textId="77777777" w:rsidR="007500C3" w:rsidRDefault="007500C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61456"/>
    <w:multiLevelType w:val="hybridMultilevel"/>
    <w:tmpl w:val="071E56A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69C4789"/>
    <w:multiLevelType w:val="hybridMultilevel"/>
    <w:tmpl w:val="A720FA5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D09444E"/>
    <w:multiLevelType w:val="multilevel"/>
    <w:tmpl w:val="597ECEBC"/>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7114B1"/>
    <w:multiLevelType w:val="hybridMultilevel"/>
    <w:tmpl w:val="0A2A3A2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147A4D49"/>
    <w:multiLevelType w:val="multilevel"/>
    <w:tmpl w:val="8402D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311571"/>
    <w:multiLevelType w:val="hybridMultilevel"/>
    <w:tmpl w:val="99C24B28"/>
    <w:lvl w:ilvl="0" w:tplc="E8361804">
      <w:start w:val="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199C27EC"/>
    <w:multiLevelType w:val="hybridMultilevel"/>
    <w:tmpl w:val="802EF3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275C1F5D"/>
    <w:multiLevelType w:val="multilevel"/>
    <w:tmpl w:val="C98EC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4E4387"/>
    <w:multiLevelType w:val="hybridMultilevel"/>
    <w:tmpl w:val="D89EA0F8"/>
    <w:lvl w:ilvl="0" w:tplc="0DCCA4CC">
      <w:start w:val="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2AAB2342"/>
    <w:multiLevelType w:val="multilevel"/>
    <w:tmpl w:val="8F88F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064141"/>
    <w:multiLevelType w:val="multilevel"/>
    <w:tmpl w:val="59E2B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E8021E"/>
    <w:multiLevelType w:val="hybridMultilevel"/>
    <w:tmpl w:val="93E2DDD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2EF772DF"/>
    <w:multiLevelType w:val="multilevel"/>
    <w:tmpl w:val="361673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E40C46"/>
    <w:multiLevelType w:val="hybridMultilevel"/>
    <w:tmpl w:val="9FAAACF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308F1CBD"/>
    <w:multiLevelType w:val="multilevel"/>
    <w:tmpl w:val="8940B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A32D00"/>
    <w:multiLevelType w:val="hybridMultilevel"/>
    <w:tmpl w:val="2498430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3E114D5E"/>
    <w:multiLevelType w:val="hybridMultilevel"/>
    <w:tmpl w:val="F4A6338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3F5B4BDF"/>
    <w:multiLevelType w:val="hybridMultilevel"/>
    <w:tmpl w:val="DCD0D65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3FFC5BFE"/>
    <w:multiLevelType w:val="hybridMultilevel"/>
    <w:tmpl w:val="BE08C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574860"/>
    <w:multiLevelType w:val="hybridMultilevel"/>
    <w:tmpl w:val="8B048CD6"/>
    <w:lvl w:ilvl="0" w:tplc="DB4233C4">
      <w:numFmt w:val="bullet"/>
      <w:lvlText w:val="-"/>
      <w:lvlJc w:val="left"/>
      <w:pPr>
        <w:ind w:left="720" w:hanging="360"/>
      </w:pPr>
      <w:rPr>
        <w:rFonts w:ascii="Calibri" w:eastAsia="Times New Roman" w:hAnsi="Calibri" w:cs="Segoe U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0A4B1F"/>
    <w:multiLevelType w:val="hybridMultilevel"/>
    <w:tmpl w:val="3F3AE46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4DA97EFA"/>
    <w:multiLevelType w:val="hybridMultilevel"/>
    <w:tmpl w:val="3B5806B8"/>
    <w:lvl w:ilvl="0" w:tplc="F806AB3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4DC25323"/>
    <w:multiLevelType w:val="multilevel"/>
    <w:tmpl w:val="41A25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DF86E4B"/>
    <w:multiLevelType w:val="hybridMultilevel"/>
    <w:tmpl w:val="45DC9992"/>
    <w:lvl w:ilvl="0" w:tplc="F8D0C65C">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4" w15:restartNumberingAfterBreak="0">
    <w:nsid w:val="4E27642B"/>
    <w:multiLevelType w:val="hybridMultilevel"/>
    <w:tmpl w:val="B89811E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56816D16"/>
    <w:multiLevelType w:val="hybridMultilevel"/>
    <w:tmpl w:val="65F0402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15:restartNumberingAfterBreak="0">
    <w:nsid w:val="588D5487"/>
    <w:multiLevelType w:val="hybridMultilevel"/>
    <w:tmpl w:val="6B80ADC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59637A37"/>
    <w:multiLevelType w:val="hybridMultilevel"/>
    <w:tmpl w:val="CB3C794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5BB32AA7"/>
    <w:multiLevelType w:val="hybridMultilevel"/>
    <w:tmpl w:val="76C83F8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9" w15:restartNumberingAfterBreak="0">
    <w:nsid w:val="5CFE57AF"/>
    <w:multiLevelType w:val="hybridMultilevel"/>
    <w:tmpl w:val="2B445E54"/>
    <w:lvl w:ilvl="0" w:tplc="DB4233C4">
      <w:numFmt w:val="bullet"/>
      <w:lvlText w:val="-"/>
      <w:lvlJc w:val="left"/>
      <w:pPr>
        <w:ind w:left="720" w:hanging="360"/>
      </w:pPr>
      <w:rPr>
        <w:rFonts w:ascii="Calibri" w:eastAsia="Times New Roman" w:hAnsi="Calibr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EF5B2F"/>
    <w:multiLevelType w:val="hybridMultilevel"/>
    <w:tmpl w:val="A690689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15:restartNumberingAfterBreak="0">
    <w:nsid w:val="5E773C29"/>
    <w:multiLevelType w:val="multilevel"/>
    <w:tmpl w:val="5B762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5CB6C0D"/>
    <w:multiLevelType w:val="hybridMultilevel"/>
    <w:tmpl w:val="9572D1E0"/>
    <w:lvl w:ilvl="0" w:tplc="098C80B8">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3" w15:restartNumberingAfterBreak="0">
    <w:nsid w:val="6A731034"/>
    <w:multiLevelType w:val="hybridMultilevel"/>
    <w:tmpl w:val="9CA2706A"/>
    <w:lvl w:ilvl="0" w:tplc="DB4233C4">
      <w:numFmt w:val="bullet"/>
      <w:lvlText w:val="-"/>
      <w:lvlJc w:val="left"/>
      <w:pPr>
        <w:ind w:left="720" w:hanging="360"/>
      </w:pPr>
      <w:rPr>
        <w:rFonts w:ascii="Calibri" w:eastAsia="Times New Roman" w:hAnsi="Calibr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3821AD"/>
    <w:multiLevelType w:val="hybridMultilevel"/>
    <w:tmpl w:val="A98831A0"/>
    <w:lvl w:ilvl="0" w:tplc="A4EA36CC">
      <w:start w:val="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15:restartNumberingAfterBreak="0">
    <w:nsid w:val="712E334C"/>
    <w:multiLevelType w:val="hybridMultilevel"/>
    <w:tmpl w:val="44FCFA6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6" w15:restartNumberingAfterBreak="0">
    <w:nsid w:val="73ED1A70"/>
    <w:multiLevelType w:val="hybridMultilevel"/>
    <w:tmpl w:val="E87ECBB2"/>
    <w:lvl w:ilvl="0" w:tplc="3424DA5E">
      <w:start w:val="1"/>
      <w:numFmt w:val="decimal"/>
      <w:lvlText w:val="%1."/>
      <w:lvlJc w:val="left"/>
      <w:pPr>
        <w:ind w:left="720" w:hanging="360"/>
      </w:pPr>
      <w:rPr>
        <w:rFonts w:cstheme="minorHAnsi"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7" w15:restartNumberingAfterBreak="0">
    <w:nsid w:val="74442166"/>
    <w:multiLevelType w:val="hybridMultilevel"/>
    <w:tmpl w:val="02CA6460"/>
    <w:lvl w:ilvl="0" w:tplc="3424DA5E">
      <w:start w:val="1"/>
      <w:numFmt w:val="decimal"/>
      <w:lvlText w:val="%1."/>
      <w:lvlJc w:val="left"/>
      <w:pPr>
        <w:ind w:left="720" w:hanging="360"/>
      </w:pPr>
      <w:rPr>
        <w:rFonts w:cstheme="minorHAnsi"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8" w15:restartNumberingAfterBreak="0">
    <w:nsid w:val="794A6733"/>
    <w:multiLevelType w:val="hybridMultilevel"/>
    <w:tmpl w:val="5BF64B08"/>
    <w:lvl w:ilvl="0" w:tplc="AFDE61CC">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9"/>
  </w:num>
  <w:num w:numId="2">
    <w:abstractNumId w:val="20"/>
  </w:num>
  <w:num w:numId="3">
    <w:abstractNumId w:val="29"/>
  </w:num>
  <w:num w:numId="4">
    <w:abstractNumId w:val="18"/>
  </w:num>
  <w:num w:numId="5">
    <w:abstractNumId w:val="2"/>
  </w:num>
  <w:num w:numId="6">
    <w:abstractNumId w:val="33"/>
  </w:num>
  <w:num w:numId="7">
    <w:abstractNumId w:val="17"/>
  </w:num>
  <w:num w:numId="8">
    <w:abstractNumId w:val="25"/>
  </w:num>
  <w:num w:numId="9">
    <w:abstractNumId w:val="27"/>
  </w:num>
  <w:num w:numId="10">
    <w:abstractNumId w:val="6"/>
  </w:num>
  <w:num w:numId="11">
    <w:abstractNumId w:val="0"/>
  </w:num>
  <w:num w:numId="12">
    <w:abstractNumId w:val="15"/>
  </w:num>
  <w:num w:numId="13">
    <w:abstractNumId w:val="35"/>
  </w:num>
  <w:num w:numId="14">
    <w:abstractNumId w:val="12"/>
  </w:num>
  <w:num w:numId="15">
    <w:abstractNumId w:val="30"/>
  </w:num>
  <w:num w:numId="16">
    <w:abstractNumId w:val="7"/>
  </w:num>
  <w:num w:numId="17">
    <w:abstractNumId w:val="9"/>
  </w:num>
  <w:num w:numId="18">
    <w:abstractNumId w:val="22"/>
  </w:num>
  <w:num w:numId="19">
    <w:abstractNumId w:val="4"/>
  </w:num>
  <w:num w:numId="20">
    <w:abstractNumId w:val="31"/>
  </w:num>
  <w:num w:numId="21">
    <w:abstractNumId w:val="14"/>
  </w:num>
  <w:num w:numId="22">
    <w:abstractNumId w:val="10"/>
  </w:num>
  <w:num w:numId="23">
    <w:abstractNumId w:val="5"/>
  </w:num>
  <w:num w:numId="24">
    <w:abstractNumId w:val="34"/>
  </w:num>
  <w:num w:numId="25">
    <w:abstractNumId w:val="8"/>
  </w:num>
  <w:num w:numId="26">
    <w:abstractNumId w:val="38"/>
  </w:num>
  <w:num w:numId="27">
    <w:abstractNumId w:val="26"/>
  </w:num>
  <w:num w:numId="28">
    <w:abstractNumId w:val="21"/>
  </w:num>
  <w:num w:numId="29">
    <w:abstractNumId w:val="23"/>
  </w:num>
  <w:num w:numId="30">
    <w:abstractNumId w:val="32"/>
  </w:num>
  <w:num w:numId="31">
    <w:abstractNumId w:val="16"/>
  </w:num>
  <w:num w:numId="32">
    <w:abstractNumId w:val="24"/>
  </w:num>
  <w:num w:numId="33">
    <w:abstractNumId w:val="13"/>
  </w:num>
  <w:num w:numId="34">
    <w:abstractNumId w:val="1"/>
  </w:num>
  <w:num w:numId="35">
    <w:abstractNumId w:val="3"/>
  </w:num>
  <w:num w:numId="36">
    <w:abstractNumId w:val="28"/>
  </w:num>
  <w:num w:numId="37">
    <w:abstractNumId w:val="36"/>
  </w:num>
  <w:num w:numId="38">
    <w:abstractNumId w:val="37"/>
  </w:num>
  <w:num w:numId="39">
    <w:abstractNumId w:val="1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nb-NO" w:vendorID="64" w:dllVersion="6" w:nlCheck="1" w:checkStyle="0"/>
  <w:activeWritingStyle w:appName="MSWord" w:lang="en-US" w:vendorID="64" w:dllVersion="6" w:nlCheck="1" w:checkStyle="1"/>
  <w:activeWritingStyle w:appName="MSWord" w:lang="en-US" w:vendorID="64" w:dllVersion="0" w:nlCheck="1" w:checkStyle="0"/>
  <w:activeWritingStyle w:appName="MSWord" w:lang="nb-NO" w:vendorID="64" w:dllVersion="0" w:nlCheck="1" w:checkStyle="0"/>
  <w:activeWritingStyle w:appName="MSWord" w:lang="en-US" w:vendorID="64" w:dllVersion="131078" w:nlCheck="1" w:checkStyle="1"/>
  <w:activeWritingStyle w:appName="MSWord" w:lang="nb-NO" w:vendorID="64" w:dllVersion="131078" w:nlCheck="1" w:checkStyle="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eas90vdp0afepxzp5ews0s5s5sv95a0p2&quot;&gt;My EndNote Library&lt;record-ids&gt;&lt;item&gt;34&lt;/item&gt;&lt;/record-ids&gt;&lt;/item&gt;&lt;/Libraries&gt;"/>
  </w:docVars>
  <w:rsids>
    <w:rsidRoot w:val="00300832"/>
    <w:rsid w:val="00000165"/>
    <w:rsid w:val="00000466"/>
    <w:rsid w:val="000005D9"/>
    <w:rsid w:val="000006D0"/>
    <w:rsid w:val="00000B3B"/>
    <w:rsid w:val="00000D07"/>
    <w:rsid w:val="00000FEB"/>
    <w:rsid w:val="0000144A"/>
    <w:rsid w:val="00001784"/>
    <w:rsid w:val="000017BC"/>
    <w:rsid w:val="0000198C"/>
    <w:rsid w:val="00001AF3"/>
    <w:rsid w:val="00001B52"/>
    <w:rsid w:val="00002346"/>
    <w:rsid w:val="00002356"/>
    <w:rsid w:val="0000242C"/>
    <w:rsid w:val="00002465"/>
    <w:rsid w:val="0000319A"/>
    <w:rsid w:val="00003349"/>
    <w:rsid w:val="0000335C"/>
    <w:rsid w:val="000034BE"/>
    <w:rsid w:val="00003775"/>
    <w:rsid w:val="00004630"/>
    <w:rsid w:val="000049A1"/>
    <w:rsid w:val="00004B99"/>
    <w:rsid w:val="00004BEC"/>
    <w:rsid w:val="00004F80"/>
    <w:rsid w:val="00005225"/>
    <w:rsid w:val="0000565D"/>
    <w:rsid w:val="000056D9"/>
    <w:rsid w:val="00005D21"/>
    <w:rsid w:val="00005F08"/>
    <w:rsid w:val="000063F7"/>
    <w:rsid w:val="00006588"/>
    <w:rsid w:val="00006886"/>
    <w:rsid w:val="000070DD"/>
    <w:rsid w:val="00007178"/>
    <w:rsid w:val="000072E1"/>
    <w:rsid w:val="000073E3"/>
    <w:rsid w:val="000074D1"/>
    <w:rsid w:val="00007C0C"/>
    <w:rsid w:val="00007F4E"/>
    <w:rsid w:val="00010390"/>
    <w:rsid w:val="000105F1"/>
    <w:rsid w:val="0001080E"/>
    <w:rsid w:val="0001092A"/>
    <w:rsid w:val="00010DB4"/>
    <w:rsid w:val="00010E91"/>
    <w:rsid w:val="00011010"/>
    <w:rsid w:val="000114CA"/>
    <w:rsid w:val="0001167E"/>
    <w:rsid w:val="000116AB"/>
    <w:rsid w:val="00011F89"/>
    <w:rsid w:val="0001205D"/>
    <w:rsid w:val="00012217"/>
    <w:rsid w:val="000123B3"/>
    <w:rsid w:val="000124FC"/>
    <w:rsid w:val="0001259F"/>
    <w:rsid w:val="00012BE3"/>
    <w:rsid w:val="00013050"/>
    <w:rsid w:val="00013199"/>
    <w:rsid w:val="00013931"/>
    <w:rsid w:val="00013C59"/>
    <w:rsid w:val="000145AD"/>
    <w:rsid w:val="000145BE"/>
    <w:rsid w:val="000146CB"/>
    <w:rsid w:val="00014903"/>
    <w:rsid w:val="00014A8E"/>
    <w:rsid w:val="00014DA5"/>
    <w:rsid w:val="000152D2"/>
    <w:rsid w:val="0001530B"/>
    <w:rsid w:val="00015349"/>
    <w:rsid w:val="000154F7"/>
    <w:rsid w:val="000159C8"/>
    <w:rsid w:val="00015AE1"/>
    <w:rsid w:val="00015F1C"/>
    <w:rsid w:val="00016664"/>
    <w:rsid w:val="000168F5"/>
    <w:rsid w:val="00016BE3"/>
    <w:rsid w:val="00016C2E"/>
    <w:rsid w:val="00017303"/>
    <w:rsid w:val="00017705"/>
    <w:rsid w:val="00017849"/>
    <w:rsid w:val="00017850"/>
    <w:rsid w:val="00017EFF"/>
    <w:rsid w:val="00017F0C"/>
    <w:rsid w:val="00020356"/>
    <w:rsid w:val="00020802"/>
    <w:rsid w:val="000208CD"/>
    <w:rsid w:val="0002141E"/>
    <w:rsid w:val="00021471"/>
    <w:rsid w:val="00021887"/>
    <w:rsid w:val="00021F9A"/>
    <w:rsid w:val="00021FFB"/>
    <w:rsid w:val="0002243A"/>
    <w:rsid w:val="00022B2F"/>
    <w:rsid w:val="00022C98"/>
    <w:rsid w:val="00023226"/>
    <w:rsid w:val="00023275"/>
    <w:rsid w:val="000232BE"/>
    <w:rsid w:val="00023310"/>
    <w:rsid w:val="000233A1"/>
    <w:rsid w:val="000233F3"/>
    <w:rsid w:val="0002349D"/>
    <w:rsid w:val="00023F4E"/>
    <w:rsid w:val="00023FD9"/>
    <w:rsid w:val="000246E6"/>
    <w:rsid w:val="00024911"/>
    <w:rsid w:val="00024A1A"/>
    <w:rsid w:val="00024B3C"/>
    <w:rsid w:val="00025151"/>
    <w:rsid w:val="0002575D"/>
    <w:rsid w:val="0002582F"/>
    <w:rsid w:val="00025C80"/>
    <w:rsid w:val="000265C3"/>
    <w:rsid w:val="000267D1"/>
    <w:rsid w:val="00026888"/>
    <w:rsid w:val="000269ED"/>
    <w:rsid w:val="00026B4D"/>
    <w:rsid w:val="00026BC5"/>
    <w:rsid w:val="00026C16"/>
    <w:rsid w:val="00026C5B"/>
    <w:rsid w:val="00026D1D"/>
    <w:rsid w:val="00026D38"/>
    <w:rsid w:val="00027013"/>
    <w:rsid w:val="00027239"/>
    <w:rsid w:val="00027302"/>
    <w:rsid w:val="0002748A"/>
    <w:rsid w:val="000274C5"/>
    <w:rsid w:val="00027840"/>
    <w:rsid w:val="000278F5"/>
    <w:rsid w:val="00027CCD"/>
    <w:rsid w:val="00027E92"/>
    <w:rsid w:val="00030242"/>
    <w:rsid w:val="00030316"/>
    <w:rsid w:val="00030615"/>
    <w:rsid w:val="0003089C"/>
    <w:rsid w:val="00030C51"/>
    <w:rsid w:val="00030E21"/>
    <w:rsid w:val="00031223"/>
    <w:rsid w:val="000314C6"/>
    <w:rsid w:val="000314F8"/>
    <w:rsid w:val="00031C47"/>
    <w:rsid w:val="00032449"/>
    <w:rsid w:val="0003248E"/>
    <w:rsid w:val="000326A9"/>
    <w:rsid w:val="00032EBE"/>
    <w:rsid w:val="00032FFB"/>
    <w:rsid w:val="000331E0"/>
    <w:rsid w:val="00033384"/>
    <w:rsid w:val="000334E8"/>
    <w:rsid w:val="0003394E"/>
    <w:rsid w:val="00033AB6"/>
    <w:rsid w:val="00033B02"/>
    <w:rsid w:val="00033C94"/>
    <w:rsid w:val="00033E3C"/>
    <w:rsid w:val="00034BF8"/>
    <w:rsid w:val="00034CEB"/>
    <w:rsid w:val="00034F0D"/>
    <w:rsid w:val="00035337"/>
    <w:rsid w:val="00035481"/>
    <w:rsid w:val="000354F1"/>
    <w:rsid w:val="0003592D"/>
    <w:rsid w:val="00035C35"/>
    <w:rsid w:val="000360A2"/>
    <w:rsid w:val="0003648F"/>
    <w:rsid w:val="00036A56"/>
    <w:rsid w:val="00036B91"/>
    <w:rsid w:val="00036C32"/>
    <w:rsid w:val="00036E88"/>
    <w:rsid w:val="000373F9"/>
    <w:rsid w:val="0003755F"/>
    <w:rsid w:val="00037565"/>
    <w:rsid w:val="000375E8"/>
    <w:rsid w:val="000376D5"/>
    <w:rsid w:val="00037A06"/>
    <w:rsid w:val="00037CD0"/>
    <w:rsid w:val="00037D24"/>
    <w:rsid w:val="00040039"/>
    <w:rsid w:val="00040232"/>
    <w:rsid w:val="00040539"/>
    <w:rsid w:val="000407DD"/>
    <w:rsid w:val="000409AD"/>
    <w:rsid w:val="00040BBA"/>
    <w:rsid w:val="00040C3A"/>
    <w:rsid w:val="00040D88"/>
    <w:rsid w:val="00040DAF"/>
    <w:rsid w:val="0004109B"/>
    <w:rsid w:val="00041300"/>
    <w:rsid w:val="000415E3"/>
    <w:rsid w:val="00041644"/>
    <w:rsid w:val="000416A6"/>
    <w:rsid w:val="00041848"/>
    <w:rsid w:val="00041D63"/>
    <w:rsid w:val="00042164"/>
    <w:rsid w:val="0004232A"/>
    <w:rsid w:val="000426F7"/>
    <w:rsid w:val="00042784"/>
    <w:rsid w:val="00042A88"/>
    <w:rsid w:val="00042AF5"/>
    <w:rsid w:val="00042B09"/>
    <w:rsid w:val="00042C76"/>
    <w:rsid w:val="00042CFC"/>
    <w:rsid w:val="00042DCA"/>
    <w:rsid w:val="00043084"/>
    <w:rsid w:val="00043336"/>
    <w:rsid w:val="00043700"/>
    <w:rsid w:val="00043824"/>
    <w:rsid w:val="00043C39"/>
    <w:rsid w:val="000447CB"/>
    <w:rsid w:val="00044C2A"/>
    <w:rsid w:val="00044D03"/>
    <w:rsid w:val="00044F3A"/>
    <w:rsid w:val="00045029"/>
    <w:rsid w:val="000452D4"/>
    <w:rsid w:val="00045357"/>
    <w:rsid w:val="00045693"/>
    <w:rsid w:val="00045AAC"/>
    <w:rsid w:val="00045E78"/>
    <w:rsid w:val="000461FB"/>
    <w:rsid w:val="00046376"/>
    <w:rsid w:val="000464E7"/>
    <w:rsid w:val="0004676C"/>
    <w:rsid w:val="000467CB"/>
    <w:rsid w:val="000469CC"/>
    <w:rsid w:val="00046A0E"/>
    <w:rsid w:val="00046A14"/>
    <w:rsid w:val="00046F15"/>
    <w:rsid w:val="0004784B"/>
    <w:rsid w:val="00047A48"/>
    <w:rsid w:val="00050733"/>
    <w:rsid w:val="0005083F"/>
    <w:rsid w:val="00050A14"/>
    <w:rsid w:val="00050BA9"/>
    <w:rsid w:val="0005106E"/>
    <w:rsid w:val="000510B2"/>
    <w:rsid w:val="000512FA"/>
    <w:rsid w:val="000517B7"/>
    <w:rsid w:val="00051D3D"/>
    <w:rsid w:val="00051E8D"/>
    <w:rsid w:val="00051F10"/>
    <w:rsid w:val="0005203C"/>
    <w:rsid w:val="0005219D"/>
    <w:rsid w:val="0005239E"/>
    <w:rsid w:val="0005275D"/>
    <w:rsid w:val="00052B1F"/>
    <w:rsid w:val="00053077"/>
    <w:rsid w:val="000530ED"/>
    <w:rsid w:val="0005357A"/>
    <w:rsid w:val="0005387B"/>
    <w:rsid w:val="00053AB1"/>
    <w:rsid w:val="00053B2A"/>
    <w:rsid w:val="00053CD5"/>
    <w:rsid w:val="00053F5A"/>
    <w:rsid w:val="00054156"/>
    <w:rsid w:val="00054358"/>
    <w:rsid w:val="000543F8"/>
    <w:rsid w:val="0005481B"/>
    <w:rsid w:val="00054A00"/>
    <w:rsid w:val="00054A63"/>
    <w:rsid w:val="00054B95"/>
    <w:rsid w:val="00054C57"/>
    <w:rsid w:val="00054F66"/>
    <w:rsid w:val="00055471"/>
    <w:rsid w:val="0005586E"/>
    <w:rsid w:val="00055FDC"/>
    <w:rsid w:val="0005605A"/>
    <w:rsid w:val="00056548"/>
    <w:rsid w:val="000565BB"/>
    <w:rsid w:val="0005661C"/>
    <w:rsid w:val="0005661D"/>
    <w:rsid w:val="00056B1F"/>
    <w:rsid w:val="00056CB7"/>
    <w:rsid w:val="00057066"/>
    <w:rsid w:val="000572D4"/>
    <w:rsid w:val="00057312"/>
    <w:rsid w:val="00057BE0"/>
    <w:rsid w:val="00057D9F"/>
    <w:rsid w:val="00057DEF"/>
    <w:rsid w:val="00057E4C"/>
    <w:rsid w:val="00057EFB"/>
    <w:rsid w:val="00057F8B"/>
    <w:rsid w:val="0006081E"/>
    <w:rsid w:val="00060B33"/>
    <w:rsid w:val="000610CD"/>
    <w:rsid w:val="0006111B"/>
    <w:rsid w:val="000611CF"/>
    <w:rsid w:val="00061EB6"/>
    <w:rsid w:val="00061EDF"/>
    <w:rsid w:val="00061F5E"/>
    <w:rsid w:val="00061F6B"/>
    <w:rsid w:val="00061FD8"/>
    <w:rsid w:val="000621B5"/>
    <w:rsid w:val="000622FB"/>
    <w:rsid w:val="0006281E"/>
    <w:rsid w:val="00062912"/>
    <w:rsid w:val="00062A3B"/>
    <w:rsid w:val="00062B99"/>
    <w:rsid w:val="00062C4C"/>
    <w:rsid w:val="00063002"/>
    <w:rsid w:val="0006300D"/>
    <w:rsid w:val="00063037"/>
    <w:rsid w:val="000630B3"/>
    <w:rsid w:val="000631C9"/>
    <w:rsid w:val="000633C7"/>
    <w:rsid w:val="0006364D"/>
    <w:rsid w:val="000638FD"/>
    <w:rsid w:val="00063923"/>
    <w:rsid w:val="00063AFB"/>
    <w:rsid w:val="00063C63"/>
    <w:rsid w:val="00063CB9"/>
    <w:rsid w:val="0006462B"/>
    <w:rsid w:val="00064646"/>
    <w:rsid w:val="000649EB"/>
    <w:rsid w:val="00064ADD"/>
    <w:rsid w:val="00065086"/>
    <w:rsid w:val="000653F6"/>
    <w:rsid w:val="000655C5"/>
    <w:rsid w:val="000655D5"/>
    <w:rsid w:val="000657E6"/>
    <w:rsid w:val="00065E41"/>
    <w:rsid w:val="00065ECF"/>
    <w:rsid w:val="000661FA"/>
    <w:rsid w:val="000668AE"/>
    <w:rsid w:val="00066C52"/>
    <w:rsid w:val="00067146"/>
    <w:rsid w:val="00067179"/>
    <w:rsid w:val="000671C1"/>
    <w:rsid w:val="000674F9"/>
    <w:rsid w:val="000677A8"/>
    <w:rsid w:val="00067EF7"/>
    <w:rsid w:val="000702CB"/>
    <w:rsid w:val="0007053D"/>
    <w:rsid w:val="00070C4A"/>
    <w:rsid w:val="00070C50"/>
    <w:rsid w:val="00070CBA"/>
    <w:rsid w:val="000710AC"/>
    <w:rsid w:val="0007116A"/>
    <w:rsid w:val="00071473"/>
    <w:rsid w:val="00071636"/>
    <w:rsid w:val="0007163D"/>
    <w:rsid w:val="00072202"/>
    <w:rsid w:val="0007264E"/>
    <w:rsid w:val="00072823"/>
    <w:rsid w:val="00072A37"/>
    <w:rsid w:val="00072B73"/>
    <w:rsid w:val="00072C36"/>
    <w:rsid w:val="00072CBF"/>
    <w:rsid w:val="000732C4"/>
    <w:rsid w:val="000738AF"/>
    <w:rsid w:val="00073AD1"/>
    <w:rsid w:val="00073BF5"/>
    <w:rsid w:val="00073FF0"/>
    <w:rsid w:val="0007451B"/>
    <w:rsid w:val="000745DF"/>
    <w:rsid w:val="00074A94"/>
    <w:rsid w:val="00075115"/>
    <w:rsid w:val="00075123"/>
    <w:rsid w:val="00075193"/>
    <w:rsid w:val="00075D19"/>
    <w:rsid w:val="00075E0B"/>
    <w:rsid w:val="00075FD4"/>
    <w:rsid w:val="000760E6"/>
    <w:rsid w:val="00076382"/>
    <w:rsid w:val="00076545"/>
    <w:rsid w:val="000765C9"/>
    <w:rsid w:val="000766B5"/>
    <w:rsid w:val="00076B34"/>
    <w:rsid w:val="00076F88"/>
    <w:rsid w:val="000770F9"/>
    <w:rsid w:val="0007747E"/>
    <w:rsid w:val="0007754A"/>
    <w:rsid w:val="0007757F"/>
    <w:rsid w:val="000775E2"/>
    <w:rsid w:val="000778AA"/>
    <w:rsid w:val="0007792E"/>
    <w:rsid w:val="00077949"/>
    <w:rsid w:val="00077A7E"/>
    <w:rsid w:val="00077AB0"/>
    <w:rsid w:val="00077CA8"/>
    <w:rsid w:val="00077CF9"/>
    <w:rsid w:val="000809C1"/>
    <w:rsid w:val="00080AC0"/>
    <w:rsid w:val="00080BC3"/>
    <w:rsid w:val="00080D38"/>
    <w:rsid w:val="00080DD2"/>
    <w:rsid w:val="00081061"/>
    <w:rsid w:val="00081150"/>
    <w:rsid w:val="00081266"/>
    <w:rsid w:val="0008131E"/>
    <w:rsid w:val="0008132F"/>
    <w:rsid w:val="000814E4"/>
    <w:rsid w:val="0008194B"/>
    <w:rsid w:val="00081BEE"/>
    <w:rsid w:val="00081C1E"/>
    <w:rsid w:val="00081C7D"/>
    <w:rsid w:val="00081D30"/>
    <w:rsid w:val="00081F0B"/>
    <w:rsid w:val="000820D5"/>
    <w:rsid w:val="000820E8"/>
    <w:rsid w:val="000821EF"/>
    <w:rsid w:val="000823DE"/>
    <w:rsid w:val="0008254D"/>
    <w:rsid w:val="00082674"/>
    <w:rsid w:val="0008285F"/>
    <w:rsid w:val="000828E0"/>
    <w:rsid w:val="00082A3C"/>
    <w:rsid w:val="00082AEA"/>
    <w:rsid w:val="00082C14"/>
    <w:rsid w:val="00082DBA"/>
    <w:rsid w:val="00082E5D"/>
    <w:rsid w:val="00082EB6"/>
    <w:rsid w:val="0008313B"/>
    <w:rsid w:val="00083475"/>
    <w:rsid w:val="000834BA"/>
    <w:rsid w:val="00083694"/>
    <w:rsid w:val="0008369B"/>
    <w:rsid w:val="0008392E"/>
    <w:rsid w:val="00083BA4"/>
    <w:rsid w:val="00083E20"/>
    <w:rsid w:val="00084737"/>
    <w:rsid w:val="0008474E"/>
    <w:rsid w:val="00084795"/>
    <w:rsid w:val="000847DD"/>
    <w:rsid w:val="00084971"/>
    <w:rsid w:val="00084AE9"/>
    <w:rsid w:val="00084C8A"/>
    <w:rsid w:val="00084C9A"/>
    <w:rsid w:val="00084DD7"/>
    <w:rsid w:val="000850FE"/>
    <w:rsid w:val="00085140"/>
    <w:rsid w:val="0008522E"/>
    <w:rsid w:val="0008552A"/>
    <w:rsid w:val="00085768"/>
    <w:rsid w:val="00085B45"/>
    <w:rsid w:val="00085C98"/>
    <w:rsid w:val="00085FA2"/>
    <w:rsid w:val="00086331"/>
    <w:rsid w:val="0008655B"/>
    <w:rsid w:val="00086BCC"/>
    <w:rsid w:val="00086C12"/>
    <w:rsid w:val="00086EC7"/>
    <w:rsid w:val="00086FFA"/>
    <w:rsid w:val="0008711F"/>
    <w:rsid w:val="0008757A"/>
    <w:rsid w:val="000875C7"/>
    <w:rsid w:val="000879D4"/>
    <w:rsid w:val="000879E9"/>
    <w:rsid w:val="00087BBF"/>
    <w:rsid w:val="00087BF7"/>
    <w:rsid w:val="00087F7A"/>
    <w:rsid w:val="00090005"/>
    <w:rsid w:val="000907F5"/>
    <w:rsid w:val="0009109E"/>
    <w:rsid w:val="000911A8"/>
    <w:rsid w:val="000912AB"/>
    <w:rsid w:val="0009147F"/>
    <w:rsid w:val="0009150E"/>
    <w:rsid w:val="0009166E"/>
    <w:rsid w:val="0009175E"/>
    <w:rsid w:val="00091ACB"/>
    <w:rsid w:val="0009218A"/>
    <w:rsid w:val="00092C83"/>
    <w:rsid w:val="00092E11"/>
    <w:rsid w:val="00092F04"/>
    <w:rsid w:val="000939E6"/>
    <w:rsid w:val="00093AAD"/>
    <w:rsid w:val="00093B53"/>
    <w:rsid w:val="00093D54"/>
    <w:rsid w:val="00093E70"/>
    <w:rsid w:val="00093EAA"/>
    <w:rsid w:val="00093EC1"/>
    <w:rsid w:val="00094309"/>
    <w:rsid w:val="000946C3"/>
    <w:rsid w:val="0009472A"/>
    <w:rsid w:val="00094932"/>
    <w:rsid w:val="000949A5"/>
    <w:rsid w:val="00094B99"/>
    <w:rsid w:val="00094EE5"/>
    <w:rsid w:val="00095195"/>
    <w:rsid w:val="000951AA"/>
    <w:rsid w:val="000953FB"/>
    <w:rsid w:val="0009542D"/>
    <w:rsid w:val="00095435"/>
    <w:rsid w:val="000955FD"/>
    <w:rsid w:val="00095978"/>
    <w:rsid w:val="00095BFE"/>
    <w:rsid w:val="0009647F"/>
    <w:rsid w:val="000965E2"/>
    <w:rsid w:val="00096763"/>
    <w:rsid w:val="00096905"/>
    <w:rsid w:val="000969A8"/>
    <w:rsid w:val="00096E4F"/>
    <w:rsid w:val="00096E57"/>
    <w:rsid w:val="000971E0"/>
    <w:rsid w:val="00097204"/>
    <w:rsid w:val="00097517"/>
    <w:rsid w:val="00097526"/>
    <w:rsid w:val="00097950"/>
    <w:rsid w:val="00097984"/>
    <w:rsid w:val="00097A18"/>
    <w:rsid w:val="00097E58"/>
    <w:rsid w:val="000A001D"/>
    <w:rsid w:val="000A0040"/>
    <w:rsid w:val="000A00ED"/>
    <w:rsid w:val="000A01C3"/>
    <w:rsid w:val="000A027A"/>
    <w:rsid w:val="000A0618"/>
    <w:rsid w:val="000A06BB"/>
    <w:rsid w:val="000A06F4"/>
    <w:rsid w:val="000A0758"/>
    <w:rsid w:val="000A098E"/>
    <w:rsid w:val="000A0A03"/>
    <w:rsid w:val="000A0BC2"/>
    <w:rsid w:val="000A114D"/>
    <w:rsid w:val="000A1161"/>
    <w:rsid w:val="000A1180"/>
    <w:rsid w:val="000A1892"/>
    <w:rsid w:val="000A1B22"/>
    <w:rsid w:val="000A1F66"/>
    <w:rsid w:val="000A1F90"/>
    <w:rsid w:val="000A2198"/>
    <w:rsid w:val="000A22DC"/>
    <w:rsid w:val="000A25AC"/>
    <w:rsid w:val="000A2C00"/>
    <w:rsid w:val="000A2F21"/>
    <w:rsid w:val="000A361A"/>
    <w:rsid w:val="000A382B"/>
    <w:rsid w:val="000A49AD"/>
    <w:rsid w:val="000A4A96"/>
    <w:rsid w:val="000A4AE4"/>
    <w:rsid w:val="000A4C03"/>
    <w:rsid w:val="000A4DAC"/>
    <w:rsid w:val="000A4DE7"/>
    <w:rsid w:val="000A4FAC"/>
    <w:rsid w:val="000A50A8"/>
    <w:rsid w:val="000A553F"/>
    <w:rsid w:val="000A55ED"/>
    <w:rsid w:val="000A567A"/>
    <w:rsid w:val="000A58AA"/>
    <w:rsid w:val="000A58BC"/>
    <w:rsid w:val="000A5957"/>
    <w:rsid w:val="000A5C8F"/>
    <w:rsid w:val="000A60EA"/>
    <w:rsid w:val="000A63FA"/>
    <w:rsid w:val="000A64A5"/>
    <w:rsid w:val="000A67B5"/>
    <w:rsid w:val="000A6971"/>
    <w:rsid w:val="000A6C0D"/>
    <w:rsid w:val="000A6D13"/>
    <w:rsid w:val="000A7056"/>
    <w:rsid w:val="000A706B"/>
    <w:rsid w:val="000A7141"/>
    <w:rsid w:val="000A74BA"/>
    <w:rsid w:val="000A75B4"/>
    <w:rsid w:val="000A78EA"/>
    <w:rsid w:val="000A7B7E"/>
    <w:rsid w:val="000A7BE3"/>
    <w:rsid w:val="000B01E6"/>
    <w:rsid w:val="000B06A4"/>
    <w:rsid w:val="000B0AAE"/>
    <w:rsid w:val="000B13B3"/>
    <w:rsid w:val="000B1A71"/>
    <w:rsid w:val="000B1B4C"/>
    <w:rsid w:val="000B1D15"/>
    <w:rsid w:val="000B1E14"/>
    <w:rsid w:val="000B1F51"/>
    <w:rsid w:val="000B2097"/>
    <w:rsid w:val="000B2171"/>
    <w:rsid w:val="000B2568"/>
    <w:rsid w:val="000B2731"/>
    <w:rsid w:val="000B2928"/>
    <w:rsid w:val="000B2931"/>
    <w:rsid w:val="000B2C7A"/>
    <w:rsid w:val="000B2DC6"/>
    <w:rsid w:val="000B2E94"/>
    <w:rsid w:val="000B317B"/>
    <w:rsid w:val="000B3A25"/>
    <w:rsid w:val="000B3A54"/>
    <w:rsid w:val="000B4061"/>
    <w:rsid w:val="000B4E07"/>
    <w:rsid w:val="000B4F74"/>
    <w:rsid w:val="000B5090"/>
    <w:rsid w:val="000B5598"/>
    <w:rsid w:val="000B57EE"/>
    <w:rsid w:val="000B5A26"/>
    <w:rsid w:val="000B5F5F"/>
    <w:rsid w:val="000B6064"/>
    <w:rsid w:val="000B6093"/>
    <w:rsid w:val="000B60E6"/>
    <w:rsid w:val="000B6311"/>
    <w:rsid w:val="000B6B01"/>
    <w:rsid w:val="000B6CD9"/>
    <w:rsid w:val="000B6E5F"/>
    <w:rsid w:val="000B6EDA"/>
    <w:rsid w:val="000B6F1F"/>
    <w:rsid w:val="000B70BB"/>
    <w:rsid w:val="000B790F"/>
    <w:rsid w:val="000B7AF1"/>
    <w:rsid w:val="000B7DD8"/>
    <w:rsid w:val="000B7EF7"/>
    <w:rsid w:val="000B7FAE"/>
    <w:rsid w:val="000B7FEF"/>
    <w:rsid w:val="000C01FD"/>
    <w:rsid w:val="000C0769"/>
    <w:rsid w:val="000C09E5"/>
    <w:rsid w:val="000C0B53"/>
    <w:rsid w:val="000C0C09"/>
    <w:rsid w:val="000C16FF"/>
    <w:rsid w:val="000C171F"/>
    <w:rsid w:val="000C174C"/>
    <w:rsid w:val="000C186B"/>
    <w:rsid w:val="000C1ADD"/>
    <w:rsid w:val="000C1B79"/>
    <w:rsid w:val="000C1D8D"/>
    <w:rsid w:val="000C22AA"/>
    <w:rsid w:val="000C2418"/>
    <w:rsid w:val="000C27E9"/>
    <w:rsid w:val="000C32B8"/>
    <w:rsid w:val="000C3661"/>
    <w:rsid w:val="000C3787"/>
    <w:rsid w:val="000C3912"/>
    <w:rsid w:val="000C3956"/>
    <w:rsid w:val="000C3D9F"/>
    <w:rsid w:val="000C3EF4"/>
    <w:rsid w:val="000C4A7E"/>
    <w:rsid w:val="000C4AB9"/>
    <w:rsid w:val="000C4D48"/>
    <w:rsid w:val="000C5295"/>
    <w:rsid w:val="000C5310"/>
    <w:rsid w:val="000C5399"/>
    <w:rsid w:val="000C53C7"/>
    <w:rsid w:val="000C5B9B"/>
    <w:rsid w:val="000C5BAF"/>
    <w:rsid w:val="000C5C03"/>
    <w:rsid w:val="000C5FC8"/>
    <w:rsid w:val="000C613A"/>
    <w:rsid w:val="000C643F"/>
    <w:rsid w:val="000C6883"/>
    <w:rsid w:val="000C6905"/>
    <w:rsid w:val="000C6A4D"/>
    <w:rsid w:val="000C6D67"/>
    <w:rsid w:val="000C7160"/>
    <w:rsid w:val="000C73F9"/>
    <w:rsid w:val="000C7903"/>
    <w:rsid w:val="000C7B77"/>
    <w:rsid w:val="000D04BE"/>
    <w:rsid w:val="000D0672"/>
    <w:rsid w:val="000D06E1"/>
    <w:rsid w:val="000D06FE"/>
    <w:rsid w:val="000D07D2"/>
    <w:rsid w:val="000D081A"/>
    <w:rsid w:val="000D086A"/>
    <w:rsid w:val="000D09E4"/>
    <w:rsid w:val="000D0A33"/>
    <w:rsid w:val="000D0BD8"/>
    <w:rsid w:val="000D1096"/>
    <w:rsid w:val="000D12C5"/>
    <w:rsid w:val="000D14B9"/>
    <w:rsid w:val="000D182D"/>
    <w:rsid w:val="000D25C9"/>
    <w:rsid w:val="000D27BE"/>
    <w:rsid w:val="000D2804"/>
    <w:rsid w:val="000D2925"/>
    <w:rsid w:val="000D2A9C"/>
    <w:rsid w:val="000D30FC"/>
    <w:rsid w:val="000D37FC"/>
    <w:rsid w:val="000D3B70"/>
    <w:rsid w:val="000D3C65"/>
    <w:rsid w:val="000D3F9B"/>
    <w:rsid w:val="000D41C2"/>
    <w:rsid w:val="000D44B2"/>
    <w:rsid w:val="000D4963"/>
    <w:rsid w:val="000D4B2E"/>
    <w:rsid w:val="000D53F2"/>
    <w:rsid w:val="000D5745"/>
    <w:rsid w:val="000D5E1A"/>
    <w:rsid w:val="000D5EC4"/>
    <w:rsid w:val="000D61DF"/>
    <w:rsid w:val="000D672C"/>
    <w:rsid w:val="000D67E0"/>
    <w:rsid w:val="000D69CC"/>
    <w:rsid w:val="000D6E8B"/>
    <w:rsid w:val="000D758B"/>
    <w:rsid w:val="000D767F"/>
    <w:rsid w:val="000D7AFB"/>
    <w:rsid w:val="000D7CCE"/>
    <w:rsid w:val="000E011C"/>
    <w:rsid w:val="000E0181"/>
    <w:rsid w:val="000E0185"/>
    <w:rsid w:val="000E0575"/>
    <w:rsid w:val="000E05D1"/>
    <w:rsid w:val="000E08A9"/>
    <w:rsid w:val="000E0A2D"/>
    <w:rsid w:val="000E0C3C"/>
    <w:rsid w:val="000E0F15"/>
    <w:rsid w:val="000E12EF"/>
    <w:rsid w:val="000E143E"/>
    <w:rsid w:val="000E19CC"/>
    <w:rsid w:val="000E1C09"/>
    <w:rsid w:val="000E1C99"/>
    <w:rsid w:val="000E1D82"/>
    <w:rsid w:val="000E1FE2"/>
    <w:rsid w:val="000E21C5"/>
    <w:rsid w:val="000E23E3"/>
    <w:rsid w:val="000E26B1"/>
    <w:rsid w:val="000E278D"/>
    <w:rsid w:val="000E27C7"/>
    <w:rsid w:val="000E2974"/>
    <w:rsid w:val="000E2C11"/>
    <w:rsid w:val="000E2C8D"/>
    <w:rsid w:val="000E2D88"/>
    <w:rsid w:val="000E2E0C"/>
    <w:rsid w:val="000E3036"/>
    <w:rsid w:val="000E3178"/>
    <w:rsid w:val="000E31E0"/>
    <w:rsid w:val="000E3201"/>
    <w:rsid w:val="000E3285"/>
    <w:rsid w:val="000E33B5"/>
    <w:rsid w:val="000E3496"/>
    <w:rsid w:val="000E3908"/>
    <w:rsid w:val="000E3A6A"/>
    <w:rsid w:val="000E3B1C"/>
    <w:rsid w:val="000E3BD6"/>
    <w:rsid w:val="000E3D2A"/>
    <w:rsid w:val="000E4010"/>
    <w:rsid w:val="000E431E"/>
    <w:rsid w:val="000E440E"/>
    <w:rsid w:val="000E4412"/>
    <w:rsid w:val="000E4C29"/>
    <w:rsid w:val="000E4ECC"/>
    <w:rsid w:val="000E523B"/>
    <w:rsid w:val="000E531B"/>
    <w:rsid w:val="000E5436"/>
    <w:rsid w:val="000E56C4"/>
    <w:rsid w:val="000E57D6"/>
    <w:rsid w:val="000E581B"/>
    <w:rsid w:val="000E5931"/>
    <w:rsid w:val="000E5A40"/>
    <w:rsid w:val="000E5F5B"/>
    <w:rsid w:val="000E63FB"/>
    <w:rsid w:val="000E66F2"/>
    <w:rsid w:val="000E6D7C"/>
    <w:rsid w:val="000E6E1E"/>
    <w:rsid w:val="000E6F6D"/>
    <w:rsid w:val="000E7282"/>
    <w:rsid w:val="000E75BA"/>
    <w:rsid w:val="000E7606"/>
    <w:rsid w:val="000E76DF"/>
    <w:rsid w:val="000E7847"/>
    <w:rsid w:val="000E79A4"/>
    <w:rsid w:val="000E7C58"/>
    <w:rsid w:val="000E7E44"/>
    <w:rsid w:val="000E7E49"/>
    <w:rsid w:val="000E7FD7"/>
    <w:rsid w:val="000F0014"/>
    <w:rsid w:val="000F0393"/>
    <w:rsid w:val="000F06BA"/>
    <w:rsid w:val="000F0C2A"/>
    <w:rsid w:val="000F0E16"/>
    <w:rsid w:val="000F0FF1"/>
    <w:rsid w:val="000F122D"/>
    <w:rsid w:val="000F1570"/>
    <w:rsid w:val="000F1625"/>
    <w:rsid w:val="000F226D"/>
    <w:rsid w:val="000F2791"/>
    <w:rsid w:val="000F2D69"/>
    <w:rsid w:val="000F301E"/>
    <w:rsid w:val="000F3208"/>
    <w:rsid w:val="000F320F"/>
    <w:rsid w:val="000F323A"/>
    <w:rsid w:val="000F33C5"/>
    <w:rsid w:val="000F35D1"/>
    <w:rsid w:val="000F380B"/>
    <w:rsid w:val="000F38BC"/>
    <w:rsid w:val="000F394C"/>
    <w:rsid w:val="000F3959"/>
    <w:rsid w:val="000F39AD"/>
    <w:rsid w:val="000F39F1"/>
    <w:rsid w:val="000F3F01"/>
    <w:rsid w:val="000F3FD2"/>
    <w:rsid w:val="000F4217"/>
    <w:rsid w:val="000F421E"/>
    <w:rsid w:val="000F49B6"/>
    <w:rsid w:val="000F4A6C"/>
    <w:rsid w:val="000F4BC3"/>
    <w:rsid w:val="000F4CB8"/>
    <w:rsid w:val="000F4FDA"/>
    <w:rsid w:val="000F5141"/>
    <w:rsid w:val="000F5222"/>
    <w:rsid w:val="000F540C"/>
    <w:rsid w:val="000F547D"/>
    <w:rsid w:val="000F557D"/>
    <w:rsid w:val="000F5A10"/>
    <w:rsid w:val="000F5E93"/>
    <w:rsid w:val="000F5F24"/>
    <w:rsid w:val="000F62BE"/>
    <w:rsid w:val="000F6474"/>
    <w:rsid w:val="000F6752"/>
    <w:rsid w:val="000F6C8F"/>
    <w:rsid w:val="000F6D71"/>
    <w:rsid w:val="000F6E06"/>
    <w:rsid w:val="000F6E2D"/>
    <w:rsid w:val="000F6E58"/>
    <w:rsid w:val="000F6F0E"/>
    <w:rsid w:val="000F6F12"/>
    <w:rsid w:val="000F7314"/>
    <w:rsid w:val="000F7330"/>
    <w:rsid w:val="000F73B9"/>
    <w:rsid w:val="000F7692"/>
    <w:rsid w:val="000F77DA"/>
    <w:rsid w:val="000F7C60"/>
    <w:rsid w:val="00100101"/>
    <w:rsid w:val="0010026A"/>
    <w:rsid w:val="0010049B"/>
    <w:rsid w:val="00100567"/>
    <w:rsid w:val="0010081A"/>
    <w:rsid w:val="00100969"/>
    <w:rsid w:val="00100A14"/>
    <w:rsid w:val="00100B61"/>
    <w:rsid w:val="00100B71"/>
    <w:rsid w:val="00100D66"/>
    <w:rsid w:val="00100F42"/>
    <w:rsid w:val="00101170"/>
    <w:rsid w:val="001015AD"/>
    <w:rsid w:val="001016D6"/>
    <w:rsid w:val="00101774"/>
    <w:rsid w:val="001019D9"/>
    <w:rsid w:val="00101B03"/>
    <w:rsid w:val="00101FE2"/>
    <w:rsid w:val="00102056"/>
    <w:rsid w:val="001022F6"/>
    <w:rsid w:val="00102390"/>
    <w:rsid w:val="00102453"/>
    <w:rsid w:val="001024DB"/>
    <w:rsid w:val="001026D5"/>
    <w:rsid w:val="00102897"/>
    <w:rsid w:val="0010291A"/>
    <w:rsid w:val="00102C76"/>
    <w:rsid w:val="00102D66"/>
    <w:rsid w:val="00102D95"/>
    <w:rsid w:val="00102FCF"/>
    <w:rsid w:val="00102FDF"/>
    <w:rsid w:val="00102FE5"/>
    <w:rsid w:val="00103051"/>
    <w:rsid w:val="00103182"/>
    <w:rsid w:val="0010320B"/>
    <w:rsid w:val="0010339D"/>
    <w:rsid w:val="00103430"/>
    <w:rsid w:val="0010357E"/>
    <w:rsid w:val="001036E5"/>
    <w:rsid w:val="0010394E"/>
    <w:rsid w:val="0010395E"/>
    <w:rsid w:val="00103C75"/>
    <w:rsid w:val="00103F60"/>
    <w:rsid w:val="0010442E"/>
    <w:rsid w:val="0010452F"/>
    <w:rsid w:val="00104E14"/>
    <w:rsid w:val="00104E4B"/>
    <w:rsid w:val="00104F61"/>
    <w:rsid w:val="001052DE"/>
    <w:rsid w:val="001052FE"/>
    <w:rsid w:val="00105648"/>
    <w:rsid w:val="00105804"/>
    <w:rsid w:val="001058A4"/>
    <w:rsid w:val="00105A70"/>
    <w:rsid w:val="00105FDA"/>
    <w:rsid w:val="00106134"/>
    <w:rsid w:val="00106405"/>
    <w:rsid w:val="00106786"/>
    <w:rsid w:val="00106F91"/>
    <w:rsid w:val="00107364"/>
    <w:rsid w:val="0010754F"/>
    <w:rsid w:val="001077F6"/>
    <w:rsid w:val="00107874"/>
    <w:rsid w:val="00107C44"/>
    <w:rsid w:val="00107DDD"/>
    <w:rsid w:val="00110190"/>
    <w:rsid w:val="0011024C"/>
    <w:rsid w:val="001103EF"/>
    <w:rsid w:val="0011062D"/>
    <w:rsid w:val="0011064E"/>
    <w:rsid w:val="0011069B"/>
    <w:rsid w:val="001107C9"/>
    <w:rsid w:val="00110886"/>
    <w:rsid w:val="00110A19"/>
    <w:rsid w:val="00110A43"/>
    <w:rsid w:val="00110BD3"/>
    <w:rsid w:val="00111042"/>
    <w:rsid w:val="0011123A"/>
    <w:rsid w:val="0011131B"/>
    <w:rsid w:val="00111348"/>
    <w:rsid w:val="0011194A"/>
    <w:rsid w:val="00111967"/>
    <w:rsid w:val="00111C92"/>
    <w:rsid w:val="0011222A"/>
    <w:rsid w:val="00112490"/>
    <w:rsid w:val="001124D9"/>
    <w:rsid w:val="001126C9"/>
    <w:rsid w:val="0011283A"/>
    <w:rsid w:val="00113012"/>
    <w:rsid w:val="00113769"/>
    <w:rsid w:val="001137C0"/>
    <w:rsid w:val="00113ACE"/>
    <w:rsid w:val="00113AF4"/>
    <w:rsid w:val="00113E21"/>
    <w:rsid w:val="00113EF2"/>
    <w:rsid w:val="001141E7"/>
    <w:rsid w:val="00114302"/>
    <w:rsid w:val="001143DC"/>
    <w:rsid w:val="00114AB3"/>
    <w:rsid w:val="0011562D"/>
    <w:rsid w:val="001156CF"/>
    <w:rsid w:val="0011576D"/>
    <w:rsid w:val="00115E4D"/>
    <w:rsid w:val="00115F5D"/>
    <w:rsid w:val="00116727"/>
    <w:rsid w:val="00116883"/>
    <w:rsid w:val="00116890"/>
    <w:rsid w:val="0011713E"/>
    <w:rsid w:val="0011714B"/>
    <w:rsid w:val="00117233"/>
    <w:rsid w:val="0011745F"/>
    <w:rsid w:val="00117A24"/>
    <w:rsid w:val="00117B8F"/>
    <w:rsid w:val="00117BC9"/>
    <w:rsid w:val="00120017"/>
    <w:rsid w:val="00120058"/>
    <w:rsid w:val="001201CE"/>
    <w:rsid w:val="00120515"/>
    <w:rsid w:val="001206B1"/>
    <w:rsid w:val="00120737"/>
    <w:rsid w:val="001208F9"/>
    <w:rsid w:val="00120C6F"/>
    <w:rsid w:val="00120EB1"/>
    <w:rsid w:val="00121160"/>
    <w:rsid w:val="0012136D"/>
    <w:rsid w:val="001215E3"/>
    <w:rsid w:val="001216B7"/>
    <w:rsid w:val="00121C8D"/>
    <w:rsid w:val="00121FF7"/>
    <w:rsid w:val="0012205C"/>
    <w:rsid w:val="0012208D"/>
    <w:rsid w:val="001220C3"/>
    <w:rsid w:val="00122254"/>
    <w:rsid w:val="001222AE"/>
    <w:rsid w:val="00122424"/>
    <w:rsid w:val="0012281D"/>
    <w:rsid w:val="00122ECD"/>
    <w:rsid w:val="00122EDB"/>
    <w:rsid w:val="0012363A"/>
    <w:rsid w:val="00123842"/>
    <w:rsid w:val="001241CC"/>
    <w:rsid w:val="001243FC"/>
    <w:rsid w:val="0012454D"/>
    <w:rsid w:val="001247E0"/>
    <w:rsid w:val="001247FF"/>
    <w:rsid w:val="00124A51"/>
    <w:rsid w:val="001250C8"/>
    <w:rsid w:val="00125826"/>
    <w:rsid w:val="00125888"/>
    <w:rsid w:val="00125B14"/>
    <w:rsid w:val="00125D12"/>
    <w:rsid w:val="00125FCD"/>
    <w:rsid w:val="001262C2"/>
    <w:rsid w:val="00126317"/>
    <w:rsid w:val="001264F5"/>
    <w:rsid w:val="00126821"/>
    <w:rsid w:val="0012685C"/>
    <w:rsid w:val="001268EF"/>
    <w:rsid w:val="00126D9B"/>
    <w:rsid w:val="001270A8"/>
    <w:rsid w:val="0012759F"/>
    <w:rsid w:val="0012793A"/>
    <w:rsid w:val="001279CF"/>
    <w:rsid w:val="001279F6"/>
    <w:rsid w:val="00127A75"/>
    <w:rsid w:val="00127C72"/>
    <w:rsid w:val="00127C93"/>
    <w:rsid w:val="00130021"/>
    <w:rsid w:val="0013029D"/>
    <w:rsid w:val="00130300"/>
    <w:rsid w:val="00130552"/>
    <w:rsid w:val="0013069C"/>
    <w:rsid w:val="00130918"/>
    <w:rsid w:val="00130A16"/>
    <w:rsid w:val="00130ACE"/>
    <w:rsid w:val="00130CD7"/>
    <w:rsid w:val="00130DB3"/>
    <w:rsid w:val="00130FD1"/>
    <w:rsid w:val="00131429"/>
    <w:rsid w:val="00131751"/>
    <w:rsid w:val="001317C7"/>
    <w:rsid w:val="00131F0B"/>
    <w:rsid w:val="00131FD9"/>
    <w:rsid w:val="00132477"/>
    <w:rsid w:val="00132547"/>
    <w:rsid w:val="001328ED"/>
    <w:rsid w:val="00132BDF"/>
    <w:rsid w:val="00132CC8"/>
    <w:rsid w:val="00133689"/>
    <w:rsid w:val="001337DB"/>
    <w:rsid w:val="00133862"/>
    <w:rsid w:val="00133A48"/>
    <w:rsid w:val="00133C06"/>
    <w:rsid w:val="00133E2D"/>
    <w:rsid w:val="001341A6"/>
    <w:rsid w:val="0013496B"/>
    <w:rsid w:val="00134A29"/>
    <w:rsid w:val="00134BAC"/>
    <w:rsid w:val="001351A2"/>
    <w:rsid w:val="00135385"/>
    <w:rsid w:val="0013561D"/>
    <w:rsid w:val="00135810"/>
    <w:rsid w:val="001358A8"/>
    <w:rsid w:val="001358DB"/>
    <w:rsid w:val="00135A13"/>
    <w:rsid w:val="00135CFE"/>
    <w:rsid w:val="00135F48"/>
    <w:rsid w:val="00136072"/>
    <w:rsid w:val="00136338"/>
    <w:rsid w:val="00136374"/>
    <w:rsid w:val="001363B8"/>
    <w:rsid w:val="00136551"/>
    <w:rsid w:val="00136643"/>
    <w:rsid w:val="00136C68"/>
    <w:rsid w:val="00136CF9"/>
    <w:rsid w:val="00136CFD"/>
    <w:rsid w:val="00136DCC"/>
    <w:rsid w:val="00136E2F"/>
    <w:rsid w:val="00137170"/>
    <w:rsid w:val="001376E9"/>
    <w:rsid w:val="001376FF"/>
    <w:rsid w:val="00137BCF"/>
    <w:rsid w:val="00137E3F"/>
    <w:rsid w:val="0014025E"/>
    <w:rsid w:val="00140330"/>
    <w:rsid w:val="001406A6"/>
    <w:rsid w:val="001407D7"/>
    <w:rsid w:val="00140B85"/>
    <w:rsid w:val="00140B9C"/>
    <w:rsid w:val="00140D2E"/>
    <w:rsid w:val="00141830"/>
    <w:rsid w:val="00141D5A"/>
    <w:rsid w:val="00141DBD"/>
    <w:rsid w:val="00141DCF"/>
    <w:rsid w:val="00142018"/>
    <w:rsid w:val="001422AF"/>
    <w:rsid w:val="001424A2"/>
    <w:rsid w:val="00142777"/>
    <w:rsid w:val="00142979"/>
    <w:rsid w:val="00142B00"/>
    <w:rsid w:val="00143115"/>
    <w:rsid w:val="0014320F"/>
    <w:rsid w:val="001433ED"/>
    <w:rsid w:val="00143421"/>
    <w:rsid w:val="0014344A"/>
    <w:rsid w:val="00143648"/>
    <w:rsid w:val="00143AAC"/>
    <w:rsid w:val="00143C6A"/>
    <w:rsid w:val="00143D6A"/>
    <w:rsid w:val="00144217"/>
    <w:rsid w:val="001442D7"/>
    <w:rsid w:val="001443EA"/>
    <w:rsid w:val="00144400"/>
    <w:rsid w:val="0014446B"/>
    <w:rsid w:val="00144684"/>
    <w:rsid w:val="001446E6"/>
    <w:rsid w:val="001448B7"/>
    <w:rsid w:val="00144999"/>
    <w:rsid w:val="001455A0"/>
    <w:rsid w:val="00145815"/>
    <w:rsid w:val="0014595A"/>
    <w:rsid w:val="001459B5"/>
    <w:rsid w:val="00145BDD"/>
    <w:rsid w:val="0014615A"/>
    <w:rsid w:val="00146327"/>
    <w:rsid w:val="0014654E"/>
    <w:rsid w:val="00146B39"/>
    <w:rsid w:val="00146FF2"/>
    <w:rsid w:val="0014728A"/>
    <w:rsid w:val="00147621"/>
    <w:rsid w:val="00147998"/>
    <w:rsid w:val="00147B00"/>
    <w:rsid w:val="00147B07"/>
    <w:rsid w:val="00147D65"/>
    <w:rsid w:val="00147FBA"/>
    <w:rsid w:val="001502CF"/>
    <w:rsid w:val="001504C6"/>
    <w:rsid w:val="0015050B"/>
    <w:rsid w:val="00150631"/>
    <w:rsid w:val="0015078A"/>
    <w:rsid w:val="00150D0E"/>
    <w:rsid w:val="00150FF5"/>
    <w:rsid w:val="00151298"/>
    <w:rsid w:val="00151312"/>
    <w:rsid w:val="0015133B"/>
    <w:rsid w:val="001514C2"/>
    <w:rsid w:val="0015175D"/>
    <w:rsid w:val="0015186F"/>
    <w:rsid w:val="001519A4"/>
    <w:rsid w:val="00151BD5"/>
    <w:rsid w:val="00151F1B"/>
    <w:rsid w:val="0015227F"/>
    <w:rsid w:val="001522BE"/>
    <w:rsid w:val="00152500"/>
    <w:rsid w:val="001527AD"/>
    <w:rsid w:val="00152BD8"/>
    <w:rsid w:val="00152DC6"/>
    <w:rsid w:val="00152E37"/>
    <w:rsid w:val="0015361B"/>
    <w:rsid w:val="00153787"/>
    <w:rsid w:val="00153962"/>
    <w:rsid w:val="00153AA5"/>
    <w:rsid w:val="00153BCE"/>
    <w:rsid w:val="001541B2"/>
    <w:rsid w:val="00154BB5"/>
    <w:rsid w:val="00154BDF"/>
    <w:rsid w:val="00154C75"/>
    <w:rsid w:val="001550E0"/>
    <w:rsid w:val="00155718"/>
    <w:rsid w:val="00155891"/>
    <w:rsid w:val="001558AA"/>
    <w:rsid w:val="001558E7"/>
    <w:rsid w:val="00155CB6"/>
    <w:rsid w:val="00155D67"/>
    <w:rsid w:val="0015607C"/>
    <w:rsid w:val="001560ED"/>
    <w:rsid w:val="00156145"/>
    <w:rsid w:val="001563FE"/>
    <w:rsid w:val="00156870"/>
    <w:rsid w:val="00156896"/>
    <w:rsid w:val="001568E1"/>
    <w:rsid w:val="00156A33"/>
    <w:rsid w:val="00156FC1"/>
    <w:rsid w:val="00157064"/>
    <w:rsid w:val="00157796"/>
    <w:rsid w:val="00157953"/>
    <w:rsid w:val="00157961"/>
    <w:rsid w:val="00157B94"/>
    <w:rsid w:val="00157FB6"/>
    <w:rsid w:val="0016032B"/>
    <w:rsid w:val="001609A8"/>
    <w:rsid w:val="00160B32"/>
    <w:rsid w:val="00160BCB"/>
    <w:rsid w:val="00160C45"/>
    <w:rsid w:val="00160F9B"/>
    <w:rsid w:val="001610DD"/>
    <w:rsid w:val="00161359"/>
    <w:rsid w:val="001615C3"/>
    <w:rsid w:val="001615E1"/>
    <w:rsid w:val="00161E2B"/>
    <w:rsid w:val="00162073"/>
    <w:rsid w:val="00162133"/>
    <w:rsid w:val="0016224E"/>
    <w:rsid w:val="001623DC"/>
    <w:rsid w:val="0016258B"/>
    <w:rsid w:val="00162759"/>
    <w:rsid w:val="00162832"/>
    <w:rsid w:val="00162911"/>
    <w:rsid w:val="0016330C"/>
    <w:rsid w:val="001634EF"/>
    <w:rsid w:val="00163540"/>
    <w:rsid w:val="00163906"/>
    <w:rsid w:val="001639C7"/>
    <w:rsid w:val="00163A5B"/>
    <w:rsid w:val="00163ACB"/>
    <w:rsid w:val="00163C15"/>
    <w:rsid w:val="00163CE3"/>
    <w:rsid w:val="00163F39"/>
    <w:rsid w:val="00164263"/>
    <w:rsid w:val="001642F7"/>
    <w:rsid w:val="001643E2"/>
    <w:rsid w:val="00164557"/>
    <w:rsid w:val="0016456F"/>
    <w:rsid w:val="001646CD"/>
    <w:rsid w:val="00164736"/>
    <w:rsid w:val="00164816"/>
    <w:rsid w:val="001650C3"/>
    <w:rsid w:val="0016550D"/>
    <w:rsid w:val="0016558F"/>
    <w:rsid w:val="00165598"/>
    <w:rsid w:val="00165876"/>
    <w:rsid w:val="0016593D"/>
    <w:rsid w:val="001659F9"/>
    <w:rsid w:val="00165D52"/>
    <w:rsid w:val="00165F63"/>
    <w:rsid w:val="00166054"/>
    <w:rsid w:val="001661E1"/>
    <w:rsid w:val="0016654D"/>
    <w:rsid w:val="0016657A"/>
    <w:rsid w:val="0016683A"/>
    <w:rsid w:val="00166977"/>
    <w:rsid w:val="00166D96"/>
    <w:rsid w:val="00166DB6"/>
    <w:rsid w:val="00166DDC"/>
    <w:rsid w:val="00166EEA"/>
    <w:rsid w:val="00166EFB"/>
    <w:rsid w:val="00166F34"/>
    <w:rsid w:val="001672C3"/>
    <w:rsid w:val="001675FC"/>
    <w:rsid w:val="00167646"/>
    <w:rsid w:val="00167C0F"/>
    <w:rsid w:val="00170088"/>
    <w:rsid w:val="0017050D"/>
    <w:rsid w:val="00170599"/>
    <w:rsid w:val="001706CE"/>
    <w:rsid w:val="00170995"/>
    <w:rsid w:val="00170CCF"/>
    <w:rsid w:val="00170CD6"/>
    <w:rsid w:val="00170F2D"/>
    <w:rsid w:val="00170F5E"/>
    <w:rsid w:val="0017105F"/>
    <w:rsid w:val="0017117B"/>
    <w:rsid w:val="001712B8"/>
    <w:rsid w:val="001716CC"/>
    <w:rsid w:val="0017229C"/>
    <w:rsid w:val="00172A2B"/>
    <w:rsid w:val="00172AFD"/>
    <w:rsid w:val="00172CA3"/>
    <w:rsid w:val="00172D73"/>
    <w:rsid w:val="00172DAD"/>
    <w:rsid w:val="001732A2"/>
    <w:rsid w:val="001735AC"/>
    <w:rsid w:val="001736F9"/>
    <w:rsid w:val="0017373A"/>
    <w:rsid w:val="001739F8"/>
    <w:rsid w:val="00173A67"/>
    <w:rsid w:val="00173D9F"/>
    <w:rsid w:val="00174118"/>
    <w:rsid w:val="0017524E"/>
    <w:rsid w:val="001753C1"/>
    <w:rsid w:val="0017556D"/>
    <w:rsid w:val="00175B5C"/>
    <w:rsid w:val="00175D7D"/>
    <w:rsid w:val="00175E86"/>
    <w:rsid w:val="001760D3"/>
    <w:rsid w:val="0017645B"/>
    <w:rsid w:val="0017665B"/>
    <w:rsid w:val="00176856"/>
    <w:rsid w:val="001777E7"/>
    <w:rsid w:val="001778B2"/>
    <w:rsid w:val="00177939"/>
    <w:rsid w:val="00177AB0"/>
    <w:rsid w:val="00177CA5"/>
    <w:rsid w:val="0018007B"/>
    <w:rsid w:val="001803CC"/>
    <w:rsid w:val="001805FE"/>
    <w:rsid w:val="00180A4F"/>
    <w:rsid w:val="00180C81"/>
    <w:rsid w:val="00180CBC"/>
    <w:rsid w:val="00180D7F"/>
    <w:rsid w:val="00180FA1"/>
    <w:rsid w:val="00180FA2"/>
    <w:rsid w:val="001810DB"/>
    <w:rsid w:val="0018120D"/>
    <w:rsid w:val="001816D1"/>
    <w:rsid w:val="00181841"/>
    <w:rsid w:val="00181899"/>
    <w:rsid w:val="00181907"/>
    <w:rsid w:val="00181B2E"/>
    <w:rsid w:val="00181DFA"/>
    <w:rsid w:val="00181FE9"/>
    <w:rsid w:val="001820BD"/>
    <w:rsid w:val="00182644"/>
    <w:rsid w:val="001830D6"/>
    <w:rsid w:val="001836F8"/>
    <w:rsid w:val="00183764"/>
    <w:rsid w:val="00183784"/>
    <w:rsid w:val="001838FF"/>
    <w:rsid w:val="00183CC4"/>
    <w:rsid w:val="00183DB6"/>
    <w:rsid w:val="0018406B"/>
    <w:rsid w:val="00184690"/>
    <w:rsid w:val="001848B0"/>
    <w:rsid w:val="00185195"/>
    <w:rsid w:val="0018578B"/>
    <w:rsid w:val="001858F7"/>
    <w:rsid w:val="00185A26"/>
    <w:rsid w:val="00185A60"/>
    <w:rsid w:val="00185A61"/>
    <w:rsid w:val="00185B0D"/>
    <w:rsid w:val="00185F13"/>
    <w:rsid w:val="00186053"/>
    <w:rsid w:val="00186466"/>
    <w:rsid w:val="001865F5"/>
    <w:rsid w:val="001867D4"/>
    <w:rsid w:val="001869BB"/>
    <w:rsid w:val="00186A39"/>
    <w:rsid w:val="00186B5D"/>
    <w:rsid w:val="00186C94"/>
    <w:rsid w:val="00186FC3"/>
    <w:rsid w:val="0018760B"/>
    <w:rsid w:val="0018766F"/>
    <w:rsid w:val="00187749"/>
    <w:rsid w:val="00187AF4"/>
    <w:rsid w:val="00187CFC"/>
    <w:rsid w:val="00187E79"/>
    <w:rsid w:val="001902B4"/>
    <w:rsid w:val="00190740"/>
    <w:rsid w:val="0019094B"/>
    <w:rsid w:val="00190AB3"/>
    <w:rsid w:val="0019128A"/>
    <w:rsid w:val="0019175D"/>
    <w:rsid w:val="00191AB2"/>
    <w:rsid w:val="00191C23"/>
    <w:rsid w:val="00191E44"/>
    <w:rsid w:val="00191F7B"/>
    <w:rsid w:val="0019205A"/>
    <w:rsid w:val="001923C1"/>
    <w:rsid w:val="001923DD"/>
    <w:rsid w:val="001929E4"/>
    <w:rsid w:val="00192A26"/>
    <w:rsid w:val="00192FCB"/>
    <w:rsid w:val="00193087"/>
    <w:rsid w:val="00193175"/>
    <w:rsid w:val="0019323D"/>
    <w:rsid w:val="001932F7"/>
    <w:rsid w:val="001934A9"/>
    <w:rsid w:val="00193694"/>
    <w:rsid w:val="00193714"/>
    <w:rsid w:val="0019396B"/>
    <w:rsid w:val="00193B45"/>
    <w:rsid w:val="00193B77"/>
    <w:rsid w:val="00193BC2"/>
    <w:rsid w:val="00193C69"/>
    <w:rsid w:val="00194063"/>
    <w:rsid w:val="00194789"/>
    <w:rsid w:val="00194829"/>
    <w:rsid w:val="00194AF1"/>
    <w:rsid w:val="00194F47"/>
    <w:rsid w:val="00195100"/>
    <w:rsid w:val="00195865"/>
    <w:rsid w:val="00195F73"/>
    <w:rsid w:val="00196154"/>
    <w:rsid w:val="001963C0"/>
    <w:rsid w:val="00196424"/>
    <w:rsid w:val="0019654C"/>
    <w:rsid w:val="00196EBE"/>
    <w:rsid w:val="0019719D"/>
    <w:rsid w:val="001975B1"/>
    <w:rsid w:val="0019765D"/>
    <w:rsid w:val="00197CE9"/>
    <w:rsid w:val="00197EA7"/>
    <w:rsid w:val="00197F85"/>
    <w:rsid w:val="001A03C5"/>
    <w:rsid w:val="001A0824"/>
    <w:rsid w:val="001A0DE3"/>
    <w:rsid w:val="001A0E0C"/>
    <w:rsid w:val="001A10EE"/>
    <w:rsid w:val="001A159E"/>
    <w:rsid w:val="001A15F9"/>
    <w:rsid w:val="001A1757"/>
    <w:rsid w:val="001A1BA4"/>
    <w:rsid w:val="001A1E89"/>
    <w:rsid w:val="001A20DB"/>
    <w:rsid w:val="001A225B"/>
    <w:rsid w:val="001A2739"/>
    <w:rsid w:val="001A295B"/>
    <w:rsid w:val="001A3078"/>
    <w:rsid w:val="001A3473"/>
    <w:rsid w:val="001A3615"/>
    <w:rsid w:val="001A3677"/>
    <w:rsid w:val="001A36C0"/>
    <w:rsid w:val="001A3934"/>
    <w:rsid w:val="001A3B27"/>
    <w:rsid w:val="001A453F"/>
    <w:rsid w:val="001A4594"/>
    <w:rsid w:val="001A4606"/>
    <w:rsid w:val="001A4A45"/>
    <w:rsid w:val="001A4C59"/>
    <w:rsid w:val="001A4CD6"/>
    <w:rsid w:val="001A5255"/>
    <w:rsid w:val="001A5311"/>
    <w:rsid w:val="001A5E33"/>
    <w:rsid w:val="001A5F27"/>
    <w:rsid w:val="001A611C"/>
    <w:rsid w:val="001A61BD"/>
    <w:rsid w:val="001A620E"/>
    <w:rsid w:val="001A628C"/>
    <w:rsid w:val="001A6BE0"/>
    <w:rsid w:val="001A7610"/>
    <w:rsid w:val="001A7A55"/>
    <w:rsid w:val="001A7B7F"/>
    <w:rsid w:val="001A7E9D"/>
    <w:rsid w:val="001A7FFA"/>
    <w:rsid w:val="001B00D5"/>
    <w:rsid w:val="001B049C"/>
    <w:rsid w:val="001B073E"/>
    <w:rsid w:val="001B0904"/>
    <w:rsid w:val="001B0A89"/>
    <w:rsid w:val="001B0E94"/>
    <w:rsid w:val="001B0ED1"/>
    <w:rsid w:val="001B10B2"/>
    <w:rsid w:val="001B1351"/>
    <w:rsid w:val="001B13CE"/>
    <w:rsid w:val="001B13D5"/>
    <w:rsid w:val="001B1402"/>
    <w:rsid w:val="001B1502"/>
    <w:rsid w:val="001B16E9"/>
    <w:rsid w:val="001B1784"/>
    <w:rsid w:val="001B222A"/>
    <w:rsid w:val="001B2235"/>
    <w:rsid w:val="001B23F1"/>
    <w:rsid w:val="001B26CF"/>
    <w:rsid w:val="001B2920"/>
    <w:rsid w:val="001B2AA7"/>
    <w:rsid w:val="001B2DD4"/>
    <w:rsid w:val="001B309B"/>
    <w:rsid w:val="001B32E6"/>
    <w:rsid w:val="001B334A"/>
    <w:rsid w:val="001B34D9"/>
    <w:rsid w:val="001B3625"/>
    <w:rsid w:val="001B3741"/>
    <w:rsid w:val="001B37DF"/>
    <w:rsid w:val="001B3812"/>
    <w:rsid w:val="001B3818"/>
    <w:rsid w:val="001B3874"/>
    <w:rsid w:val="001B390A"/>
    <w:rsid w:val="001B39EA"/>
    <w:rsid w:val="001B3AAD"/>
    <w:rsid w:val="001B3BB0"/>
    <w:rsid w:val="001B45FE"/>
    <w:rsid w:val="001B46B9"/>
    <w:rsid w:val="001B5539"/>
    <w:rsid w:val="001B5EB1"/>
    <w:rsid w:val="001B60C5"/>
    <w:rsid w:val="001B63ED"/>
    <w:rsid w:val="001B6549"/>
    <w:rsid w:val="001B66D8"/>
    <w:rsid w:val="001B6EF8"/>
    <w:rsid w:val="001B6F03"/>
    <w:rsid w:val="001B707B"/>
    <w:rsid w:val="001B71F9"/>
    <w:rsid w:val="001B72C2"/>
    <w:rsid w:val="001B752E"/>
    <w:rsid w:val="001B756C"/>
    <w:rsid w:val="001B7A03"/>
    <w:rsid w:val="001B7C91"/>
    <w:rsid w:val="001C022D"/>
    <w:rsid w:val="001C02CE"/>
    <w:rsid w:val="001C042B"/>
    <w:rsid w:val="001C04BA"/>
    <w:rsid w:val="001C0690"/>
    <w:rsid w:val="001C0AF4"/>
    <w:rsid w:val="001C0FC0"/>
    <w:rsid w:val="001C10A9"/>
    <w:rsid w:val="001C10DB"/>
    <w:rsid w:val="001C1230"/>
    <w:rsid w:val="001C124A"/>
    <w:rsid w:val="001C138F"/>
    <w:rsid w:val="001C1D58"/>
    <w:rsid w:val="001C21B1"/>
    <w:rsid w:val="001C23E3"/>
    <w:rsid w:val="001C2839"/>
    <w:rsid w:val="001C2935"/>
    <w:rsid w:val="001C2DC8"/>
    <w:rsid w:val="001C2F80"/>
    <w:rsid w:val="001C2F89"/>
    <w:rsid w:val="001C30F9"/>
    <w:rsid w:val="001C3393"/>
    <w:rsid w:val="001C3399"/>
    <w:rsid w:val="001C373C"/>
    <w:rsid w:val="001C3A5E"/>
    <w:rsid w:val="001C3AB5"/>
    <w:rsid w:val="001C3B4C"/>
    <w:rsid w:val="001C3F59"/>
    <w:rsid w:val="001C41FD"/>
    <w:rsid w:val="001C446D"/>
    <w:rsid w:val="001C452A"/>
    <w:rsid w:val="001C4670"/>
    <w:rsid w:val="001C4797"/>
    <w:rsid w:val="001C47A9"/>
    <w:rsid w:val="001C47E2"/>
    <w:rsid w:val="001C480B"/>
    <w:rsid w:val="001C4920"/>
    <w:rsid w:val="001C4AB6"/>
    <w:rsid w:val="001C4B39"/>
    <w:rsid w:val="001C4EB2"/>
    <w:rsid w:val="001C4EC8"/>
    <w:rsid w:val="001C4F8C"/>
    <w:rsid w:val="001C50E2"/>
    <w:rsid w:val="001C5611"/>
    <w:rsid w:val="001C5898"/>
    <w:rsid w:val="001C5963"/>
    <w:rsid w:val="001C5A78"/>
    <w:rsid w:val="001C5B9C"/>
    <w:rsid w:val="001C5FEA"/>
    <w:rsid w:val="001C61CD"/>
    <w:rsid w:val="001C646D"/>
    <w:rsid w:val="001C67B1"/>
    <w:rsid w:val="001C687E"/>
    <w:rsid w:val="001C6973"/>
    <w:rsid w:val="001C6AAC"/>
    <w:rsid w:val="001C6E82"/>
    <w:rsid w:val="001C7214"/>
    <w:rsid w:val="001C75AD"/>
    <w:rsid w:val="001C7887"/>
    <w:rsid w:val="001C78B5"/>
    <w:rsid w:val="001C78CD"/>
    <w:rsid w:val="001C793E"/>
    <w:rsid w:val="001C7AA5"/>
    <w:rsid w:val="001C7AD4"/>
    <w:rsid w:val="001C7D9E"/>
    <w:rsid w:val="001C7E07"/>
    <w:rsid w:val="001D0312"/>
    <w:rsid w:val="001D039B"/>
    <w:rsid w:val="001D04E1"/>
    <w:rsid w:val="001D0715"/>
    <w:rsid w:val="001D07FA"/>
    <w:rsid w:val="001D09B6"/>
    <w:rsid w:val="001D0BE3"/>
    <w:rsid w:val="001D10DC"/>
    <w:rsid w:val="001D164D"/>
    <w:rsid w:val="001D1653"/>
    <w:rsid w:val="001D1700"/>
    <w:rsid w:val="001D1776"/>
    <w:rsid w:val="001D1B2C"/>
    <w:rsid w:val="001D2470"/>
    <w:rsid w:val="001D2954"/>
    <w:rsid w:val="001D30E0"/>
    <w:rsid w:val="001D3334"/>
    <w:rsid w:val="001D35DE"/>
    <w:rsid w:val="001D3655"/>
    <w:rsid w:val="001D383E"/>
    <w:rsid w:val="001D3A0E"/>
    <w:rsid w:val="001D3C9E"/>
    <w:rsid w:val="001D3EF7"/>
    <w:rsid w:val="001D4108"/>
    <w:rsid w:val="001D4462"/>
    <w:rsid w:val="001D45EB"/>
    <w:rsid w:val="001D49DE"/>
    <w:rsid w:val="001D4BF7"/>
    <w:rsid w:val="001D4CBC"/>
    <w:rsid w:val="001D4E16"/>
    <w:rsid w:val="001D4E7F"/>
    <w:rsid w:val="001D5868"/>
    <w:rsid w:val="001D60D5"/>
    <w:rsid w:val="001D62C8"/>
    <w:rsid w:val="001D6326"/>
    <w:rsid w:val="001D6386"/>
    <w:rsid w:val="001D65E5"/>
    <w:rsid w:val="001D6C31"/>
    <w:rsid w:val="001D6F2B"/>
    <w:rsid w:val="001D6F5D"/>
    <w:rsid w:val="001D75E0"/>
    <w:rsid w:val="001D7608"/>
    <w:rsid w:val="001D7672"/>
    <w:rsid w:val="001D786F"/>
    <w:rsid w:val="001D787E"/>
    <w:rsid w:val="001D78C7"/>
    <w:rsid w:val="001D7A89"/>
    <w:rsid w:val="001D7B37"/>
    <w:rsid w:val="001D7DFC"/>
    <w:rsid w:val="001D7ECC"/>
    <w:rsid w:val="001D7EFE"/>
    <w:rsid w:val="001D7F61"/>
    <w:rsid w:val="001E010B"/>
    <w:rsid w:val="001E0235"/>
    <w:rsid w:val="001E0395"/>
    <w:rsid w:val="001E045D"/>
    <w:rsid w:val="001E076B"/>
    <w:rsid w:val="001E096A"/>
    <w:rsid w:val="001E0AEF"/>
    <w:rsid w:val="001E0BF2"/>
    <w:rsid w:val="001E0CC6"/>
    <w:rsid w:val="001E0FD7"/>
    <w:rsid w:val="001E1020"/>
    <w:rsid w:val="001E1219"/>
    <w:rsid w:val="001E1508"/>
    <w:rsid w:val="001E1549"/>
    <w:rsid w:val="001E1860"/>
    <w:rsid w:val="001E1A31"/>
    <w:rsid w:val="001E1F32"/>
    <w:rsid w:val="001E2348"/>
    <w:rsid w:val="001E23A3"/>
    <w:rsid w:val="001E2589"/>
    <w:rsid w:val="001E284D"/>
    <w:rsid w:val="001E28CA"/>
    <w:rsid w:val="001E2C45"/>
    <w:rsid w:val="001E2D6D"/>
    <w:rsid w:val="001E3AFE"/>
    <w:rsid w:val="001E4323"/>
    <w:rsid w:val="001E432A"/>
    <w:rsid w:val="001E440D"/>
    <w:rsid w:val="001E4602"/>
    <w:rsid w:val="001E467F"/>
    <w:rsid w:val="001E4791"/>
    <w:rsid w:val="001E4ABC"/>
    <w:rsid w:val="001E5180"/>
    <w:rsid w:val="001E52F4"/>
    <w:rsid w:val="001E57AC"/>
    <w:rsid w:val="001E5C41"/>
    <w:rsid w:val="001E650F"/>
    <w:rsid w:val="001E65FF"/>
    <w:rsid w:val="001E66F7"/>
    <w:rsid w:val="001E6C47"/>
    <w:rsid w:val="001E6EF0"/>
    <w:rsid w:val="001E71DE"/>
    <w:rsid w:val="001E72F2"/>
    <w:rsid w:val="001E757A"/>
    <w:rsid w:val="001E7744"/>
    <w:rsid w:val="001E798B"/>
    <w:rsid w:val="001E7E70"/>
    <w:rsid w:val="001E7F84"/>
    <w:rsid w:val="001F01B7"/>
    <w:rsid w:val="001F0545"/>
    <w:rsid w:val="001F05BF"/>
    <w:rsid w:val="001F07A3"/>
    <w:rsid w:val="001F0895"/>
    <w:rsid w:val="001F091B"/>
    <w:rsid w:val="001F0B18"/>
    <w:rsid w:val="001F129D"/>
    <w:rsid w:val="001F1336"/>
    <w:rsid w:val="001F134C"/>
    <w:rsid w:val="001F14F3"/>
    <w:rsid w:val="001F172E"/>
    <w:rsid w:val="001F1A43"/>
    <w:rsid w:val="001F1B4D"/>
    <w:rsid w:val="001F1D31"/>
    <w:rsid w:val="001F1EDD"/>
    <w:rsid w:val="001F207D"/>
    <w:rsid w:val="001F2232"/>
    <w:rsid w:val="001F2262"/>
    <w:rsid w:val="001F2642"/>
    <w:rsid w:val="001F272A"/>
    <w:rsid w:val="001F29E2"/>
    <w:rsid w:val="001F2A30"/>
    <w:rsid w:val="001F2F2B"/>
    <w:rsid w:val="001F2F71"/>
    <w:rsid w:val="001F3371"/>
    <w:rsid w:val="001F3877"/>
    <w:rsid w:val="001F3FB1"/>
    <w:rsid w:val="001F41D5"/>
    <w:rsid w:val="001F455E"/>
    <w:rsid w:val="001F47E1"/>
    <w:rsid w:val="001F4A59"/>
    <w:rsid w:val="001F4C0E"/>
    <w:rsid w:val="001F4E61"/>
    <w:rsid w:val="001F4FA3"/>
    <w:rsid w:val="001F523B"/>
    <w:rsid w:val="001F56C0"/>
    <w:rsid w:val="001F573B"/>
    <w:rsid w:val="001F6100"/>
    <w:rsid w:val="001F64EC"/>
    <w:rsid w:val="001F64EE"/>
    <w:rsid w:val="001F69D8"/>
    <w:rsid w:val="001F6DAD"/>
    <w:rsid w:val="001F6DCC"/>
    <w:rsid w:val="001F6E12"/>
    <w:rsid w:val="001F6E24"/>
    <w:rsid w:val="001F7324"/>
    <w:rsid w:val="001F73D4"/>
    <w:rsid w:val="001F7747"/>
    <w:rsid w:val="001F77C9"/>
    <w:rsid w:val="001F7DB1"/>
    <w:rsid w:val="001F7F91"/>
    <w:rsid w:val="00200148"/>
    <w:rsid w:val="00200357"/>
    <w:rsid w:val="00200D73"/>
    <w:rsid w:val="00200DF5"/>
    <w:rsid w:val="0020145A"/>
    <w:rsid w:val="002014C3"/>
    <w:rsid w:val="00201618"/>
    <w:rsid w:val="0020170F"/>
    <w:rsid w:val="00201A3F"/>
    <w:rsid w:val="00201B8D"/>
    <w:rsid w:val="002020B7"/>
    <w:rsid w:val="002020ED"/>
    <w:rsid w:val="002021F2"/>
    <w:rsid w:val="00202242"/>
    <w:rsid w:val="00202320"/>
    <w:rsid w:val="00202C26"/>
    <w:rsid w:val="00202D23"/>
    <w:rsid w:val="00202D8B"/>
    <w:rsid w:val="002035B0"/>
    <w:rsid w:val="002036F6"/>
    <w:rsid w:val="0020379E"/>
    <w:rsid w:val="00203878"/>
    <w:rsid w:val="00203B2B"/>
    <w:rsid w:val="00203C6A"/>
    <w:rsid w:val="00203D21"/>
    <w:rsid w:val="00203E9D"/>
    <w:rsid w:val="00203F27"/>
    <w:rsid w:val="00204146"/>
    <w:rsid w:val="00204313"/>
    <w:rsid w:val="00204362"/>
    <w:rsid w:val="002044B4"/>
    <w:rsid w:val="00204768"/>
    <w:rsid w:val="002049C0"/>
    <w:rsid w:val="00204A71"/>
    <w:rsid w:val="00204AE1"/>
    <w:rsid w:val="00204B97"/>
    <w:rsid w:val="002055B3"/>
    <w:rsid w:val="00205AE3"/>
    <w:rsid w:val="00205C3C"/>
    <w:rsid w:val="00205DEC"/>
    <w:rsid w:val="00206049"/>
    <w:rsid w:val="002062B9"/>
    <w:rsid w:val="0020690F"/>
    <w:rsid w:val="00206B35"/>
    <w:rsid w:val="00206BE8"/>
    <w:rsid w:val="00206C76"/>
    <w:rsid w:val="00206E49"/>
    <w:rsid w:val="002070D3"/>
    <w:rsid w:val="002073CB"/>
    <w:rsid w:val="002073FB"/>
    <w:rsid w:val="0020784F"/>
    <w:rsid w:val="0020786E"/>
    <w:rsid w:val="00207ABE"/>
    <w:rsid w:val="00207B8E"/>
    <w:rsid w:val="00207B97"/>
    <w:rsid w:val="00207ED8"/>
    <w:rsid w:val="00207F15"/>
    <w:rsid w:val="00210447"/>
    <w:rsid w:val="002104BA"/>
    <w:rsid w:val="00210692"/>
    <w:rsid w:val="0021069A"/>
    <w:rsid w:val="002106EF"/>
    <w:rsid w:val="0021074E"/>
    <w:rsid w:val="00211728"/>
    <w:rsid w:val="0021194B"/>
    <w:rsid w:val="00211E0F"/>
    <w:rsid w:val="002120B5"/>
    <w:rsid w:val="002124B5"/>
    <w:rsid w:val="00212529"/>
    <w:rsid w:val="002125D2"/>
    <w:rsid w:val="00212A47"/>
    <w:rsid w:val="00212BCC"/>
    <w:rsid w:val="00212C34"/>
    <w:rsid w:val="00212CCA"/>
    <w:rsid w:val="002133E5"/>
    <w:rsid w:val="00213409"/>
    <w:rsid w:val="00213654"/>
    <w:rsid w:val="002136DD"/>
    <w:rsid w:val="00213837"/>
    <w:rsid w:val="002139A1"/>
    <w:rsid w:val="00213AAB"/>
    <w:rsid w:val="00213AC3"/>
    <w:rsid w:val="00213B58"/>
    <w:rsid w:val="00213BEE"/>
    <w:rsid w:val="00213DC7"/>
    <w:rsid w:val="00213E77"/>
    <w:rsid w:val="0021460F"/>
    <w:rsid w:val="0021477B"/>
    <w:rsid w:val="00214E14"/>
    <w:rsid w:val="00215135"/>
    <w:rsid w:val="002151A9"/>
    <w:rsid w:val="00215257"/>
    <w:rsid w:val="0021528C"/>
    <w:rsid w:val="002152C2"/>
    <w:rsid w:val="0021552B"/>
    <w:rsid w:val="00215766"/>
    <w:rsid w:val="00215AB9"/>
    <w:rsid w:val="00215B2E"/>
    <w:rsid w:val="00215B56"/>
    <w:rsid w:val="002160E9"/>
    <w:rsid w:val="00216231"/>
    <w:rsid w:val="002162B6"/>
    <w:rsid w:val="00216654"/>
    <w:rsid w:val="00216A22"/>
    <w:rsid w:val="00216C44"/>
    <w:rsid w:val="00216C91"/>
    <w:rsid w:val="00216C99"/>
    <w:rsid w:val="00216DB4"/>
    <w:rsid w:val="0021714E"/>
    <w:rsid w:val="002172DD"/>
    <w:rsid w:val="0021736B"/>
    <w:rsid w:val="00217395"/>
    <w:rsid w:val="002173B2"/>
    <w:rsid w:val="00217405"/>
    <w:rsid w:val="002179B5"/>
    <w:rsid w:val="00217B88"/>
    <w:rsid w:val="00217C1A"/>
    <w:rsid w:val="00217CA5"/>
    <w:rsid w:val="0022035A"/>
    <w:rsid w:val="002204F2"/>
    <w:rsid w:val="002205EA"/>
    <w:rsid w:val="002209AF"/>
    <w:rsid w:val="00220A25"/>
    <w:rsid w:val="00220C2A"/>
    <w:rsid w:val="00220F2A"/>
    <w:rsid w:val="00221769"/>
    <w:rsid w:val="00221A2D"/>
    <w:rsid w:val="0022202A"/>
    <w:rsid w:val="00222134"/>
    <w:rsid w:val="0022251F"/>
    <w:rsid w:val="002226CE"/>
    <w:rsid w:val="00222847"/>
    <w:rsid w:val="00222A21"/>
    <w:rsid w:val="00222ADD"/>
    <w:rsid w:val="00222AF4"/>
    <w:rsid w:val="00222D8E"/>
    <w:rsid w:val="00223B61"/>
    <w:rsid w:val="00223BA7"/>
    <w:rsid w:val="00223DBE"/>
    <w:rsid w:val="00223F3F"/>
    <w:rsid w:val="002242F0"/>
    <w:rsid w:val="00224502"/>
    <w:rsid w:val="00224C4C"/>
    <w:rsid w:val="00224D20"/>
    <w:rsid w:val="0022576B"/>
    <w:rsid w:val="00225778"/>
    <w:rsid w:val="00225939"/>
    <w:rsid w:val="0022599D"/>
    <w:rsid w:val="00225B40"/>
    <w:rsid w:val="00225C1A"/>
    <w:rsid w:val="00225F39"/>
    <w:rsid w:val="00226164"/>
    <w:rsid w:val="0022634A"/>
    <w:rsid w:val="00226B0B"/>
    <w:rsid w:val="00226BB2"/>
    <w:rsid w:val="00226D07"/>
    <w:rsid w:val="0022709E"/>
    <w:rsid w:val="00227120"/>
    <w:rsid w:val="0022750A"/>
    <w:rsid w:val="0022761B"/>
    <w:rsid w:val="0022792A"/>
    <w:rsid w:val="00227A92"/>
    <w:rsid w:val="00227C43"/>
    <w:rsid w:val="00227CB1"/>
    <w:rsid w:val="00228152"/>
    <w:rsid w:val="0023027C"/>
    <w:rsid w:val="002304AC"/>
    <w:rsid w:val="00230620"/>
    <w:rsid w:val="0023081F"/>
    <w:rsid w:val="002308D8"/>
    <w:rsid w:val="00230C0E"/>
    <w:rsid w:val="00231241"/>
    <w:rsid w:val="00231746"/>
    <w:rsid w:val="00231772"/>
    <w:rsid w:val="00231998"/>
    <w:rsid w:val="00231AA6"/>
    <w:rsid w:val="00232063"/>
    <w:rsid w:val="002323DD"/>
    <w:rsid w:val="0023268B"/>
    <w:rsid w:val="00232931"/>
    <w:rsid w:val="00232BBE"/>
    <w:rsid w:val="00232FCE"/>
    <w:rsid w:val="0023334A"/>
    <w:rsid w:val="002334C2"/>
    <w:rsid w:val="002337AF"/>
    <w:rsid w:val="00233EA4"/>
    <w:rsid w:val="002340E8"/>
    <w:rsid w:val="002340EE"/>
    <w:rsid w:val="0023427A"/>
    <w:rsid w:val="002344A6"/>
    <w:rsid w:val="00234519"/>
    <w:rsid w:val="00234542"/>
    <w:rsid w:val="00234651"/>
    <w:rsid w:val="002349EB"/>
    <w:rsid w:val="00234B5B"/>
    <w:rsid w:val="00234BA5"/>
    <w:rsid w:val="00234C6C"/>
    <w:rsid w:val="00234CC4"/>
    <w:rsid w:val="00234D57"/>
    <w:rsid w:val="00234F79"/>
    <w:rsid w:val="00235418"/>
    <w:rsid w:val="0023552B"/>
    <w:rsid w:val="00235543"/>
    <w:rsid w:val="00235CBA"/>
    <w:rsid w:val="00235F40"/>
    <w:rsid w:val="00235F42"/>
    <w:rsid w:val="00235F44"/>
    <w:rsid w:val="00236018"/>
    <w:rsid w:val="0023640F"/>
    <w:rsid w:val="002365CF"/>
    <w:rsid w:val="002366E2"/>
    <w:rsid w:val="0023693D"/>
    <w:rsid w:val="00236A23"/>
    <w:rsid w:val="00236ADD"/>
    <w:rsid w:val="00236D64"/>
    <w:rsid w:val="00236F1F"/>
    <w:rsid w:val="002370B7"/>
    <w:rsid w:val="0023779E"/>
    <w:rsid w:val="0023783A"/>
    <w:rsid w:val="00237BBB"/>
    <w:rsid w:val="00237D9C"/>
    <w:rsid w:val="002400DA"/>
    <w:rsid w:val="002401FA"/>
    <w:rsid w:val="00240232"/>
    <w:rsid w:val="002403D7"/>
    <w:rsid w:val="002403E7"/>
    <w:rsid w:val="002406E4"/>
    <w:rsid w:val="0024078C"/>
    <w:rsid w:val="00240807"/>
    <w:rsid w:val="0024097A"/>
    <w:rsid w:val="00240CD9"/>
    <w:rsid w:val="002413D3"/>
    <w:rsid w:val="00241D19"/>
    <w:rsid w:val="0024239A"/>
    <w:rsid w:val="0024247A"/>
    <w:rsid w:val="002425A6"/>
    <w:rsid w:val="002426A5"/>
    <w:rsid w:val="0024287A"/>
    <w:rsid w:val="002429E8"/>
    <w:rsid w:val="00242D39"/>
    <w:rsid w:val="00243404"/>
    <w:rsid w:val="002436C3"/>
    <w:rsid w:val="00243772"/>
    <w:rsid w:val="00243A93"/>
    <w:rsid w:val="00243AE3"/>
    <w:rsid w:val="00243EA0"/>
    <w:rsid w:val="0024400B"/>
    <w:rsid w:val="002441E3"/>
    <w:rsid w:val="002442AC"/>
    <w:rsid w:val="002446D6"/>
    <w:rsid w:val="00244828"/>
    <w:rsid w:val="0024498C"/>
    <w:rsid w:val="002449AC"/>
    <w:rsid w:val="00244DAF"/>
    <w:rsid w:val="00244E4D"/>
    <w:rsid w:val="0024508E"/>
    <w:rsid w:val="00245212"/>
    <w:rsid w:val="0024544C"/>
    <w:rsid w:val="002456EC"/>
    <w:rsid w:val="002456F0"/>
    <w:rsid w:val="00245752"/>
    <w:rsid w:val="00245868"/>
    <w:rsid w:val="00245957"/>
    <w:rsid w:val="00245A36"/>
    <w:rsid w:val="00245A6E"/>
    <w:rsid w:val="00245AF8"/>
    <w:rsid w:val="0024601D"/>
    <w:rsid w:val="002463D8"/>
    <w:rsid w:val="002465A6"/>
    <w:rsid w:val="00246C54"/>
    <w:rsid w:val="00246D9D"/>
    <w:rsid w:val="00246F57"/>
    <w:rsid w:val="00246F5D"/>
    <w:rsid w:val="0024738E"/>
    <w:rsid w:val="00247987"/>
    <w:rsid w:val="00247CF1"/>
    <w:rsid w:val="00247DC3"/>
    <w:rsid w:val="0025001B"/>
    <w:rsid w:val="002500A3"/>
    <w:rsid w:val="00250398"/>
    <w:rsid w:val="002504C5"/>
    <w:rsid w:val="00250504"/>
    <w:rsid w:val="0025059D"/>
    <w:rsid w:val="002508E5"/>
    <w:rsid w:val="00250DFA"/>
    <w:rsid w:val="00251096"/>
    <w:rsid w:val="00251A3D"/>
    <w:rsid w:val="00251D6B"/>
    <w:rsid w:val="0025250C"/>
    <w:rsid w:val="00253355"/>
    <w:rsid w:val="00253361"/>
    <w:rsid w:val="002538AC"/>
    <w:rsid w:val="00253DF3"/>
    <w:rsid w:val="00254181"/>
    <w:rsid w:val="002541D5"/>
    <w:rsid w:val="00254231"/>
    <w:rsid w:val="002542B4"/>
    <w:rsid w:val="00254A43"/>
    <w:rsid w:val="00254D02"/>
    <w:rsid w:val="00254DBB"/>
    <w:rsid w:val="00254EA0"/>
    <w:rsid w:val="00254F4C"/>
    <w:rsid w:val="0025538A"/>
    <w:rsid w:val="00255556"/>
    <w:rsid w:val="002556DB"/>
    <w:rsid w:val="00255789"/>
    <w:rsid w:val="00255860"/>
    <w:rsid w:val="00255BB2"/>
    <w:rsid w:val="00256031"/>
    <w:rsid w:val="00256A12"/>
    <w:rsid w:val="00256AE7"/>
    <w:rsid w:val="00256CC7"/>
    <w:rsid w:val="00256D56"/>
    <w:rsid w:val="00257177"/>
    <w:rsid w:val="002572BB"/>
    <w:rsid w:val="002575F6"/>
    <w:rsid w:val="00257A1D"/>
    <w:rsid w:val="00257A54"/>
    <w:rsid w:val="00257AE7"/>
    <w:rsid w:val="00257C2E"/>
    <w:rsid w:val="00257FB4"/>
    <w:rsid w:val="0026008C"/>
    <w:rsid w:val="002604BA"/>
    <w:rsid w:val="002604E7"/>
    <w:rsid w:val="002606D1"/>
    <w:rsid w:val="0026080C"/>
    <w:rsid w:val="00260844"/>
    <w:rsid w:val="0026094A"/>
    <w:rsid w:val="002609EB"/>
    <w:rsid w:val="00260D1D"/>
    <w:rsid w:val="00261012"/>
    <w:rsid w:val="00261030"/>
    <w:rsid w:val="002611D6"/>
    <w:rsid w:val="002617F6"/>
    <w:rsid w:val="002619E4"/>
    <w:rsid w:val="00261AE7"/>
    <w:rsid w:val="00261E47"/>
    <w:rsid w:val="0026201D"/>
    <w:rsid w:val="002622A9"/>
    <w:rsid w:val="00262651"/>
    <w:rsid w:val="002626CF"/>
    <w:rsid w:val="00262761"/>
    <w:rsid w:val="00262818"/>
    <w:rsid w:val="002628C5"/>
    <w:rsid w:val="00262B65"/>
    <w:rsid w:val="00262F03"/>
    <w:rsid w:val="002631CD"/>
    <w:rsid w:val="00263492"/>
    <w:rsid w:val="002634C7"/>
    <w:rsid w:val="00263764"/>
    <w:rsid w:val="00263840"/>
    <w:rsid w:val="00263968"/>
    <w:rsid w:val="00263C77"/>
    <w:rsid w:val="00263E26"/>
    <w:rsid w:val="00263FEA"/>
    <w:rsid w:val="00264079"/>
    <w:rsid w:val="00264229"/>
    <w:rsid w:val="00264380"/>
    <w:rsid w:val="0026441E"/>
    <w:rsid w:val="00264424"/>
    <w:rsid w:val="00264497"/>
    <w:rsid w:val="002647B9"/>
    <w:rsid w:val="0026484C"/>
    <w:rsid w:val="00264872"/>
    <w:rsid w:val="00264FDE"/>
    <w:rsid w:val="00264FF5"/>
    <w:rsid w:val="002650D1"/>
    <w:rsid w:val="002655DE"/>
    <w:rsid w:val="00265799"/>
    <w:rsid w:val="002659FD"/>
    <w:rsid w:val="00265AEC"/>
    <w:rsid w:val="00265DC3"/>
    <w:rsid w:val="0026639C"/>
    <w:rsid w:val="00266BAB"/>
    <w:rsid w:val="00266BD5"/>
    <w:rsid w:val="0026726A"/>
    <w:rsid w:val="0026743B"/>
    <w:rsid w:val="0026760E"/>
    <w:rsid w:val="0026784C"/>
    <w:rsid w:val="00270865"/>
    <w:rsid w:val="00270906"/>
    <w:rsid w:val="00270BB4"/>
    <w:rsid w:val="00270C05"/>
    <w:rsid w:val="002710A2"/>
    <w:rsid w:val="0027111B"/>
    <w:rsid w:val="00271A09"/>
    <w:rsid w:val="00271A5B"/>
    <w:rsid w:val="00271A7B"/>
    <w:rsid w:val="00271B3C"/>
    <w:rsid w:val="00271BC5"/>
    <w:rsid w:val="00271D79"/>
    <w:rsid w:val="00271E43"/>
    <w:rsid w:val="00272122"/>
    <w:rsid w:val="00272168"/>
    <w:rsid w:val="0027227F"/>
    <w:rsid w:val="00272326"/>
    <w:rsid w:val="00272514"/>
    <w:rsid w:val="0027257C"/>
    <w:rsid w:val="00272713"/>
    <w:rsid w:val="00272727"/>
    <w:rsid w:val="00272949"/>
    <w:rsid w:val="00272D39"/>
    <w:rsid w:val="00272E7F"/>
    <w:rsid w:val="00272F47"/>
    <w:rsid w:val="00272F83"/>
    <w:rsid w:val="00273078"/>
    <w:rsid w:val="00273555"/>
    <w:rsid w:val="00273561"/>
    <w:rsid w:val="00273804"/>
    <w:rsid w:val="0027386A"/>
    <w:rsid w:val="00273BE6"/>
    <w:rsid w:val="00273E7D"/>
    <w:rsid w:val="00273F33"/>
    <w:rsid w:val="00274087"/>
    <w:rsid w:val="00274382"/>
    <w:rsid w:val="00274551"/>
    <w:rsid w:val="00274B65"/>
    <w:rsid w:val="00274EF6"/>
    <w:rsid w:val="00274FFE"/>
    <w:rsid w:val="002751D9"/>
    <w:rsid w:val="002751EB"/>
    <w:rsid w:val="00275692"/>
    <w:rsid w:val="00275732"/>
    <w:rsid w:val="00275AC0"/>
    <w:rsid w:val="00275B7B"/>
    <w:rsid w:val="002762C4"/>
    <w:rsid w:val="002762E7"/>
    <w:rsid w:val="002766A5"/>
    <w:rsid w:val="002767D3"/>
    <w:rsid w:val="00276A28"/>
    <w:rsid w:val="00277009"/>
    <w:rsid w:val="00277104"/>
    <w:rsid w:val="0027744C"/>
    <w:rsid w:val="002776AD"/>
    <w:rsid w:val="0027795B"/>
    <w:rsid w:val="00277A9B"/>
    <w:rsid w:val="00277DC4"/>
    <w:rsid w:val="00280208"/>
    <w:rsid w:val="00280489"/>
    <w:rsid w:val="0028054D"/>
    <w:rsid w:val="00280BA1"/>
    <w:rsid w:val="00280BFC"/>
    <w:rsid w:val="00280DFE"/>
    <w:rsid w:val="00280FF7"/>
    <w:rsid w:val="0028102F"/>
    <w:rsid w:val="00281298"/>
    <w:rsid w:val="00281524"/>
    <w:rsid w:val="00281A14"/>
    <w:rsid w:val="00281B1B"/>
    <w:rsid w:val="00281EAE"/>
    <w:rsid w:val="00281EBF"/>
    <w:rsid w:val="00281F35"/>
    <w:rsid w:val="00281F74"/>
    <w:rsid w:val="0028203D"/>
    <w:rsid w:val="0028231E"/>
    <w:rsid w:val="002824E5"/>
    <w:rsid w:val="002828EB"/>
    <w:rsid w:val="00282CFF"/>
    <w:rsid w:val="00282F7F"/>
    <w:rsid w:val="00283238"/>
    <w:rsid w:val="002832CB"/>
    <w:rsid w:val="00283345"/>
    <w:rsid w:val="002833BF"/>
    <w:rsid w:val="00283869"/>
    <w:rsid w:val="00283CDE"/>
    <w:rsid w:val="00283DF0"/>
    <w:rsid w:val="00283F2B"/>
    <w:rsid w:val="00284122"/>
    <w:rsid w:val="0028434F"/>
    <w:rsid w:val="002845A6"/>
    <w:rsid w:val="0028478D"/>
    <w:rsid w:val="00284EDE"/>
    <w:rsid w:val="002850DB"/>
    <w:rsid w:val="00285228"/>
    <w:rsid w:val="0028562D"/>
    <w:rsid w:val="00285741"/>
    <w:rsid w:val="00285853"/>
    <w:rsid w:val="002859AF"/>
    <w:rsid w:val="00286212"/>
    <w:rsid w:val="00286353"/>
    <w:rsid w:val="002868D6"/>
    <w:rsid w:val="002868FE"/>
    <w:rsid w:val="00286A3A"/>
    <w:rsid w:val="00286D48"/>
    <w:rsid w:val="0028704D"/>
    <w:rsid w:val="002872E4"/>
    <w:rsid w:val="00287537"/>
    <w:rsid w:val="002875D4"/>
    <w:rsid w:val="0028776B"/>
    <w:rsid w:val="00287EA0"/>
    <w:rsid w:val="0029022A"/>
    <w:rsid w:val="00290620"/>
    <w:rsid w:val="00290705"/>
    <w:rsid w:val="00290847"/>
    <w:rsid w:val="00290B66"/>
    <w:rsid w:val="00290E90"/>
    <w:rsid w:val="00290F73"/>
    <w:rsid w:val="00290FC9"/>
    <w:rsid w:val="00290FE8"/>
    <w:rsid w:val="00291224"/>
    <w:rsid w:val="00291814"/>
    <w:rsid w:val="00291A00"/>
    <w:rsid w:val="00291C2D"/>
    <w:rsid w:val="00291C67"/>
    <w:rsid w:val="00291CE4"/>
    <w:rsid w:val="00291F10"/>
    <w:rsid w:val="00292077"/>
    <w:rsid w:val="00292481"/>
    <w:rsid w:val="00292503"/>
    <w:rsid w:val="00292898"/>
    <w:rsid w:val="002928F4"/>
    <w:rsid w:val="00292A7D"/>
    <w:rsid w:val="00292ADA"/>
    <w:rsid w:val="00292C59"/>
    <w:rsid w:val="002932E6"/>
    <w:rsid w:val="002933CD"/>
    <w:rsid w:val="002934C1"/>
    <w:rsid w:val="002938C4"/>
    <w:rsid w:val="002939FB"/>
    <w:rsid w:val="00293D37"/>
    <w:rsid w:val="00293FE0"/>
    <w:rsid w:val="0029449D"/>
    <w:rsid w:val="0029450B"/>
    <w:rsid w:val="00294964"/>
    <w:rsid w:val="00294C25"/>
    <w:rsid w:val="00294D51"/>
    <w:rsid w:val="00294EDC"/>
    <w:rsid w:val="00294FA8"/>
    <w:rsid w:val="00295103"/>
    <w:rsid w:val="00295337"/>
    <w:rsid w:val="002953EF"/>
    <w:rsid w:val="002955CD"/>
    <w:rsid w:val="002957FA"/>
    <w:rsid w:val="00295B1C"/>
    <w:rsid w:val="00295C73"/>
    <w:rsid w:val="00295E1D"/>
    <w:rsid w:val="00295E37"/>
    <w:rsid w:val="00296162"/>
    <w:rsid w:val="002961B3"/>
    <w:rsid w:val="0029637F"/>
    <w:rsid w:val="002963CE"/>
    <w:rsid w:val="00296718"/>
    <w:rsid w:val="0029675C"/>
    <w:rsid w:val="0029686E"/>
    <w:rsid w:val="002969E8"/>
    <w:rsid w:val="00296AEA"/>
    <w:rsid w:val="00296D1A"/>
    <w:rsid w:val="00296F41"/>
    <w:rsid w:val="00296F45"/>
    <w:rsid w:val="002973C7"/>
    <w:rsid w:val="00297412"/>
    <w:rsid w:val="0029747C"/>
    <w:rsid w:val="0029749F"/>
    <w:rsid w:val="00297552"/>
    <w:rsid w:val="002978C6"/>
    <w:rsid w:val="00297916"/>
    <w:rsid w:val="00297968"/>
    <w:rsid w:val="00297DBB"/>
    <w:rsid w:val="00297FF0"/>
    <w:rsid w:val="002A030B"/>
    <w:rsid w:val="002A0371"/>
    <w:rsid w:val="002A0B3A"/>
    <w:rsid w:val="002A0D6A"/>
    <w:rsid w:val="002A0EFC"/>
    <w:rsid w:val="002A1136"/>
    <w:rsid w:val="002A12F7"/>
    <w:rsid w:val="002A13F0"/>
    <w:rsid w:val="002A1A32"/>
    <w:rsid w:val="002A1C00"/>
    <w:rsid w:val="002A1F9C"/>
    <w:rsid w:val="002A234A"/>
    <w:rsid w:val="002A250C"/>
    <w:rsid w:val="002A27D0"/>
    <w:rsid w:val="002A285F"/>
    <w:rsid w:val="002A29FB"/>
    <w:rsid w:val="002A2E75"/>
    <w:rsid w:val="002A306D"/>
    <w:rsid w:val="002A311A"/>
    <w:rsid w:val="002A338D"/>
    <w:rsid w:val="002A3671"/>
    <w:rsid w:val="002A38E8"/>
    <w:rsid w:val="002A38FD"/>
    <w:rsid w:val="002A3D5C"/>
    <w:rsid w:val="002A3F03"/>
    <w:rsid w:val="002A3FED"/>
    <w:rsid w:val="002A46CE"/>
    <w:rsid w:val="002A48B4"/>
    <w:rsid w:val="002A4A18"/>
    <w:rsid w:val="002A4B40"/>
    <w:rsid w:val="002A4C3A"/>
    <w:rsid w:val="002A519D"/>
    <w:rsid w:val="002A5803"/>
    <w:rsid w:val="002A59C1"/>
    <w:rsid w:val="002A5A6D"/>
    <w:rsid w:val="002A5C0D"/>
    <w:rsid w:val="002A5CBB"/>
    <w:rsid w:val="002A5CD2"/>
    <w:rsid w:val="002A6181"/>
    <w:rsid w:val="002A633A"/>
    <w:rsid w:val="002A638E"/>
    <w:rsid w:val="002A6425"/>
    <w:rsid w:val="002A6873"/>
    <w:rsid w:val="002A693D"/>
    <w:rsid w:val="002A69D1"/>
    <w:rsid w:val="002A714E"/>
    <w:rsid w:val="002A725A"/>
    <w:rsid w:val="002A7633"/>
    <w:rsid w:val="002A764A"/>
    <w:rsid w:val="002A77D9"/>
    <w:rsid w:val="002A7931"/>
    <w:rsid w:val="002A7A60"/>
    <w:rsid w:val="002A7C6F"/>
    <w:rsid w:val="002A7C8D"/>
    <w:rsid w:val="002B037A"/>
    <w:rsid w:val="002B06BD"/>
    <w:rsid w:val="002B0782"/>
    <w:rsid w:val="002B0795"/>
    <w:rsid w:val="002B0A49"/>
    <w:rsid w:val="002B11D2"/>
    <w:rsid w:val="002B1253"/>
    <w:rsid w:val="002B1C3A"/>
    <w:rsid w:val="002B1D32"/>
    <w:rsid w:val="002B1F63"/>
    <w:rsid w:val="002B2065"/>
    <w:rsid w:val="002B28F7"/>
    <w:rsid w:val="002B301B"/>
    <w:rsid w:val="002B344C"/>
    <w:rsid w:val="002B34C3"/>
    <w:rsid w:val="002B3569"/>
    <w:rsid w:val="002B359C"/>
    <w:rsid w:val="002B35D9"/>
    <w:rsid w:val="002B387A"/>
    <w:rsid w:val="002B3B8E"/>
    <w:rsid w:val="002B3D02"/>
    <w:rsid w:val="002B3FF4"/>
    <w:rsid w:val="002B41DD"/>
    <w:rsid w:val="002B421E"/>
    <w:rsid w:val="002B4CA7"/>
    <w:rsid w:val="002B5320"/>
    <w:rsid w:val="002B5394"/>
    <w:rsid w:val="002B5A08"/>
    <w:rsid w:val="002B5A8A"/>
    <w:rsid w:val="002B5BB7"/>
    <w:rsid w:val="002B5C58"/>
    <w:rsid w:val="002B5CDC"/>
    <w:rsid w:val="002B5CFF"/>
    <w:rsid w:val="002B6A40"/>
    <w:rsid w:val="002B6F3F"/>
    <w:rsid w:val="002B70CF"/>
    <w:rsid w:val="002B70D3"/>
    <w:rsid w:val="002B71A8"/>
    <w:rsid w:val="002B71E0"/>
    <w:rsid w:val="002B74DD"/>
    <w:rsid w:val="002B782B"/>
    <w:rsid w:val="002B7EB4"/>
    <w:rsid w:val="002C006E"/>
    <w:rsid w:val="002C0100"/>
    <w:rsid w:val="002C043B"/>
    <w:rsid w:val="002C0936"/>
    <w:rsid w:val="002C0AE7"/>
    <w:rsid w:val="002C0FD5"/>
    <w:rsid w:val="002C152A"/>
    <w:rsid w:val="002C1544"/>
    <w:rsid w:val="002C15D1"/>
    <w:rsid w:val="002C18DE"/>
    <w:rsid w:val="002C19F8"/>
    <w:rsid w:val="002C1DD4"/>
    <w:rsid w:val="002C2021"/>
    <w:rsid w:val="002C2051"/>
    <w:rsid w:val="002C2379"/>
    <w:rsid w:val="002C28D9"/>
    <w:rsid w:val="002C2B2D"/>
    <w:rsid w:val="002C2ECF"/>
    <w:rsid w:val="002C302F"/>
    <w:rsid w:val="002C31EF"/>
    <w:rsid w:val="002C37EF"/>
    <w:rsid w:val="002C3A78"/>
    <w:rsid w:val="002C3B19"/>
    <w:rsid w:val="002C3D3D"/>
    <w:rsid w:val="002C3FD4"/>
    <w:rsid w:val="002C412C"/>
    <w:rsid w:val="002C4423"/>
    <w:rsid w:val="002C49C1"/>
    <w:rsid w:val="002C4B57"/>
    <w:rsid w:val="002C4D05"/>
    <w:rsid w:val="002C4D5D"/>
    <w:rsid w:val="002C4E8B"/>
    <w:rsid w:val="002C4FE5"/>
    <w:rsid w:val="002C503C"/>
    <w:rsid w:val="002C5098"/>
    <w:rsid w:val="002C5643"/>
    <w:rsid w:val="002C5B59"/>
    <w:rsid w:val="002C5C8E"/>
    <w:rsid w:val="002C5DF6"/>
    <w:rsid w:val="002C5F6C"/>
    <w:rsid w:val="002C6250"/>
    <w:rsid w:val="002C6349"/>
    <w:rsid w:val="002C69DA"/>
    <w:rsid w:val="002C7063"/>
    <w:rsid w:val="002C72C1"/>
    <w:rsid w:val="002C7476"/>
    <w:rsid w:val="002C76A6"/>
    <w:rsid w:val="002C7F82"/>
    <w:rsid w:val="002D03A7"/>
    <w:rsid w:val="002D065A"/>
    <w:rsid w:val="002D07C5"/>
    <w:rsid w:val="002D0CCD"/>
    <w:rsid w:val="002D0D47"/>
    <w:rsid w:val="002D0DF1"/>
    <w:rsid w:val="002D0E44"/>
    <w:rsid w:val="002D0EAE"/>
    <w:rsid w:val="002D0F4B"/>
    <w:rsid w:val="002D0F79"/>
    <w:rsid w:val="002D10CE"/>
    <w:rsid w:val="002D123E"/>
    <w:rsid w:val="002D1314"/>
    <w:rsid w:val="002D146D"/>
    <w:rsid w:val="002D15D7"/>
    <w:rsid w:val="002D15FE"/>
    <w:rsid w:val="002D1A41"/>
    <w:rsid w:val="002D1E62"/>
    <w:rsid w:val="002D1FC3"/>
    <w:rsid w:val="002D278D"/>
    <w:rsid w:val="002D27B2"/>
    <w:rsid w:val="002D281B"/>
    <w:rsid w:val="002D29A9"/>
    <w:rsid w:val="002D29E4"/>
    <w:rsid w:val="002D2C78"/>
    <w:rsid w:val="002D2D70"/>
    <w:rsid w:val="002D303A"/>
    <w:rsid w:val="002D3173"/>
    <w:rsid w:val="002D33DB"/>
    <w:rsid w:val="002D347A"/>
    <w:rsid w:val="002D3554"/>
    <w:rsid w:val="002D35A7"/>
    <w:rsid w:val="002D3A6D"/>
    <w:rsid w:val="002D3E14"/>
    <w:rsid w:val="002D3FD3"/>
    <w:rsid w:val="002D406F"/>
    <w:rsid w:val="002D419F"/>
    <w:rsid w:val="002D41B3"/>
    <w:rsid w:val="002D4459"/>
    <w:rsid w:val="002D4734"/>
    <w:rsid w:val="002D47A3"/>
    <w:rsid w:val="002D48C3"/>
    <w:rsid w:val="002D4A05"/>
    <w:rsid w:val="002D4C7E"/>
    <w:rsid w:val="002D4C98"/>
    <w:rsid w:val="002D5009"/>
    <w:rsid w:val="002D5662"/>
    <w:rsid w:val="002D58AE"/>
    <w:rsid w:val="002D58DF"/>
    <w:rsid w:val="002D5B45"/>
    <w:rsid w:val="002D5C70"/>
    <w:rsid w:val="002D5DD4"/>
    <w:rsid w:val="002D6494"/>
    <w:rsid w:val="002D6729"/>
    <w:rsid w:val="002D6BC7"/>
    <w:rsid w:val="002D7120"/>
    <w:rsid w:val="002D7144"/>
    <w:rsid w:val="002D732B"/>
    <w:rsid w:val="002D73EE"/>
    <w:rsid w:val="002D7498"/>
    <w:rsid w:val="002E02FE"/>
    <w:rsid w:val="002E07BB"/>
    <w:rsid w:val="002E135D"/>
    <w:rsid w:val="002E13FA"/>
    <w:rsid w:val="002E183B"/>
    <w:rsid w:val="002E1848"/>
    <w:rsid w:val="002E1AAC"/>
    <w:rsid w:val="002E1D7F"/>
    <w:rsid w:val="002E1EB2"/>
    <w:rsid w:val="002E1EF7"/>
    <w:rsid w:val="002E20E4"/>
    <w:rsid w:val="002E2341"/>
    <w:rsid w:val="002E267F"/>
    <w:rsid w:val="002E2787"/>
    <w:rsid w:val="002E2933"/>
    <w:rsid w:val="002E29EF"/>
    <w:rsid w:val="002E2C96"/>
    <w:rsid w:val="002E3013"/>
    <w:rsid w:val="002E3167"/>
    <w:rsid w:val="002E329B"/>
    <w:rsid w:val="002E3448"/>
    <w:rsid w:val="002E388A"/>
    <w:rsid w:val="002E391E"/>
    <w:rsid w:val="002E3BA1"/>
    <w:rsid w:val="002E3D4E"/>
    <w:rsid w:val="002E3D50"/>
    <w:rsid w:val="002E408E"/>
    <w:rsid w:val="002E40C6"/>
    <w:rsid w:val="002E416B"/>
    <w:rsid w:val="002E4178"/>
    <w:rsid w:val="002E4796"/>
    <w:rsid w:val="002E4850"/>
    <w:rsid w:val="002E4A5F"/>
    <w:rsid w:val="002E4C2E"/>
    <w:rsid w:val="002E5142"/>
    <w:rsid w:val="002E519A"/>
    <w:rsid w:val="002E56BE"/>
    <w:rsid w:val="002E5A60"/>
    <w:rsid w:val="002E5EBA"/>
    <w:rsid w:val="002E5F99"/>
    <w:rsid w:val="002E5FB3"/>
    <w:rsid w:val="002E6558"/>
    <w:rsid w:val="002E663F"/>
    <w:rsid w:val="002E68E5"/>
    <w:rsid w:val="002E6987"/>
    <w:rsid w:val="002E6A0F"/>
    <w:rsid w:val="002E7321"/>
    <w:rsid w:val="002E7A5A"/>
    <w:rsid w:val="002E7AFB"/>
    <w:rsid w:val="002E7C0D"/>
    <w:rsid w:val="002E7E9A"/>
    <w:rsid w:val="002F04AC"/>
    <w:rsid w:val="002F07D0"/>
    <w:rsid w:val="002F0818"/>
    <w:rsid w:val="002F0A04"/>
    <w:rsid w:val="002F0C5D"/>
    <w:rsid w:val="002F0D25"/>
    <w:rsid w:val="002F1067"/>
    <w:rsid w:val="002F1490"/>
    <w:rsid w:val="002F1628"/>
    <w:rsid w:val="002F1747"/>
    <w:rsid w:val="002F1922"/>
    <w:rsid w:val="002F23DC"/>
    <w:rsid w:val="002F24E9"/>
    <w:rsid w:val="002F24F0"/>
    <w:rsid w:val="002F2593"/>
    <w:rsid w:val="002F25A9"/>
    <w:rsid w:val="002F2837"/>
    <w:rsid w:val="002F296E"/>
    <w:rsid w:val="002F2E67"/>
    <w:rsid w:val="002F3282"/>
    <w:rsid w:val="002F3472"/>
    <w:rsid w:val="002F3536"/>
    <w:rsid w:val="002F376E"/>
    <w:rsid w:val="002F3B4D"/>
    <w:rsid w:val="002F3BF9"/>
    <w:rsid w:val="002F3EB9"/>
    <w:rsid w:val="002F417F"/>
    <w:rsid w:val="002F41BF"/>
    <w:rsid w:val="002F4302"/>
    <w:rsid w:val="002F43D5"/>
    <w:rsid w:val="002F462D"/>
    <w:rsid w:val="002F47EF"/>
    <w:rsid w:val="002F49EF"/>
    <w:rsid w:val="002F4B81"/>
    <w:rsid w:val="002F4BEB"/>
    <w:rsid w:val="002F5338"/>
    <w:rsid w:val="002F5792"/>
    <w:rsid w:val="002F5B19"/>
    <w:rsid w:val="002F6E60"/>
    <w:rsid w:val="002F7414"/>
    <w:rsid w:val="002F74EC"/>
    <w:rsid w:val="002F74FE"/>
    <w:rsid w:val="002F760C"/>
    <w:rsid w:val="002F794D"/>
    <w:rsid w:val="002F7B00"/>
    <w:rsid w:val="002F7FF3"/>
    <w:rsid w:val="003002FF"/>
    <w:rsid w:val="00300393"/>
    <w:rsid w:val="00300538"/>
    <w:rsid w:val="0030070C"/>
    <w:rsid w:val="00300832"/>
    <w:rsid w:val="003008F1"/>
    <w:rsid w:val="00300E7B"/>
    <w:rsid w:val="00301384"/>
    <w:rsid w:val="003016D3"/>
    <w:rsid w:val="003017C0"/>
    <w:rsid w:val="003018C4"/>
    <w:rsid w:val="00301F10"/>
    <w:rsid w:val="00301F3E"/>
    <w:rsid w:val="003020FF"/>
    <w:rsid w:val="003022A8"/>
    <w:rsid w:val="0030264C"/>
    <w:rsid w:val="0030291F"/>
    <w:rsid w:val="003033C5"/>
    <w:rsid w:val="0030348E"/>
    <w:rsid w:val="003035E0"/>
    <w:rsid w:val="003035F9"/>
    <w:rsid w:val="0030364B"/>
    <w:rsid w:val="00303665"/>
    <w:rsid w:val="00303794"/>
    <w:rsid w:val="003039B4"/>
    <w:rsid w:val="00303CC8"/>
    <w:rsid w:val="00303DFA"/>
    <w:rsid w:val="00304190"/>
    <w:rsid w:val="00304561"/>
    <w:rsid w:val="003045A5"/>
    <w:rsid w:val="003049DE"/>
    <w:rsid w:val="00304D08"/>
    <w:rsid w:val="00304D77"/>
    <w:rsid w:val="00305034"/>
    <w:rsid w:val="00305279"/>
    <w:rsid w:val="00305653"/>
    <w:rsid w:val="00305B3F"/>
    <w:rsid w:val="00305C31"/>
    <w:rsid w:val="00305D3C"/>
    <w:rsid w:val="00305E75"/>
    <w:rsid w:val="00305F1D"/>
    <w:rsid w:val="00306DCB"/>
    <w:rsid w:val="0030732A"/>
    <w:rsid w:val="00307682"/>
    <w:rsid w:val="00307882"/>
    <w:rsid w:val="00307BC2"/>
    <w:rsid w:val="00307DE3"/>
    <w:rsid w:val="003100EA"/>
    <w:rsid w:val="00310517"/>
    <w:rsid w:val="00310713"/>
    <w:rsid w:val="00310BF1"/>
    <w:rsid w:val="00310C75"/>
    <w:rsid w:val="00310DC8"/>
    <w:rsid w:val="00310F2E"/>
    <w:rsid w:val="00311175"/>
    <w:rsid w:val="00311186"/>
    <w:rsid w:val="00311242"/>
    <w:rsid w:val="003113B1"/>
    <w:rsid w:val="003116BD"/>
    <w:rsid w:val="003117A0"/>
    <w:rsid w:val="00311BCF"/>
    <w:rsid w:val="00311CD7"/>
    <w:rsid w:val="00311DE9"/>
    <w:rsid w:val="0031204A"/>
    <w:rsid w:val="0031208F"/>
    <w:rsid w:val="00312252"/>
    <w:rsid w:val="003125FB"/>
    <w:rsid w:val="0031270A"/>
    <w:rsid w:val="00312898"/>
    <w:rsid w:val="00312D14"/>
    <w:rsid w:val="00312EF7"/>
    <w:rsid w:val="00313069"/>
    <w:rsid w:val="003132FA"/>
    <w:rsid w:val="00313379"/>
    <w:rsid w:val="00313530"/>
    <w:rsid w:val="00313796"/>
    <w:rsid w:val="003138CE"/>
    <w:rsid w:val="00313C93"/>
    <w:rsid w:val="00313FCF"/>
    <w:rsid w:val="00314335"/>
    <w:rsid w:val="003143E1"/>
    <w:rsid w:val="00314523"/>
    <w:rsid w:val="003145D0"/>
    <w:rsid w:val="0031472C"/>
    <w:rsid w:val="00314BD9"/>
    <w:rsid w:val="00314E96"/>
    <w:rsid w:val="00315116"/>
    <w:rsid w:val="0031521C"/>
    <w:rsid w:val="0031565D"/>
    <w:rsid w:val="00315765"/>
    <w:rsid w:val="00315781"/>
    <w:rsid w:val="00315795"/>
    <w:rsid w:val="003157F2"/>
    <w:rsid w:val="00315B36"/>
    <w:rsid w:val="00315BDB"/>
    <w:rsid w:val="00315C94"/>
    <w:rsid w:val="0031629D"/>
    <w:rsid w:val="0031634E"/>
    <w:rsid w:val="003163A4"/>
    <w:rsid w:val="00316502"/>
    <w:rsid w:val="003168A0"/>
    <w:rsid w:val="00316B4D"/>
    <w:rsid w:val="00316B92"/>
    <w:rsid w:val="00316C7F"/>
    <w:rsid w:val="00316C83"/>
    <w:rsid w:val="003172C9"/>
    <w:rsid w:val="0031758C"/>
    <w:rsid w:val="00317666"/>
    <w:rsid w:val="003179A3"/>
    <w:rsid w:val="00317A2D"/>
    <w:rsid w:val="00317E67"/>
    <w:rsid w:val="00320309"/>
    <w:rsid w:val="0032032A"/>
    <w:rsid w:val="00320605"/>
    <w:rsid w:val="0032064D"/>
    <w:rsid w:val="00320781"/>
    <w:rsid w:val="00321166"/>
    <w:rsid w:val="00321538"/>
    <w:rsid w:val="003215E6"/>
    <w:rsid w:val="003216B2"/>
    <w:rsid w:val="0032183B"/>
    <w:rsid w:val="00321985"/>
    <w:rsid w:val="00321DC9"/>
    <w:rsid w:val="00321FF6"/>
    <w:rsid w:val="003220B8"/>
    <w:rsid w:val="00322BD2"/>
    <w:rsid w:val="00322DF1"/>
    <w:rsid w:val="00322FE6"/>
    <w:rsid w:val="003231B2"/>
    <w:rsid w:val="003231CE"/>
    <w:rsid w:val="0032343B"/>
    <w:rsid w:val="00323666"/>
    <w:rsid w:val="0032381D"/>
    <w:rsid w:val="00323998"/>
    <w:rsid w:val="00323AFF"/>
    <w:rsid w:val="00323B27"/>
    <w:rsid w:val="00323B69"/>
    <w:rsid w:val="00323DF0"/>
    <w:rsid w:val="003240E0"/>
    <w:rsid w:val="003249C0"/>
    <w:rsid w:val="00324B05"/>
    <w:rsid w:val="00324BB5"/>
    <w:rsid w:val="00324D77"/>
    <w:rsid w:val="003252E1"/>
    <w:rsid w:val="00325347"/>
    <w:rsid w:val="0032544D"/>
    <w:rsid w:val="00325772"/>
    <w:rsid w:val="003257A9"/>
    <w:rsid w:val="00325947"/>
    <w:rsid w:val="00325A50"/>
    <w:rsid w:val="00325B30"/>
    <w:rsid w:val="00325BAE"/>
    <w:rsid w:val="00325D4A"/>
    <w:rsid w:val="00326184"/>
    <w:rsid w:val="003266E8"/>
    <w:rsid w:val="00326ADA"/>
    <w:rsid w:val="00326B6F"/>
    <w:rsid w:val="00326CD7"/>
    <w:rsid w:val="00326DAA"/>
    <w:rsid w:val="0032717E"/>
    <w:rsid w:val="003274B3"/>
    <w:rsid w:val="003275E2"/>
    <w:rsid w:val="003276CA"/>
    <w:rsid w:val="0032793C"/>
    <w:rsid w:val="00327A0F"/>
    <w:rsid w:val="00327A1B"/>
    <w:rsid w:val="00327C3C"/>
    <w:rsid w:val="00327D18"/>
    <w:rsid w:val="00327E60"/>
    <w:rsid w:val="00327F04"/>
    <w:rsid w:val="003301A5"/>
    <w:rsid w:val="003301CF"/>
    <w:rsid w:val="00330260"/>
    <w:rsid w:val="00330484"/>
    <w:rsid w:val="0033058C"/>
    <w:rsid w:val="00330DE9"/>
    <w:rsid w:val="00331162"/>
    <w:rsid w:val="003313D0"/>
    <w:rsid w:val="0033158E"/>
    <w:rsid w:val="003317A4"/>
    <w:rsid w:val="00331A1C"/>
    <w:rsid w:val="00331C93"/>
    <w:rsid w:val="00331D39"/>
    <w:rsid w:val="00331DD0"/>
    <w:rsid w:val="00331FA3"/>
    <w:rsid w:val="00332048"/>
    <w:rsid w:val="003320B3"/>
    <w:rsid w:val="003320FF"/>
    <w:rsid w:val="00332250"/>
    <w:rsid w:val="003330CF"/>
    <w:rsid w:val="00333297"/>
    <w:rsid w:val="003332BC"/>
    <w:rsid w:val="003335C4"/>
    <w:rsid w:val="00333676"/>
    <w:rsid w:val="00333956"/>
    <w:rsid w:val="00333993"/>
    <w:rsid w:val="00333B18"/>
    <w:rsid w:val="00333D14"/>
    <w:rsid w:val="00333D3B"/>
    <w:rsid w:val="00333E44"/>
    <w:rsid w:val="0033414A"/>
    <w:rsid w:val="00334324"/>
    <w:rsid w:val="0033436E"/>
    <w:rsid w:val="00334838"/>
    <w:rsid w:val="003349C3"/>
    <w:rsid w:val="00334C4E"/>
    <w:rsid w:val="00335018"/>
    <w:rsid w:val="00335143"/>
    <w:rsid w:val="003359D5"/>
    <w:rsid w:val="00335C76"/>
    <w:rsid w:val="00335EFB"/>
    <w:rsid w:val="003362FC"/>
    <w:rsid w:val="0033637D"/>
    <w:rsid w:val="00336410"/>
    <w:rsid w:val="003364B3"/>
    <w:rsid w:val="003367AA"/>
    <w:rsid w:val="003367B2"/>
    <w:rsid w:val="00336B8C"/>
    <w:rsid w:val="00336EAC"/>
    <w:rsid w:val="00337091"/>
    <w:rsid w:val="00337378"/>
    <w:rsid w:val="00337A75"/>
    <w:rsid w:val="00337B0C"/>
    <w:rsid w:val="00340011"/>
    <w:rsid w:val="0034011F"/>
    <w:rsid w:val="00340692"/>
    <w:rsid w:val="003409A7"/>
    <w:rsid w:val="00340B28"/>
    <w:rsid w:val="00340C06"/>
    <w:rsid w:val="00340E82"/>
    <w:rsid w:val="0034113B"/>
    <w:rsid w:val="00341940"/>
    <w:rsid w:val="00341D15"/>
    <w:rsid w:val="0034209C"/>
    <w:rsid w:val="003422DB"/>
    <w:rsid w:val="003425C9"/>
    <w:rsid w:val="003428B9"/>
    <w:rsid w:val="003428CA"/>
    <w:rsid w:val="003431D4"/>
    <w:rsid w:val="003432C4"/>
    <w:rsid w:val="00343320"/>
    <w:rsid w:val="00343621"/>
    <w:rsid w:val="00343A0C"/>
    <w:rsid w:val="00343B18"/>
    <w:rsid w:val="00343BC2"/>
    <w:rsid w:val="00343CE0"/>
    <w:rsid w:val="00344468"/>
    <w:rsid w:val="0034474E"/>
    <w:rsid w:val="00344841"/>
    <w:rsid w:val="00344A24"/>
    <w:rsid w:val="00345060"/>
    <w:rsid w:val="003452BA"/>
    <w:rsid w:val="003454CE"/>
    <w:rsid w:val="003454EC"/>
    <w:rsid w:val="0034596F"/>
    <w:rsid w:val="00345E5F"/>
    <w:rsid w:val="00346024"/>
    <w:rsid w:val="00346779"/>
    <w:rsid w:val="00346B8E"/>
    <w:rsid w:val="00346B99"/>
    <w:rsid w:val="00346BD6"/>
    <w:rsid w:val="00347318"/>
    <w:rsid w:val="00347D1F"/>
    <w:rsid w:val="00347DDE"/>
    <w:rsid w:val="00350655"/>
    <w:rsid w:val="003506BB"/>
    <w:rsid w:val="00350A6C"/>
    <w:rsid w:val="00350FCB"/>
    <w:rsid w:val="0035132F"/>
    <w:rsid w:val="0035142A"/>
    <w:rsid w:val="0035181B"/>
    <w:rsid w:val="00351D92"/>
    <w:rsid w:val="0035202E"/>
    <w:rsid w:val="00352432"/>
    <w:rsid w:val="0035258D"/>
    <w:rsid w:val="00352688"/>
    <w:rsid w:val="003527BD"/>
    <w:rsid w:val="003527C6"/>
    <w:rsid w:val="0035286E"/>
    <w:rsid w:val="00352A66"/>
    <w:rsid w:val="00352AC6"/>
    <w:rsid w:val="00352AF0"/>
    <w:rsid w:val="00352C6E"/>
    <w:rsid w:val="00352EA4"/>
    <w:rsid w:val="003534CE"/>
    <w:rsid w:val="0035356B"/>
    <w:rsid w:val="0035358E"/>
    <w:rsid w:val="003535F0"/>
    <w:rsid w:val="00353784"/>
    <w:rsid w:val="00353A0B"/>
    <w:rsid w:val="00353CAD"/>
    <w:rsid w:val="00353D76"/>
    <w:rsid w:val="00353D8C"/>
    <w:rsid w:val="00354028"/>
    <w:rsid w:val="003542C7"/>
    <w:rsid w:val="003544E8"/>
    <w:rsid w:val="00354785"/>
    <w:rsid w:val="0035481C"/>
    <w:rsid w:val="0035484B"/>
    <w:rsid w:val="003548B4"/>
    <w:rsid w:val="0035509E"/>
    <w:rsid w:val="0035512D"/>
    <w:rsid w:val="0035521B"/>
    <w:rsid w:val="00355B31"/>
    <w:rsid w:val="0035617C"/>
    <w:rsid w:val="00356276"/>
    <w:rsid w:val="003564A5"/>
    <w:rsid w:val="0035667F"/>
    <w:rsid w:val="003567D6"/>
    <w:rsid w:val="00356A57"/>
    <w:rsid w:val="00356E33"/>
    <w:rsid w:val="00356E72"/>
    <w:rsid w:val="00356F1B"/>
    <w:rsid w:val="003572D4"/>
    <w:rsid w:val="0035732C"/>
    <w:rsid w:val="003574F1"/>
    <w:rsid w:val="00357BFA"/>
    <w:rsid w:val="00357D22"/>
    <w:rsid w:val="00357D38"/>
    <w:rsid w:val="00357D49"/>
    <w:rsid w:val="0036015B"/>
    <w:rsid w:val="003602E1"/>
    <w:rsid w:val="00360448"/>
    <w:rsid w:val="0036080B"/>
    <w:rsid w:val="00360880"/>
    <w:rsid w:val="003608BF"/>
    <w:rsid w:val="00360C58"/>
    <w:rsid w:val="00360F36"/>
    <w:rsid w:val="0036121E"/>
    <w:rsid w:val="0036170C"/>
    <w:rsid w:val="00361858"/>
    <w:rsid w:val="00361B4C"/>
    <w:rsid w:val="00361D27"/>
    <w:rsid w:val="00362022"/>
    <w:rsid w:val="0036203C"/>
    <w:rsid w:val="00362151"/>
    <w:rsid w:val="0036236B"/>
    <w:rsid w:val="00362372"/>
    <w:rsid w:val="0036240C"/>
    <w:rsid w:val="00362458"/>
    <w:rsid w:val="00362BB0"/>
    <w:rsid w:val="00363493"/>
    <w:rsid w:val="003637C3"/>
    <w:rsid w:val="003639EB"/>
    <w:rsid w:val="003639FD"/>
    <w:rsid w:val="00363AFE"/>
    <w:rsid w:val="00363B7F"/>
    <w:rsid w:val="00363C77"/>
    <w:rsid w:val="00364234"/>
    <w:rsid w:val="00364517"/>
    <w:rsid w:val="00364552"/>
    <w:rsid w:val="00364B18"/>
    <w:rsid w:val="00364B6A"/>
    <w:rsid w:val="00364C19"/>
    <w:rsid w:val="00364C75"/>
    <w:rsid w:val="00364F40"/>
    <w:rsid w:val="0036525A"/>
    <w:rsid w:val="00365627"/>
    <w:rsid w:val="00365ADF"/>
    <w:rsid w:val="00365BAA"/>
    <w:rsid w:val="00365DF1"/>
    <w:rsid w:val="00365EEE"/>
    <w:rsid w:val="00366041"/>
    <w:rsid w:val="00366334"/>
    <w:rsid w:val="003663A2"/>
    <w:rsid w:val="00366429"/>
    <w:rsid w:val="0036648F"/>
    <w:rsid w:val="00366520"/>
    <w:rsid w:val="003665BD"/>
    <w:rsid w:val="003669B4"/>
    <w:rsid w:val="00366A26"/>
    <w:rsid w:val="00366E32"/>
    <w:rsid w:val="00367301"/>
    <w:rsid w:val="00367A68"/>
    <w:rsid w:val="00370011"/>
    <w:rsid w:val="00370261"/>
    <w:rsid w:val="003702CC"/>
    <w:rsid w:val="00370322"/>
    <w:rsid w:val="00370A52"/>
    <w:rsid w:val="00370F1D"/>
    <w:rsid w:val="003713C1"/>
    <w:rsid w:val="003713C9"/>
    <w:rsid w:val="003717BB"/>
    <w:rsid w:val="00371A6D"/>
    <w:rsid w:val="00371A96"/>
    <w:rsid w:val="00371CB6"/>
    <w:rsid w:val="00371FB1"/>
    <w:rsid w:val="0037227B"/>
    <w:rsid w:val="00372741"/>
    <w:rsid w:val="00372872"/>
    <w:rsid w:val="00372906"/>
    <w:rsid w:val="00372D27"/>
    <w:rsid w:val="00373A8B"/>
    <w:rsid w:val="00373C76"/>
    <w:rsid w:val="00373D1C"/>
    <w:rsid w:val="00374178"/>
    <w:rsid w:val="00374292"/>
    <w:rsid w:val="003744A0"/>
    <w:rsid w:val="00374540"/>
    <w:rsid w:val="0037459F"/>
    <w:rsid w:val="00374716"/>
    <w:rsid w:val="003747DF"/>
    <w:rsid w:val="003748A2"/>
    <w:rsid w:val="00374902"/>
    <w:rsid w:val="00374FFC"/>
    <w:rsid w:val="0037511F"/>
    <w:rsid w:val="00375212"/>
    <w:rsid w:val="00375338"/>
    <w:rsid w:val="0037544C"/>
    <w:rsid w:val="00375805"/>
    <w:rsid w:val="00375966"/>
    <w:rsid w:val="00375D3F"/>
    <w:rsid w:val="00375DBC"/>
    <w:rsid w:val="00376196"/>
    <w:rsid w:val="003761EC"/>
    <w:rsid w:val="00376467"/>
    <w:rsid w:val="00376713"/>
    <w:rsid w:val="00376891"/>
    <w:rsid w:val="00376932"/>
    <w:rsid w:val="00376C58"/>
    <w:rsid w:val="0037726E"/>
    <w:rsid w:val="00377606"/>
    <w:rsid w:val="003778D5"/>
    <w:rsid w:val="003779D1"/>
    <w:rsid w:val="00377B56"/>
    <w:rsid w:val="00377BBB"/>
    <w:rsid w:val="00377C05"/>
    <w:rsid w:val="00380223"/>
    <w:rsid w:val="003802C6"/>
    <w:rsid w:val="003804E9"/>
    <w:rsid w:val="00380B3F"/>
    <w:rsid w:val="00380E8A"/>
    <w:rsid w:val="00380FBF"/>
    <w:rsid w:val="003813D3"/>
    <w:rsid w:val="0038167C"/>
    <w:rsid w:val="00381796"/>
    <w:rsid w:val="003817B5"/>
    <w:rsid w:val="003817FA"/>
    <w:rsid w:val="00381B8D"/>
    <w:rsid w:val="00381F23"/>
    <w:rsid w:val="0038234C"/>
    <w:rsid w:val="0038245F"/>
    <w:rsid w:val="003824B8"/>
    <w:rsid w:val="003825EE"/>
    <w:rsid w:val="00382632"/>
    <w:rsid w:val="00382864"/>
    <w:rsid w:val="00382CF5"/>
    <w:rsid w:val="00383038"/>
    <w:rsid w:val="003830DC"/>
    <w:rsid w:val="00383362"/>
    <w:rsid w:val="0038376F"/>
    <w:rsid w:val="0038399C"/>
    <w:rsid w:val="00383BFD"/>
    <w:rsid w:val="00383F67"/>
    <w:rsid w:val="00383FD0"/>
    <w:rsid w:val="00384140"/>
    <w:rsid w:val="0038450D"/>
    <w:rsid w:val="00384556"/>
    <w:rsid w:val="0038484F"/>
    <w:rsid w:val="00384855"/>
    <w:rsid w:val="003849C4"/>
    <w:rsid w:val="00385529"/>
    <w:rsid w:val="0038553B"/>
    <w:rsid w:val="003857AD"/>
    <w:rsid w:val="00385947"/>
    <w:rsid w:val="00385A06"/>
    <w:rsid w:val="00385F62"/>
    <w:rsid w:val="00386911"/>
    <w:rsid w:val="00386B54"/>
    <w:rsid w:val="00386DDF"/>
    <w:rsid w:val="00386DEB"/>
    <w:rsid w:val="00386E07"/>
    <w:rsid w:val="00386F9E"/>
    <w:rsid w:val="00387269"/>
    <w:rsid w:val="003872A1"/>
    <w:rsid w:val="003876BD"/>
    <w:rsid w:val="003876E1"/>
    <w:rsid w:val="0038772E"/>
    <w:rsid w:val="00387848"/>
    <w:rsid w:val="003878A8"/>
    <w:rsid w:val="00387906"/>
    <w:rsid w:val="00387BA0"/>
    <w:rsid w:val="00387EA4"/>
    <w:rsid w:val="003900BC"/>
    <w:rsid w:val="003903A1"/>
    <w:rsid w:val="0039079E"/>
    <w:rsid w:val="0039081C"/>
    <w:rsid w:val="00390982"/>
    <w:rsid w:val="00390AB8"/>
    <w:rsid w:val="00390D8D"/>
    <w:rsid w:val="00390E7D"/>
    <w:rsid w:val="00390EC5"/>
    <w:rsid w:val="003912F4"/>
    <w:rsid w:val="003916E0"/>
    <w:rsid w:val="003917C0"/>
    <w:rsid w:val="003917C6"/>
    <w:rsid w:val="00391897"/>
    <w:rsid w:val="00391BBB"/>
    <w:rsid w:val="00391DED"/>
    <w:rsid w:val="003920AC"/>
    <w:rsid w:val="00392320"/>
    <w:rsid w:val="00392971"/>
    <w:rsid w:val="00392A34"/>
    <w:rsid w:val="00392D00"/>
    <w:rsid w:val="00392FDB"/>
    <w:rsid w:val="00393193"/>
    <w:rsid w:val="00393286"/>
    <w:rsid w:val="00393545"/>
    <w:rsid w:val="0039359B"/>
    <w:rsid w:val="00393984"/>
    <w:rsid w:val="00393C3C"/>
    <w:rsid w:val="00393D1F"/>
    <w:rsid w:val="00393D28"/>
    <w:rsid w:val="00393FA6"/>
    <w:rsid w:val="00394144"/>
    <w:rsid w:val="0039442F"/>
    <w:rsid w:val="003946ED"/>
    <w:rsid w:val="00394732"/>
    <w:rsid w:val="00394988"/>
    <w:rsid w:val="00394DC0"/>
    <w:rsid w:val="00394F1F"/>
    <w:rsid w:val="0039513E"/>
    <w:rsid w:val="00395249"/>
    <w:rsid w:val="00395285"/>
    <w:rsid w:val="00395324"/>
    <w:rsid w:val="00395373"/>
    <w:rsid w:val="00395525"/>
    <w:rsid w:val="00395838"/>
    <w:rsid w:val="00395ADC"/>
    <w:rsid w:val="00395C49"/>
    <w:rsid w:val="00395E80"/>
    <w:rsid w:val="00395E93"/>
    <w:rsid w:val="003961D7"/>
    <w:rsid w:val="003966D4"/>
    <w:rsid w:val="00396DCD"/>
    <w:rsid w:val="00397076"/>
    <w:rsid w:val="0039710C"/>
    <w:rsid w:val="003971A0"/>
    <w:rsid w:val="00397490"/>
    <w:rsid w:val="003976B7"/>
    <w:rsid w:val="00397BE3"/>
    <w:rsid w:val="00397D13"/>
    <w:rsid w:val="00397EAC"/>
    <w:rsid w:val="00397F3E"/>
    <w:rsid w:val="00397FC3"/>
    <w:rsid w:val="003A0175"/>
    <w:rsid w:val="003A043D"/>
    <w:rsid w:val="003A0483"/>
    <w:rsid w:val="003A08CB"/>
    <w:rsid w:val="003A0D30"/>
    <w:rsid w:val="003A0F6A"/>
    <w:rsid w:val="003A0F95"/>
    <w:rsid w:val="003A1031"/>
    <w:rsid w:val="003A1193"/>
    <w:rsid w:val="003A1239"/>
    <w:rsid w:val="003A166B"/>
    <w:rsid w:val="003A17D5"/>
    <w:rsid w:val="003A17DF"/>
    <w:rsid w:val="003A18A1"/>
    <w:rsid w:val="003A1BD1"/>
    <w:rsid w:val="003A2287"/>
    <w:rsid w:val="003A2372"/>
    <w:rsid w:val="003A27B2"/>
    <w:rsid w:val="003A2A83"/>
    <w:rsid w:val="003A2BC3"/>
    <w:rsid w:val="003A2CA9"/>
    <w:rsid w:val="003A2ED0"/>
    <w:rsid w:val="003A2F10"/>
    <w:rsid w:val="003A33F5"/>
    <w:rsid w:val="003A340C"/>
    <w:rsid w:val="003A34A6"/>
    <w:rsid w:val="003A34C5"/>
    <w:rsid w:val="003A34CF"/>
    <w:rsid w:val="003A37A0"/>
    <w:rsid w:val="003A3808"/>
    <w:rsid w:val="003A3937"/>
    <w:rsid w:val="003A3AE1"/>
    <w:rsid w:val="003A3D44"/>
    <w:rsid w:val="003A3EC9"/>
    <w:rsid w:val="003A4817"/>
    <w:rsid w:val="003A4D60"/>
    <w:rsid w:val="003A4D63"/>
    <w:rsid w:val="003A4D8A"/>
    <w:rsid w:val="003A5186"/>
    <w:rsid w:val="003A51DA"/>
    <w:rsid w:val="003A5426"/>
    <w:rsid w:val="003A5C5D"/>
    <w:rsid w:val="003A5C9A"/>
    <w:rsid w:val="003A5CB4"/>
    <w:rsid w:val="003A6043"/>
    <w:rsid w:val="003A61E1"/>
    <w:rsid w:val="003A623F"/>
    <w:rsid w:val="003A631F"/>
    <w:rsid w:val="003A6455"/>
    <w:rsid w:val="003A66CE"/>
    <w:rsid w:val="003A6B64"/>
    <w:rsid w:val="003A6C06"/>
    <w:rsid w:val="003A6CF4"/>
    <w:rsid w:val="003A6E4F"/>
    <w:rsid w:val="003A6E80"/>
    <w:rsid w:val="003A7184"/>
    <w:rsid w:val="003A7928"/>
    <w:rsid w:val="003A794F"/>
    <w:rsid w:val="003A79CD"/>
    <w:rsid w:val="003A7AEC"/>
    <w:rsid w:val="003A7DF2"/>
    <w:rsid w:val="003A7EFD"/>
    <w:rsid w:val="003A7F86"/>
    <w:rsid w:val="003B006E"/>
    <w:rsid w:val="003B0565"/>
    <w:rsid w:val="003B05BC"/>
    <w:rsid w:val="003B0657"/>
    <w:rsid w:val="003B0695"/>
    <w:rsid w:val="003B08D1"/>
    <w:rsid w:val="003B09FD"/>
    <w:rsid w:val="003B0DFC"/>
    <w:rsid w:val="003B0EAF"/>
    <w:rsid w:val="003B110D"/>
    <w:rsid w:val="003B126F"/>
    <w:rsid w:val="003B137A"/>
    <w:rsid w:val="003B17D8"/>
    <w:rsid w:val="003B1AA4"/>
    <w:rsid w:val="003B1BCA"/>
    <w:rsid w:val="003B1D16"/>
    <w:rsid w:val="003B24D2"/>
    <w:rsid w:val="003B2579"/>
    <w:rsid w:val="003B27A0"/>
    <w:rsid w:val="003B2D36"/>
    <w:rsid w:val="003B3129"/>
    <w:rsid w:val="003B3279"/>
    <w:rsid w:val="003B345E"/>
    <w:rsid w:val="003B3BF6"/>
    <w:rsid w:val="003B4080"/>
    <w:rsid w:val="003B412E"/>
    <w:rsid w:val="003B429C"/>
    <w:rsid w:val="003B4440"/>
    <w:rsid w:val="003B4574"/>
    <w:rsid w:val="003B46EE"/>
    <w:rsid w:val="003B4702"/>
    <w:rsid w:val="003B4B1E"/>
    <w:rsid w:val="003B4BE6"/>
    <w:rsid w:val="003B50B2"/>
    <w:rsid w:val="003B55CC"/>
    <w:rsid w:val="003B567E"/>
    <w:rsid w:val="003B57EB"/>
    <w:rsid w:val="003B59DA"/>
    <w:rsid w:val="003B5AE4"/>
    <w:rsid w:val="003B5BE1"/>
    <w:rsid w:val="003B5C17"/>
    <w:rsid w:val="003B5DF7"/>
    <w:rsid w:val="003B5FA9"/>
    <w:rsid w:val="003B6013"/>
    <w:rsid w:val="003B62A2"/>
    <w:rsid w:val="003B6BE2"/>
    <w:rsid w:val="003B7071"/>
    <w:rsid w:val="003B751F"/>
    <w:rsid w:val="003B7ECB"/>
    <w:rsid w:val="003C035B"/>
    <w:rsid w:val="003C04C6"/>
    <w:rsid w:val="003C07C3"/>
    <w:rsid w:val="003C0864"/>
    <w:rsid w:val="003C0A6C"/>
    <w:rsid w:val="003C0ACB"/>
    <w:rsid w:val="003C0CBD"/>
    <w:rsid w:val="003C0D43"/>
    <w:rsid w:val="003C0E32"/>
    <w:rsid w:val="003C0E34"/>
    <w:rsid w:val="003C0E78"/>
    <w:rsid w:val="003C0EAE"/>
    <w:rsid w:val="003C0F63"/>
    <w:rsid w:val="003C1317"/>
    <w:rsid w:val="003C17BF"/>
    <w:rsid w:val="003C1822"/>
    <w:rsid w:val="003C1A2A"/>
    <w:rsid w:val="003C1BA6"/>
    <w:rsid w:val="003C1C47"/>
    <w:rsid w:val="003C1E14"/>
    <w:rsid w:val="003C1F7C"/>
    <w:rsid w:val="003C23DB"/>
    <w:rsid w:val="003C2C21"/>
    <w:rsid w:val="003C2DFE"/>
    <w:rsid w:val="003C2E44"/>
    <w:rsid w:val="003C304A"/>
    <w:rsid w:val="003C323F"/>
    <w:rsid w:val="003C3255"/>
    <w:rsid w:val="003C33AF"/>
    <w:rsid w:val="003C3493"/>
    <w:rsid w:val="003C350A"/>
    <w:rsid w:val="003C3691"/>
    <w:rsid w:val="003C38A7"/>
    <w:rsid w:val="003C3B56"/>
    <w:rsid w:val="003C3F5B"/>
    <w:rsid w:val="003C3FF0"/>
    <w:rsid w:val="003C40C0"/>
    <w:rsid w:val="003C40C6"/>
    <w:rsid w:val="003C461F"/>
    <w:rsid w:val="003C47AC"/>
    <w:rsid w:val="003C4847"/>
    <w:rsid w:val="003C487D"/>
    <w:rsid w:val="003C4998"/>
    <w:rsid w:val="003C4A2E"/>
    <w:rsid w:val="003C4D94"/>
    <w:rsid w:val="003C4E81"/>
    <w:rsid w:val="003C4F1F"/>
    <w:rsid w:val="003C5115"/>
    <w:rsid w:val="003C5310"/>
    <w:rsid w:val="003C5420"/>
    <w:rsid w:val="003C5533"/>
    <w:rsid w:val="003C59B6"/>
    <w:rsid w:val="003C5A5B"/>
    <w:rsid w:val="003C5C5B"/>
    <w:rsid w:val="003C5C7B"/>
    <w:rsid w:val="003C5CEE"/>
    <w:rsid w:val="003C5DAE"/>
    <w:rsid w:val="003C5F25"/>
    <w:rsid w:val="003C60F4"/>
    <w:rsid w:val="003C63A4"/>
    <w:rsid w:val="003C6726"/>
    <w:rsid w:val="003C6B58"/>
    <w:rsid w:val="003C6FAF"/>
    <w:rsid w:val="003C70AD"/>
    <w:rsid w:val="003C7599"/>
    <w:rsid w:val="003C7735"/>
    <w:rsid w:val="003C7D11"/>
    <w:rsid w:val="003D010D"/>
    <w:rsid w:val="003D0264"/>
    <w:rsid w:val="003D0392"/>
    <w:rsid w:val="003D06F0"/>
    <w:rsid w:val="003D0934"/>
    <w:rsid w:val="003D1220"/>
    <w:rsid w:val="003D17A8"/>
    <w:rsid w:val="003D1AD5"/>
    <w:rsid w:val="003D202A"/>
    <w:rsid w:val="003D2424"/>
    <w:rsid w:val="003D246F"/>
    <w:rsid w:val="003D2694"/>
    <w:rsid w:val="003D26D5"/>
    <w:rsid w:val="003D27A4"/>
    <w:rsid w:val="003D2954"/>
    <w:rsid w:val="003D295E"/>
    <w:rsid w:val="003D2E39"/>
    <w:rsid w:val="003D2F89"/>
    <w:rsid w:val="003D33E7"/>
    <w:rsid w:val="003D3483"/>
    <w:rsid w:val="003D3B83"/>
    <w:rsid w:val="003D4179"/>
    <w:rsid w:val="003D41E4"/>
    <w:rsid w:val="003D4232"/>
    <w:rsid w:val="003D46F4"/>
    <w:rsid w:val="003D4833"/>
    <w:rsid w:val="003D4CCA"/>
    <w:rsid w:val="003D5214"/>
    <w:rsid w:val="003D5338"/>
    <w:rsid w:val="003D5353"/>
    <w:rsid w:val="003D55F1"/>
    <w:rsid w:val="003D5878"/>
    <w:rsid w:val="003D589E"/>
    <w:rsid w:val="003D5B46"/>
    <w:rsid w:val="003D5CDD"/>
    <w:rsid w:val="003D6C05"/>
    <w:rsid w:val="003D6EE9"/>
    <w:rsid w:val="003D7308"/>
    <w:rsid w:val="003D7DEF"/>
    <w:rsid w:val="003D7F55"/>
    <w:rsid w:val="003E07C0"/>
    <w:rsid w:val="003E0B29"/>
    <w:rsid w:val="003E0DE9"/>
    <w:rsid w:val="003E0FE8"/>
    <w:rsid w:val="003E107A"/>
    <w:rsid w:val="003E13A8"/>
    <w:rsid w:val="003E19F0"/>
    <w:rsid w:val="003E1FBA"/>
    <w:rsid w:val="003E200A"/>
    <w:rsid w:val="003E2381"/>
    <w:rsid w:val="003E2393"/>
    <w:rsid w:val="003E2445"/>
    <w:rsid w:val="003E2CF1"/>
    <w:rsid w:val="003E31EB"/>
    <w:rsid w:val="003E38AF"/>
    <w:rsid w:val="003E39F3"/>
    <w:rsid w:val="003E3C81"/>
    <w:rsid w:val="003E424C"/>
    <w:rsid w:val="003E435F"/>
    <w:rsid w:val="003E4893"/>
    <w:rsid w:val="003E49FE"/>
    <w:rsid w:val="003E4AA1"/>
    <w:rsid w:val="003E4D9A"/>
    <w:rsid w:val="003E4EDE"/>
    <w:rsid w:val="003E4FCF"/>
    <w:rsid w:val="003E520C"/>
    <w:rsid w:val="003E556E"/>
    <w:rsid w:val="003E575E"/>
    <w:rsid w:val="003E57C5"/>
    <w:rsid w:val="003E5AAC"/>
    <w:rsid w:val="003E6032"/>
    <w:rsid w:val="003E61E2"/>
    <w:rsid w:val="003E67B5"/>
    <w:rsid w:val="003E6D29"/>
    <w:rsid w:val="003E6E7F"/>
    <w:rsid w:val="003E72D7"/>
    <w:rsid w:val="003E74A0"/>
    <w:rsid w:val="003E7B9C"/>
    <w:rsid w:val="003E7C77"/>
    <w:rsid w:val="003E7D2A"/>
    <w:rsid w:val="003E7E2B"/>
    <w:rsid w:val="003F039B"/>
    <w:rsid w:val="003F066B"/>
    <w:rsid w:val="003F07DB"/>
    <w:rsid w:val="003F082A"/>
    <w:rsid w:val="003F09BB"/>
    <w:rsid w:val="003F0AB2"/>
    <w:rsid w:val="003F0EBE"/>
    <w:rsid w:val="003F0F9A"/>
    <w:rsid w:val="003F0FB5"/>
    <w:rsid w:val="003F1114"/>
    <w:rsid w:val="003F1131"/>
    <w:rsid w:val="003F1137"/>
    <w:rsid w:val="003F1183"/>
    <w:rsid w:val="003F1886"/>
    <w:rsid w:val="003F1A25"/>
    <w:rsid w:val="003F1A58"/>
    <w:rsid w:val="003F1B8E"/>
    <w:rsid w:val="003F21CA"/>
    <w:rsid w:val="003F2687"/>
    <w:rsid w:val="003F280D"/>
    <w:rsid w:val="003F2874"/>
    <w:rsid w:val="003F2991"/>
    <w:rsid w:val="003F2B02"/>
    <w:rsid w:val="003F2D2D"/>
    <w:rsid w:val="003F2E7A"/>
    <w:rsid w:val="003F3147"/>
    <w:rsid w:val="003F32FD"/>
    <w:rsid w:val="003F33B2"/>
    <w:rsid w:val="003F36EE"/>
    <w:rsid w:val="003F38BB"/>
    <w:rsid w:val="003F3BAA"/>
    <w:rsid w:val="003F3C54"/>
    <w:rsid w:val="003F4026"/>
    <w:rsid w:val="003F406F"/>
    <w:rsid w:val="003F409D"/>
    <w:rsid w:val="003F4767"/>
    <w:rsid w:val="003F4FE9"/>
    <w:rsid w:val="003F5A05"/>
    <w:rsid w:val="003F61E7"/>
    <w:rsid w:val="003F62A7"/>
    <w:rsid w:val="003F642C"/>
    <w:rsid w:val="003F64B9"/>
    <w:rsid w:val="003F65E6"/>
    <w:rsid w:val="003F66DF"/>
    <w:rsid w:val="003F6A2B"/>
    <w:rsid w:val="003F6BF3"/>
    <w:rsid w:val="003F6C04"/>
    <w:rsid w:val="003F6D5F"/>
    <w:rsid w:val="003F6E3C"/>
    <w:rsid w:val="003F708A"/>
    <w:rsid w:val="003F7475"/>
    <w:rsid w:val="003F7B99"/>
    <w:rsid w:val="003F7E8F"/>
    <w:rsid w:val="00400110"/>
    <w:rsid w:val="004004C0"/>
    <w:rsid w:val="004006F1"/>
    <w:rsid w:val="0040073E"/>
    <w:rsid w:val="0040092D"/>
    <w:rsid w:val="00401193"/>
    <w:rsid w:val="00401793"/>
    <w:rsid w:val="00401A20"/>
    <w:rsid w:val="00401C63"/>
    <w:rsid w:val="00401CF2"/>
    <w:rsid w:val="00401DD1"/>
    <w:rsid w:val="004020E4"/>
    <w:rsid w:val="00402178"/>
    <w:rsid w:val="004022CD"/>
    <w:rsid w:val="00402763"/>
    <w:rsid w:val="00402BD0"/>
    <w:rsid w:val="00402C77"/>
    <w:rsid w:val="00402C9C"/>
    <w:rsid w:val="00403207"/>
    <w:rsid w:val="00403736"/>
    <w:rsid w:val="0040376C"/>
    <w:rsid w:val="004039D0"/>
    <w:rsid w:val="00403B14"/>
    <w:rsid w:val="00404092"/>
    <w:rsid w:val="004050EC"/>
    <w:rsid w:val="0040542D"/>
    <w:rsid w:val="0040559F"/>
    <w:rsid w:val="004056E9"/>
    <w:rsid w:val="00405865"/>
    <w:rsid w:val="00405C9F"/>
    <w:rsid w:val="00405FFD"/>
    <w:rsid w:val="0040604F"/>
    <w:rsid w:val="00406301"/>
    <w:rsid w:val="004065CB"/>
    <w:rsid w:val="004065D5"/>
    <w:rsid w:val="00406896"/>
    <w:rsid w:val="004070D4"/>
    <w:rsid w:val="00407101"/>
    <w:rsid w:val="004071AB"/>
    <w:rsid w:val="0040734C"/>
    <w:rsid w:val="00407419"/>
    <w:rsid w:val="0040746C"/>
    <w:rsid w:val="00407485"/>
    <w:rsid w:val="00407585"/>
    <w:rsid w:val="004076CD"/>
    <w:rsid w:val="0040770C"/>
    <w:rsid w:val="00407B60"/>
    <w:rsid w:val="00407C09"/>
    <w:rsid w:val="00407CFB"/>
    <w:rsid w:val="0040A429"/>
    <w:rsid w:val="00410024"/>
    <w:rsid w:val="004100E5"/>
    <w:rsid w:val="0041024F"/>
    <w:rsid w:val="004103FA"/>
    <w:rsid w:val="004105AB"/>
    <w:rsid w:val="00410AE8"/>
    <w:rsid w:val="00410D83"/>
    <w:rsid w:val="00410EBB"/>
    <w:rsid w:val="0041124A"/>
    <w:rsid w:val="0041126C"/>
    <w:rsid w:val="004116EB"/>
    <w:rsid w:val="00412000"/>
    <w:rsid w:val="00412017"/>
    <w:rsid w:val="0041240F"/>
    <w:rsid w:val="0041254C"/>
    <w:rsid w:val="00412B45"/>
    <w:rsid w:val="00412D32"/>
    <w:rsid w:val="00412ED0"/>
    <w:rsid w:val="00412FA3"/>
    <w:rsid w:val="00413022"/>
    <w:rsid w:val="00413883"/>
    <w:rsid w:val="00413ED2"/>
    <w:rsid w:val="00414124"/>
    <w:rsid w:val="0041432C"/>
    <w:rsid w:val="0041438D"/>
    <w:rsid w:val="004144E8"/>
    <w:rsid w:val="0041452B"/>
    <w:rsid w:val="00414832"/>
    <w:rsid w:val="00414C10"/>
    <w:rsid w:val="00414DA8"/>
    <w:rsid w:val="00414DFD"/>
    <w:rsid w:val="004151CE"/>
    <w:rsid w:val="004157AB"/>
    <w:rsid w:val="00415856"/>
    <w:rsid w:val="00415E75"/>
    <w:rsid w:val="00415FC5"/>
    <w:rsid w:val="00416171"/>
    <w:rsid w:val="004161E2"/>
    <w:rsid w:val="004165DC"/>
    <w:rsid w:val="004166D8"/>
    <w:rsid w:val="00416A88"/>
    <w:rsid w:val="00416B6A"/>
    <w:rsid w:val="00416D01"/>
    <w:rsid w:val="00417204"/>
    <w:rsid w:val="00417210"/>
    <w:rsid w:val="0041721F"/>
    <w:rsid w:val="0041786E"/>
    <w:rsid w:val="004179BC"/>
    <w:rsid w:val="00417BB2"/>
    <w:rsid w:val="00417C9B"/>
    <w:rsid w:val="00420194"/>
    <w:rsid w:val="00420678"/>
    <w:rsid w:val="0042085F"/>
    <w:rsid w:val="00420A71"/>
    <w:rsid w:val="00420BC6"/>
    <w:rsid w:val="00420CD7"/>
    <w:rsid w:val="0042105C"/>
    <w:rsid w:val="004210EA"/>
    <w:rsid w:val="004213DA"/>
    <w:rsid w:val="004214CF"/>
    <w:rsid w:val="00421A87"/>
    <w:rsid w:val="00421BED"/>
    <w:rsid w:val="00421EF4"/>
    <w:rsid w:val="00421FD1"/>
    <w:rsid w:val="00422157"/>
    <w:rsid w:val="004222EF"/>
    <w:rsid w:val="004222FB"/>
    <w:rsid w:val="004225E3"/>
    <w:rsid w:val="0042261C"/>
    <w:rsid w:val="004226F3"/>
    <w:rsid w:val="0042282E"/>
    <w:rsid w:val="0042293B"/>
    <w:rsid w:val="00422B4B"/>
    <w:rsid w:val="00422CB7"/>
    <w:rsid w:val="00422D9E"/>
    <w:rsid w:val="00423022"/>
    <w:rsid w:val="004232C3"/>
    <w:rsid w:val="00423354"/>
    <w:rsid w:val="00423516"/>
    <w:rsid w:val="00423571"/>
    <w:rsid w:val="00423ED5"/>
    <w:rsid w:val="00423F71"/>
    <w:rsid w:val="0042438E"/>
    <w:rsid w:val="00424522"/>
    <w:rsid w:val="00424575"/>
    <w:rsid w:val="00424B1F"/>
    <w:rsid w:val="00424C36"/>
    <w:rsid w:val="00425076"/>
    <w:rsid w:val="00425158"/>
    <w:rsid w:val="00425206"/>
    <w:rsid w:val="004255E3"/>
    <w:rsid w:val="0042560A"/>
    <w:rsid w:val="004256BB"/>
    <w:rsid w:val="0042608A"/>
    <w:rsid w:val="004266F3"/>
    <w:rsid w:val="004267E9"/>
    <w:rsid w:val="004268B1"/>
    <w:rsid w:val="004268BE"/>
    <w:rsid w:val="00426AD7"/>
    <w:rsid w:val="00426ED8"/>
    <w:rsid w:val="00426FEE"/>
    <w:rsid w:val="00427294"/>
    <w:rsid w:val="00427472"/>
    <w:rsid w:val="00427499"/>
    <w:rsid w:val="00427541"/>
    <w:rsid w:val="004278FC"/>
    <w:rsid w:val="00427A86"/>
    <w:rsid w:val="00427B8C"/>
    <w:rsid w:val="00427D2C"/>
    <w:rsid w:val="00427D9F"/>
    <w:rsid w:val="00430162"/>
    <w:rsid w:val="004305E7"/>
    <w:rsid w:val="00430747"/>
    <w:rsid w:val="004308AB"/>
    <w:rsid w:val="00430B50"/>
    <w:rsid w:val="004311A7"/>
    <w:rsid w:val="004311F4"/>
    <w:rsid w:val="004317F6"/>
    <w:rsid w:val="00431E2C"/>
    <w:rsid w:val="0043234A"/>
    <w:rsid w:val="004323A2"/>
    <w:rsid w:val="00432D3D"/>
    <w:rsid w:val="00432F94"/>
    <w:rsid w:val="004331FA"/>
    <w:rsid w:val="004334B1"/>
    <w:rsid w:val="004337E9"/>
    <w:rsid w:val="0043394C"/>
    <w:rsid w:val="004339BA"/>
    <w:rsid w:val="00433ABE"/>
    <w:rsid w:val="00433E02"/>
    <w:rsid w:val="00433E2F"/>
    <w:rsid w:val="0043404F"/>
    <w:rsid w:val="004340AC"/>
    <w:rsid w:val="0043444F"/>
    <w:rsid w:val="00434556"/>
    <w:rsid w:val="00434800"/>
    <w:rsid w:val="00434AD8"/>
    <w:rsid w:val="00434B73"/>
    <w:rsid w:val="00434D44"/>
    <w:rsid w:val="00434E92"/>
    <w:rsid w:val="00435212"/>
    <w:rsid w:val="004352D4"/>
    <w:rsid w:val="004352E2"/>
    <w:rsid w:val="004353DB"/>
    <w:rsid w:val="0043564B"/>
    <w:rsid w:val="004358A1"/>
    <w:rsid w:val="00435E64"/>
    <w:rsid w:val="00436162"/>
    <w:rsid w:val="00436831"/>
    <w:rsid w:val="00436B4E"/>
    <w:rsid w:val="00436C5C"/>
    <w:rsid w:val="00436CE8"/>
    <w:rsid w:val="00436DA5"/>
    <w:rsid w:val="00436DB9"/>
    <w:rsid w:val="00436DC0"/>
    <w:rsid w:val="00437071"/>
    <w:rsid w:val="0043791B"/>
    <w:rsid w:val="004379AF"/>
    <w:rsid w:val="00437F21"/>
    <w:rsid w:val="00440103"/>
    <w:rsid w:val="0044026A"/>
    <w:rsid w:val="004404E7"/>
    <w:rsid w:val="004409FA"/>
    <w:rsid w:val="00440E80"/>
    <w:rsid w:val="00440FCB"/>
    <w:rsid w:val="00441669"/>
    <w:rsid w:val="0044186E"/>
    <w:rsid w:val="00441874"/>
    <w:rsid w:val="00441A36"/>
    <w:rsid w:val="00441A6C"/>
    <w:rsid w:val="00441A7C"/>
    <w:rsid w:val="00441CBB"/>
    <w:rsid w:val="00441EAA"/>
    <w:rsid w:val="00441EAD"/>
    <w:rsid w:val="0044217C"/>
    <w:rsid w:val="004424D9"/>
    <w:rsid w:val="004426C9"/>
    <w:rsid w:val="004428C2"/>
    <w:rsid w:val="00442B06"/>
    <w:rsid w:val="00442C31"/>
    <w:rsid w:val="00442D83"/>
    <w:rsid w:val="00443307"/>
    <w:rsid w:val="00443332"/>
    <w:rsid w:val="00443BC0"/>
    <w:rsid w:val="00443C1A"/>
    <w:rsid w:val="00443E28"/>
    <w:rsid w:val="00444208"/>
    <w:rsid w:val="004443BC"/>
    <w:rsid w:val="00444B15"/>
    <w:rsid w:val="00444D77"/>
    <w:rsid w:val="00444DBC"/>
    <w:rsid w:val="0044508E"/>
    <w:rsid w:val="004453F6"/>
    <w:rsid w:val="004454EE"/>
    <w:rsid w:val="0044585D"/>
    <w:rsid w:val="004458B1"/>
    <w:rsid w:val="00445DCD"/>
    <w:rsid w:val="00445E4A"/>
    <w:rsid w:val="00445EF2"/>
    <w:rsid w:val="00445FD4"/>
    <w:rsid w:val="00446225"/>
    <w:rsid w:val="0044636E"/>
    <w:rsid w:val="00446843"/>
    <w:rsid w:val="00446BE1"/>
    <w:rsid w:val="00447272"/>
    <w:rsid w:val="0044752C"/>
    <w:rsid w:val="00447881"/>
    <w:rsid w:val="00447D3B"/>
    <w:rsid w:val="00447D71"/>
    <w:rsid w:val="00450674"/>
    <w:rsid w:val="00450702"/>
    <w:rsid w:val="00450BC1"/>
    <w:rsid w:val="00450E2B"/>
    <w:rsid w:val="00451111"/>
    <w:rsid w:val="0045118E"/>
    <w:rsid w:val="004514C5"/>
    <w:rsid w:val="00451738"/>
    <w:rsid w:val="00451872"/>
    <w:rsid w:val="00451A46"/>
    <w:rsid w:val="00451CFD"/>
    <w:rsid w:val="00452357"/>
    <w:rsid w:val="0045239F"/>
    <w:rsid w:val="0045246B"/>
    <w:rsid w:val="0045299D"/>
    <w:rsid w:val="004529BA"/>
    <w:rsid w:val="00452A6D"/>
    <w:rsid w:val="00452DFE"/>
    <w:rsid w:val="00452EC6"/>
    <w:rsid w:val="00452F04"/>
    <w:rsid w:val="00453060"/>
    <w:rsid w:val="004531C5"/>
    <w:rsid w:val="004533F4"/>
    <w:rsid w:val="004534CC"/>
    <w:rsid w:val="0045377D"/>
    <w:rsid w:val="0045381C"/>
    <w:rsid w:val="004539ED"/>
    <w:rsid w:val="00453A30"/>
    <w:rsid w:val="00453B37"/>
    <w:rsid w:val="00453F2E"/>
    <w:rsid w:val="00454041"/>
    <w:rsid w:val="0045464F"/>
    <w:rsid w:val="004546D6"/>
    <w:rsid w:val="00454CC5"/>
    <w:rsid w:val="00454CCE"/>
    <w:rsid w:val="00454DF1"/>
    <w:rsid w:val="00454EAB"/>
    <w:rsid w:val="0045512E"/>
    <w:rsid w:val="00455439"/>
    <w:rsid w:val="004554DF"/>
    <w:rsid w:val="0045579F"/>
    <w:rsid w:val="004557ED"/>
    <w:rsid w:val="00455ABB"/>
    <w:rsid w:val="00455D1C"/>
    <w:rsid w:val="00455EB5"/>
    <w:rsid w:val="00455EBE"/>
    <w:rsid w:val="00455FE0"/>
    <w:rsid w:val="0045610F"/>
    <w:rsid w:val="0045618D"/>
    <w:rsid w:val="00456903"/>
    <w:rsid w:val="00457576"/>
    <w:rsid w:val="00457DB6"/>
    <w:rsid w:val="00460295"/>
    <w:rsid w:val="00460326"/>
    <w:rsid w:val="00460342"/>
    <w:rsid w:val="004609DF"/>
    <w:rsid w:val="00460BFD"/>
    <w:rsid w:val="00460CAA"/>
    <w:rsid w:val="0046100F"/>
    <w:rsid w:val="004613B3"/>
    <w:rsid w:val="00461720"/>
    <w:rsid w:val="004618E6"/>
    <w:rsid w:val="00461D94"/>
    <w:rsid w:val="00461DA3"/>
    <w:rsid w:val="0046206A"/>
    <w:rsid w:val="0046220E"/>
    <w:rsid w:val="0046223D"/>
    <w:rsid w:val="00462541"/>
    <w:rsid w:val="004627D1"/>
    <w:rsid w:val="00462830"/>
    <w:rsid w:val="00462A0C"/>
    <w:rsid w:val="00463852"/>
    <w:rsid w:val="0046393E"/>
    <w:rsid w:val="00463A45"/>
    <w:rsid w:val="00463ACE"/>
    <w:rsid w:val="00463BB2"/>
    <w:rsid w:val="00463CD2"/>
    <w:rsid w:val="00463DCD"/>
    <w:rsid w:val="00464101"/>
    <w:rsid w:val="00464569"/>
    <w:rsid w:val="00464B92"/>
    <w:rsid w:val="00464D1A"/>
    <w:rsid w:val="00464D1F"/>
    <w:rsid w:val="00464D73"/>
    <w:rsid w:val="00464E42"/>
    <w:rsid w:val="0046528A"/>
    <w:rsid w:val="004655FF"/>
    <w:rsid w:val="004656BA"/>
    <w:rsid w:val="00465759"/>
    <w:rsid w:val="00465821"/>
    <w:rsid w:val="004658C0"/>
    <w:rsid w:val="00466094"/>
    <w:rsid w:val="00466743"/>
    <w:rsid w:val="00466803"/>
    <w:rsid w:val="00466BA4"/>
    <w:rsid w:val="004671D7"/>
    <w:rsid w:val="004674AB"/>
    <w:rsid w:val="00467A74"/>
    <w:rsid w:val="00467F60"/>
    <w:rsid w:val="00470161"/>
    <w:rsid w:val="0047056D"/>
    <w:rsid w:val="0047059C"/>
    <w:rsid w:val="00470909"/>
    <w:rsid w:val="00470B1E"/>
    <w:rsid w:val="00470FEB"/>
    <w:rsid w:val="0047101E"/>
    <w:rsid w:val="00471809"/>
    <w:rsid w:val="00471946"/>
    <w:rsid w:val="00471D8B"/>
    <w:rsid w:val="00472176"/>
    <w:rsid w:val="004722A9"/>
    <w:rsid w:val="004722F7"/>
    <w:rsid w:val="0047241E"/>
    <w:rsid w:val="004725BE"/>
    <w:rsid w:val="00472AE5"/>
    <w:rsid w:val="00472B4D"/>
    <w:rsid w:val="00472B53"/>
    <w:rsid w:val="00472BBC"/>
    <w:rsid w:val="0047302E"/>
    <w:rsid w:val="004732C7"/>
    <w:rsid w:val="00473473"/>
    <w:rsid w:val="004736EA"/>
    <w:rsid w:val="004739A9"/>
    <w:rsid w:val="00473CA0"/>
    <w:rsid w:val="00474126"/>
    <w:rsid w:val="004743F1"/>
    <w:rsid w:val="0047442D"/>
    <w:rsid w:val="00474688"/>
    <w:rsid w:val="00474854"/>
    <w:rsid w:val="00474EB1"/>
    <w:rsid w:val="00475020"/>
    <w:rsid w:val="00475502"/>
    <w:rsid w:val="004755C8"/>
    <w:rsid w:val="004756BA"/>
    <w:rsid w:val="0047595D"/>
    <w:rsid w:val="004760EF"/>
    <w:rsid w:val="00476187"/>
    <w:rsid w:val="00476788"/>
    <w:rsid w:val="00476807"/>
    <w:rsid w:val="00476BE6"/>
    <w:rsid w:val="00476E59"/>
    <w:rsid w:val="00477097"/>
    <w:rsid w:val="00477484"/>
    <w:rsid w:val="00477D56"/>
    <w:rsid w:val="00477F09"/>
    <w:rsid w:val="00477FAE"/>
    <w:rsid w:val="00480065"/>
    <w:rsid w:val="0048036D"/>
    <w:rsid w:val="004803AA"/>
    <w:rsid w:val="00480536"/>
    <w:rsid w:val="00480789"/>
    <w:rsid w:val="0048083B"/>
    <w:rsid w:val="0048087B"/>
    <w:rsid w:val="004808EA"/>
    <w:rsid w:val="0048096E"/>
    <w:rsid w:val="00480FAD"/>
    <w:rsid w:val="00481254"/>
    <w:rsid w:val="004813F0"/>
    <w:rsid w:val="00481685"/>
    <w:rsid w:val="0048188B"/>
    <w:rsid w:val="00481A8E"/>
    <w:rsid w:val="00481AEC"/>
    <w:rsid w:val="00481E9C"/>
    <w:rsid w:val="00481FAD"/>
    <w:rsid w:val="0048212F"/>
    <w:rsid w:val="00482353"/>
    <w:rsid w:val="00482698"/>
    <w:rsid w:val="00482DEE"/>
    <w:rsid w:val="004833A0"/>
    <w:rsid w:val="004837C5"/>
    <w:rsid w:val="00483D61"/>
    <w:rsid w:val="00483E0B"/>
    <w:rsid w:val="00483E2D"/>
    <w:rsid w:val="004841E9"/>
    <w:rsid w:val="00484278"/>
    <w:rsid w:val="00484496"/>
    <w:rsid w:val="00484827"/>
    <w:rsid w:val="0048490E"/>
    <w:rsid w:val="00484B06"/>
    <w:rsid w:val="00484E44"/>
    <w:rsid w:val="0048526A"/>
    <w:rsid w:val="0048533D"/>
    <w:rsid w:val="00485473"/>
    <w:rsid w:val="004855E3"/>
    <w:rsid w:val="004860AF"/>
    <w:rsid w:val="004861CC"/>
    <w:rsid w:val="00486235"/>
    <w:rsid w:val="004863FE"/>
    <w:rsid w:val="00486523"/>
    <w:rsid w:val="004865E5"/>
    <w:rsid w:val="00486876"/>
    <w:rsid w:val="004868A8"/>
    <w:rsid w:val="00486976"/>
    <w:rsid w:val="00486ADA"/>
    <w:rsid w:val="00486F75"/>
    <w:rsid w:val="00486F9F"/>
    <w:rsid w:val="0048717F"/>
    <w:rsid w:val="004872C2"/>
    <w:rsid w:val="00487363"/>
    <w:rsid w:val="0048759B"/>
    <w:rsid w:val="004875DC"/>
    <w:rsid w:val="004876F8"/>
    <w:rsid w:val="00487E57"/>
    <w:rsid w:val="00487E5E"/>
    <w:rsid w:val="004907D9"/>
    <w:rsid w:val="00491265"/>
    <w:rsid w:val="00491363"/>
    <w:rsid w:val="004913E8"/>
    <w:rsid w:val="00491412"/>
    <w:rsid w:val="00491761"/>
    <w:rsid w:val="00491843"/>
    <w:rsid w:val="00491880"/>
    <w:rsid w:val="00491A5B"/>
    <w:rsid w:val="00491B19"/>
    <w:rsid w:val="00491CAA"/>
    <w:rsid w:val="00491DEC"/>
    <w:rsid w:val="00491EF4"/>
    <w:rsid w:val="00491F93"/>
    <w:rsid w:val="004920D8"/>
    <w:rsid w:val="00492497"/>
    <w:rsid w:val="004925CE"/>
    <w:rsid w:val="00492622"/>
    <w:rsid w:val="004926D1"/>
    <w:rsid w:val="0049274C"/>
    <w:rsid w:val="0049280B"/>
    <w:rsid w:val="00492ADF"/>
    <w:rsid w:val="004932EA"/>
    <w:rsid w:val="0049332C"/>
    <w:rsid w:val="004936B9"/>
    <w:rsid w:val="004937CF"/>
    <w:rsid w:val="0049442A"/>
    <w:rsid w:val="0049456B"/>
    <w:rsid w:val="00494597"/>
    <w:rsid w:val="00494BBE"/>
    <w:rsid w:val="00494BFF"/>
    <w:rsid w:val="00495C03"/>
    <w:rsid w:val="00495CD8"/>
    <w:rsid w:val="004960A3"/>
    <w:rsid w:val="00496121"/>
    <w:rsid w:val="00496248"/>
    <w:rsid w:val="004963C0"/>
    <w:rsid w:val="00496A25"/>
    <w:rsid w:val="00496CC2"/>
    <w:rsid w:val="00496D95"/>
    <w:rsid w:val="00496E99"/>
    <w:rsid w:val="004973AD"/>
    <w:rsid w:val="004974E7"/>
    <w:rsid w:val="00497506"/>
    <w:rsid w:val="00497515"/>
    <w:rsid w:val="0049752C"/>
    <w:rsid w:val="00497706"/>
    <w:rsid w:val="00497B56"/>
    <w:rsid w:val="00497EAA"/>
    <w:rsid w:val="00497FBF"/>
    <w:rsid w:val="004A02EC"/>
    <w:rsid w:val="004A0304"/>
    <w:rsid w:val="004A0517"/>
    <w:rsid w:val="004A06AE"/>
    <w:rsid w:val="004A0AD2"/>
    <w:rsid w:val="004A0BD1"/>
    <w:rsid w:val="004A0C7D"/>
    <w:rsid w:val="004A0CF4"/>
    <w:rsid w:val="004A0E83"/>
    <w:rsid w:val="004A0ECA"/>
    <w:rsid w:val="004A1020"/>
    <w:rsid w:val="004A1041"/>
    <w:rsid w:val="004A12DD"/>
    <w:rsid w:val="004A1E30"/>
    <w:rsid w:val="004A1EC9"/>
    <w:rsid w:val="004A24B5"/>
    <w:rsid w:val="004A24FA"/>
    <w:rsid w:val="004A27C8"/>
    <w:rsid w:val="004A2A84"/>
    <w:rsid w:val="004A2C1A"/>
    <w:rsid w:val="004A2FF3"/>
    <w:rsid w:val="004A3147"/>
    <w:rsid w:val="004A32AA"/>
    <w:rsid w:val="004A3942"/>
    <w:rsid w:val="004A3B4B"/>
    <w:rsid w:val="004A426A"/>
    <w:rsid w:val="004A4666"/>
    <w:rsid w:val="004A48DA"/>
    <w:rsid w:val="004A4A62"/>
    <w:rsid w:val="004A4CEF"/>
    <w:rsid w:val="004A4D04"/>
    <w:rsid w:val="004A4D3E"/>
    <w:rsid w:val="004A4FE5"/>
    <w:rsid w:val="004A5076"/>
    <w:rsid w:val="004A58AE"/>
    <w:rsid w:val="004A58B4"/>
    <w:rsid w:val="004A6013"/>
    <w:rsid w:val="004A6161"/>
    <w:rsid w:val="004A622D"/>
    <w:rsid w:val="004A687B"/>
    <w:rsid w:val="004A68BA"/>
    <w:rsid w:val="004A6AFB"/>
    <w:rsid w:val="004A6E99"/>
    <w:rsid w:val="004A7049"/>
    <w:rsid w:val="004A7438"/>
    <w:rsid w:val="004A766D"/>
    <w:rsid w:val="004A7753"/>
    <w:rsid w:val="004A7D6C"/>
    <w:rsid w:val="004B01DF"/>
    <w:rsid w:val="004B0412"/>
    <w:rsid w:val="004B08FD"/>
    <w:rsid w:val="004B0B52"/>
    <w:rsid w:val="004B0C89"/>
    <w:rsid w:val="004B105A"/>
    <w:rsid w:val="004B1658"/>
    <w:rsid w:val="004B16B8"/>
    <w:rsid w:val="004B22AA"/>
    <w:rsid w:val="004B2557"/>
    <w:rsid w:val="004B2648"/>
    <w:rsid w:val="004B28C5"/>
    <w:rsid w:val="004B2C02"/>
    <w:rsid w:val="004B2CDF"/>
    <w:rsid w:val="004B2D43"/>
    <w:rsid w:val="004B2E44"/>
    <w:rsid w:val="004B2F70"/>
    <w:rsid w:val="004B3274"/>
    <w:rsid w:val="004B3902"/>
    <w:rsid w:val="004B3BC8"/>
    <w:rsid w:val="004B3D68"/>
    <w:rsid w:val="004B4BA3"/>
    <w:rsid w:val="004B4F12"/>
    <w:rsid w:val="004B4FB4"/>
    <w:rsid w:val="004B519B"/>
    <w:rsid w:val="004B52FF"/>
    <w:rsid w:val="004B559B"/>
    <w:rsid w:val="004B58F3"/>
    <w:rsid w:val="004B6003"/>
    <w:rsid w:val="004B6114"/>
    <w:rsid w:val="004B6316"/>
    <w:rsid w:val="004B6756"/>
    <w:rsid w:val="004B68ED"/>
    <w:rsid w:val="004B69DF"/>
    <w:rsid w:val="004B6AEF"/>
    <w:rsid w:val="004B6B55"/>
    <w:rsid w:val="004B7357"/>
    <w:rsid w:val="004B7415"/>
    <w:rsid w:val="004B7620"/>
    <w:rsid w:val="004B7ABE"/>
    <w:rsid w:val="004B7E1F"/>
    <w:rsid w:val="004B7E73"/>
    <w:rsid w:val="004B7ED7"/>
    <w:rsid w:val="004B7F37"/>
    <w:rsid w:val="004C0007"/>
    <w:rsid w:val="004C00B7"/>
    <w:rsid w:val="004C05DD"/>
    <w:rsid w:val="004C0659"/>
    <w:rsid w:val="004C0860"/>
    <w:rsid w:val="004C0A15"/>
    <w:rsid w:val="004C0D69"/>
    <w:rsid w:val="004C0DD8"/>
    <w:rsid w:val="004C0F81"/>
    <w:rsid w:val="004C1370"/>
    <w:rsid w:val="004C13AC"/>
    <w:rsid w:val="004C14EA"/>
    <w:rsid w:val="004C1681"/>
    <w:rsid w:val="004C17CF"/>
    <w:rsid w:val="004C18F7"/>
    <w:rsid w:val="004C1AFA"/>
    <w:rsid w:val="004C1BD4"/>
    <w:rsid w:val="004C1C21"/>
    <w:rsid w:val="004C1D1E"/>
    <w:rsid w:val="004C204B"/>
    <w:rsid w:val="004C20C0"/>
    <w:rsid w:val="004C25A6"/>
    <w:rsid w:val="004C2AD7"/>
    <w:rsid w:val="004C2DB9"/>
    <w:rsid w:val="004C2DF7"/>
    <w:rsid w:val="004C3770"/>
    <w:rsid w:val="004C37F6"/>
    <w:rsid w:val="004C3BE7"/>
    <w:rsid w:val="004C3C26"/>
    <w:rsid w:val="004C40B1"/>
    <w:rsid w:val="004C4109"/>
    <w:rsid w:val="004C4139"/>
    <w:rsid w:val="004C43CB"/>
    <w:rsid w:val="004C4704"/>
    <w:rsid w:val="004C49C8"/>
    <w:rsid w:val="004C4CE1"/>
    <w:rsid w:val="004C53A9"/>
    <w:rsid w:val="004C5721"/>
    <w:rsid w:val="004C5A3C"/>
    <w:rsid w:val="004C5B47"/>
    <w:rsid w:val="004C5C54"/>
    <w:rsid w:val="004C604A"/>
    <w:rsid w:val="004C611E"/>
    <w:rsid w:val="004C6FA3"/>
    <w:rsid w:val="004C7D9E"/>
    <w:rsid w:val="004C7DD6"/>
    <w:rsid w:val="004D002E"/>
    <w:rsid w:val="004D00D8"/>
    <w:rsid w:val="004D022F"/>
    <w:rsid w:val="004D0505"/>
    <w:rsid w:val="004D0619"/>
    <w:rsid w:val="004D086D"/>
    <w:rsid w:val="004D0BA1"/>
    <w:rsid w:val="004D1192"/>
    <w:rsid w:val="004D1441"/>
    <w:rsid w:val="004D14C1"/>
    <w:rsid w:val="004D1904"/>
    <w:rsid w:val="004D1986"/>
    <w:rsid w:val="004D19C9"/>
    <w:rsid w:val="004D19FC"/>
    <w:rsid w:val="004D1FB3"/>
    <w:rsid w:val="004D2018"/>
    <w:rsid w:val="004D2030"/>
    <w:rsid w:val="004D2451"/>
    <w:rsid w:val="004D2636"/>
    <w:rsid w:val="004D2927"/>
    <w:rsid w:val="004D2FBC"/>
    <w:rsid w:val="004D3712"/>
    <w:rsid w:val="004D388C"/>
    <w:rsid w:val="004D38EF"/>
    <w:rsid w:val="004D390C"/>
    <w:rsid w:val="004D39F2"/>
    <w:rsid w:val="004D3C2B"/>
    <w:rsid w:val="004D3CCA"/>
    <w:rsid w:val="004D413C"/>
    <w:rsid w:val="004D478D"/>
    <w:rsid w:val="004D5174"/>
    <w:rsid w:val="004D51F5"/>
    <w:rsid w:val="004D59CC"/>
    <w:rsid w:val="004D65E1"/>
    <w:rsid w:val="004D6E07"/>
    <w:rsid w:val="004D7259"/>
    <w:rsid w:val="004D72E0"/>
    <w:rsid w:val="004D7406"/>
    <w:rsid w:val="004D7632"/>
    <w:rsid w:val="004D78C1"/>
    <w:rsid w:val="004D78CC"/>
    <w:rsid w:val="004D7CBC"/>
    <w:rsid w:val="004D7D0A"/>
    <w:rsid w:val="004E0688"/>
    <w:rsid w:val="004E06C6"/>
    <w:rsid w:val="004E0D27"/>
    <w:rsid w:val="004E0E93"/>
    <w:rsid w:val="004E0F60"/>
    <w:rsid w:val="004E185B"/>
    <w:rsid w:val="004E189E"/>
    <w:rsid w:val="004E222A"/>
    <w:rsid w:val="004E2250"/>
    <w:rsid w:val="004E228B"/>
    <w:rsid w:val="004E24B1"/>
    <w:rsid w:val="004E26AA"/>
    <w:rsid w:val="004E2DE5"/>
    <w:rsid w:val="004E2F22"/>
    <w:rsid w:val="004E330B"/>
    <w:rsid w:val="004E39B0"/>
    <w:rsid w:val="004E3C25"/>
    <w:rsid w:val="004E3EAF"/>
    <w:rsid w:val="004E443E"/>
    <w:rsid w:val="004E44B5"/>
    <w:rsid w:val="004E4655"/>
    <w:rsid w:val="004E48B2"/>
    <w:rsid w:val="004E4A90"/>
    <w:rsid w:val="004E5485"/>
    <w:rsid w:val="004E5689"/>
    <w:rsid w:val="004E58B7"/>
    <w:rsid w:val="004E58ED"/>
    <w:rsid w:val="004E5990"/>
    <w:rsid w:val="004E59D6"/>
    <w:rsid w:val="004E60C4"/>
    <w:rsid w:val="004E613D"/>
    <w:rsid w:val="004E62A1"/>
    <w:rsid w:val="004E66AA"/>
    <w:rsid w:val="004E6FDB"/>
    <w:rsid w:val="004E733E"/>
    <w:rsid w:val="004E75F8"/>
    <w:rsid w:val="004E7602"/>
    <w:rsid w:val="004E7642"/>
    <w:rsid w:val="004E7E5D"/>
    <w:rsid w:val="004E7F4B"/>
    <w:rsid w:val="004F03CF"/>
    <w:rsid w:val="004F0972"/>
    <w:rsid w:val="004F0990"/>
    <w:rsid w:val="004F0A05"/>
    <w:rsid w:val="004F0DA2"/>
    <w:rsid w:val="004F122C"/>
    <w:rsid w:val="004F14FD"/>
    <w:rsid w:val="004F16FD"/>
    <w:rsid w:val="004F170A"/>
    <w:rsid w:val="004F1900"/>
    <w:rsid w:val="004F1AEB"/>
    <w:rsid w:val="004F1BB1"/>
    <w:rsid w:val="004F1EBB"/>
    <w:rsid w:val="004F22E6"/>
    <w:rsid w:val="004F22F2"/>
    <w:rsid w:val="004F25F5"/>
    <w:rsid w:val="004F27D3"/>
    <w:rsid w:val="004F27D7"/>
    <w:rsid w:val="004F3ACF"/>
    <w:rsid w:val="004F40BB"/>
    <w:rsid w:val="004F4595"/>
    <w:rsid w:val="004F4A4D"/>
    <w:rsid w:val="004F4BA9"/>
    <w:rsid w:val="004F4C55"/>
    <w:rsid w:val="004F4C98"/>
    <w:rsid w:val="004F4CA0"/>
    <w:rsid w:val="004F4CC6"/>
    <w:rsid w:val="004F4FE2"/>
    <w:rsid w:val="004F58F9"/>
    <w:rsid w:val="004F5F13"/>
    <w:rsid w:val="004F624D"/>
    <w:rsid w:val="004F6351"/>
    <w:rsid w:val="004F6443"/>
    <w:rsid w:val="004F6539"/>
    <w:rsid w:val="004F679B"/>
    <w:rsid w:val="004F69EB"/>
    <w:rsid w:val="004F69F8"/>
    <w:rsid w:val="004F6FF4"/>
    <w:rsid w:val="004F70BB"/>
    <w:rsid w:val="004F74CF"/>
    <w:rsid w:val="004F76AF"/>
    <w:rsid w:val="004F7A56"/>
    <w:rsid w:val="004F7DC1"/>
    <w:rsid w:val="004F7EC7"/>
    <w:rsid w:val="00500111"/>
    <w:rsid w:val="005002B7"/>
    <w:rsid w:val="00500405"/>
    <w:rsid w:val="005005A0"/>
    <w:rsid w:val="00500753"/>
    <w:rsid w:val="005009EA"/>
    <w:rsid w:val="00500A20"/>
    <w:rsid w:val="00500F34"/>
    <w:rsid w:val="005013F1"/>
    <w:rsid w:val="00501783"/>
    <w:rsid w:val="00501AD6"/>
    <w:rsid w:val="005020B9"/>
    <w:rsid w:val="00502237"/>
    <w:rsid w:val="0050252F"/>
    <w:rsid w:val="0050264A"/>
    <w:rsid w:val="00502682"/>
    <w:rsid w:val="0050273D"/>
    <w:rsid w:val="00502880"/>
    <w:rsid w:val="00502986"/>
    <w:rsid w:val="00502D16"/>
    <w:rsid w:val="00502DB1"/>
    <w:rsid w:val="00502DD6"/>
    <w:rsid w:val="00502E79"/>
    <w:rsid w:val="005031D5"/>
    <w:rsid w:val="005033C6"/>
    <w:rsid w:val="005037CB"/>
    <w:rsid w:val="00503829"/>
    <w:rsid w:val="005039F4"/>
    <w:rsid w:val="00503B55"/>
    <w:rsid w:val="00503C08"/>
    <w:rsid w:val="00503FEB"/>
    <w:rsid w:val="005040BD"/>
    <w:rsid w:val="00504316"/>
    <w:rsid w:val="005043A3"/>
    <w:rsid w:val="00504440"/>
    <w:rsid w:val="00504500"/>
    <w:rsid w:val="00504665"/>
    <w:rsid w:val="005047DE"/>
    <w:rsid w:val="00504B89"/>
    <w:rsid w:val="00504F80"/>
    <w:rsid w:val="00505005"/>
    <w:rsid w:val="00505018"/>
    <w:rsid w:val="005054E6"/>
    <w:rsid w:val="005055E9"/>
    <w:rsid w:val="00505735"/>
    <w:rsid w:val="00505985"/>
    <w:rsid w:val="00505A0C"/>
    <w:rsid w:val="00505F24"/>
    <w:rsid w:val="00506188"/>
    <w:rsid w:val="00506687"/>
    <w:rsid w:val="005066F0"/>
    <w:rsid w:val="005067B7"/>
    <w:rsid w:val="00506F4A"/>
    <w:rsid w:val="005070EA"/>
    <w:rsid w:val="005072CE"/>
    <w:rsid w:val="0050785D"/>
    <w:rsid w:val="00507A9A"/>
    <w:rsid w:val="00507FFE"/>
    <w:rsid w:val="0051016B"/>
    <w:rsid w:val="00510301"/>
    <w:rsid w:val="005105DC"/>
    <w:rsid w:val="005108FA"/>
    <w:rsid w:val="00510DCE"/>
    <w:rsid w:val="00510E21"/>
    <w:rsid w:val="005114C7"/>
    <w:rsid w:val="005115FF"/>
    <w:rsid w:val="00511C84"/>
    <w:rsid w:val="00511DC4"/>
    <w:rsid w:val="005123B4"/>
    <w:rsid w:val="005128A5"/>
    <w:rsid w:val="00512A0C"/>
    <w:rsid w:val="00512C50"/>
    <w:rsid w:val="00513530"/>
    <w:rsid w:val="00513660"/>
    <w:rsid w:val="0051370F"/>
    <w:rsid w:val="00513781"/>
    <w:rsid w:val="00513BFB"/>
    <w:rsid w:val="00513C25"/>
    <w:rsid w:val="00513C42"/>
    <w:rsid w:val="00514065"/>
    <w:rsid w:val="00514567"/>
    <w:rsid w:val="005145A6"/>
    <w:rsid w:val="005145E8"/>
    <w:rsid w:val="00514CAB"/>
    <w:rsid w:val="005150B2"/>
    <w:rsid w:val="0051522B"/>
    <w:rsid w:val="0051565F"/>
    <w:rsid w:val="0051576C"/>
    <w:rsid w:val="00515B8D"/>
    <w:rsid w:val="00515BDF"/>
    <w:rsid w:val="00515D0D"/>
    <w:rsid w:val="00515D5C"/>
    <w:rsid w:val="00516104"/>
    <w:rsid w:val="00516437"/>
    <w:rsid w:val="005164E6"/>
    <w:rsid w:val="005167A9"/>
    <w:rsid w:val="00516AA5"/>
    <w:rsid w:val="00516B3C"/>
    <w:rsid w:val="00516C2E"/>
    <w:rsid w:val="00516CF7"/>
    <w:rsid w:val="00516E8A"/>
    <w:rsid w:val="005174FE"/>
    <w:rsid w:val="0051769E"/>
    <w:rsid w:val="00517A43"/>
    <w:rsid w:val="005202DD"/>
    <w:rsid w:val="0052077C"/>
    <w:rsid w:val="005209EA"/>
    <w:rsid w:val="00520B0C"/>
    <w:rsid w:val="00520B67"/>
    <w:rsid w:val="0052175F"/>
    <w:rsid w:val="00521A45"/>
    <w:rsid w:val="00521E4E"/>
    <w:rsid w:val="00521F8D"/>
    <w:rsid w:val="00522123"/>
    <w:rsid w:val="005225CF"/>
    <w:rsid w:val="00522AE2"/>
    <w:rsid w:val="00522FA1"/>
    <w:rsid w:val="005230E9"/>
    <w:rsid w:val="005234F5"/>
    <w:rsid w:val="005235DC"/>
    <w:rsid w:val="00523910"/>
    <w:rsid w:val="00524176"/>
    <w:rsid w:val="005241D8"/>
    <w:rsid w:val="005242A2"/>
    <w:rsid w:val="005242EF"/>
    <w:rsid w:val="0052436C"/>
    <w:rsid w:val="0052473A"/>
    <w:rsid w:val="00524ACE"/>
    <w:rsid w:val="0052518C"/>
    <w:rsid w:val="00525270"/>
    <w:rsid w:val="005252E2"/>
    <w:rsid w:val="0052539F"/>
    <w:rsid w:val="00525932"/>
    <w:rsid w:val="00525F42"/>
    <w:rsid w:val="0052638C"/>
    <w:rsid w:val="00526409"/>
    <w:rsid w:val="0052645E"/>
    <w:rsid w:val="005269DB"/>
    <w:rsid w:val="00526CA4"/>
    <w:rsid w:val="00526DC0"/>
    <w:rsid w:val="00526ED8"/>
    <w:rsid w:val="005275ED"/>
    <w:rsid w:val="00527880"/>
    <w:rsid w:val="0052791F"/>
    <w:rsid w:val="005279A4"/>
    <w:rsid w:val="00527A6D"/>
    <w:rsid w:val="00527DF6"/>
    <w:rsid w:val="005300BC"/>
    <w:rsid w:val="005301ED"/>
    <w:rsid w:val="005302D2"/>
    <w:rsid w:val="005303D5"/>
    <w:rsid w:val="00530834"/>
    <w:rsid w:val="00530B88"/>
    <w:rsid w:val="00530DE3"/>
    <w:rsid w:val="00530F84"/>
    <w:rsid w:val="0053123E"/>
    <w:rsid w:val="0053183B"/>
    <w:rsid w:val="00531A87"/>
    <w:rsid w:val="00531D6C"/>
    <w:rsid w:val="00531F0E"/>
    <w:rsid w:val="0053269D"/>
    <w:rsid w:val="005327D1"/>
    <w:rsid w:val="005328EA"/>
    <w:rsid w:val="00532992"/>
    <w:rsid w:val="00533002"/>
    <w:rsid w:val="005333FD"/>
    <w:rsid w:val="00533972"/>
    <w:rsid w:val="00534079"/>
    <w:rsid w:val="00534171"/>
    <w:rsid w:val="0053422D"/>
    <w:rsid w:val="00534334"/>
    <w:rsid w:val="00534591"/>
    <w:rsid w:val="00534965"/>
    <w:rsid w:val="00534D53"/>
    <w:rsid w:val="00534D73"/>
    <w:rsid w:val="00534E75"/>
    <w:rsid w:val="00535050"/>
    <w:rsid w:val="0053505F"/>
    <w:rsid w:val="0053514F"/>
    <w:rsid w:val="00535260"/>
    <w:rsid w:val="0053531E"/>
    <w:rsid w:val="0053568E"/>
    <w:rsid w:val="00535AFF"/>
    <w:rsid w:val="00535EA0"/>
    <w:rsid w:val="00536042"/>
    <w:rsid w:val="00536773"/>
    <w:rsid w:val="00536C7F"/>
    <w:rsid w:val="00536D9C"/>
    <w:rsid w:val="00536FCB"/>
    <w:rsid w:val="0053701A"/>
    <w:rsid w:val="0053727D"/>
    <w:rsid w:val="00537446"/>
    <w:rsid w:val="005376E2"/>
    <w:rsid w:val="00537784"/>
    <w:rsid w:val="005378EA"/>
    <w:rsid w:val="00537D2E"/>
    <w:rsid w:val="005402A5"/>
    <w:rsid w:val="005405CC"/>
    <w:rsid w:val="00540632"/>
    <w:rsid w:val="0054079B"/>
    <w:rsid w:val="0054082B"/>
    <w:rsid w:val="00540A2B"/>
    <w:rsid w:val="00540B91"/>
    <w:rsid w:val="00541466"/>
    <w:rsid w:val="005417D8"/>
    <w:rsid w:val="005419C1"/>
    <w:rsid w:val="00541B87"/>
    <w:rsid w:val="00541E8A"/>
    <w:rsid w:val="00541EA7"/>
    <w:rsid w:val="00542125"/>
    <w:rsid w:val="0054229D"/>
    <w:rsid w:val="00542607"/>
    <w:rsid w:val="00542681"/>
    <w:rsid w:val="00542846"/>
    <w:rsid w:val="0054286D"/>
    <w:rsid w:val="005428D8"/>
    <w:rsid w:val="005429E0"/>
    <w:rsid w:val="00543263"/>
    <w:rsid w:val="005433FE"/>
    <w:rsid w:val="00543426"/>
    <w:rsid w:val="00543666"/>
    <w:rsid w:val="00543676"/>
    <w:rsid w:val="005439A3"/>
    <w:rsid w:val="00543C89"/>
    <w:rsid w:val="00543EFE"/>
    <w:rsid w:val="00543F32"/>
    <w:rsid w:val="00544397"/>
    <w:rsid w:val="00544595"/>
    <w:rsid w:val="00545281"/>
    <w:rsid w:val="005452F6"/>
    <w:rsid w:val="00545477"/>
    <w:rsid w:val="005454F8"/>
    <w:rsid w:val="0054580E"/>
    <w:rsid w:val="00545917"/>
    <w:rsid w:val="00545E42"/>
    <w:rsid w:val="00546064"/>
    <w:rsid w:val="00546267"/>
    <w:rsid w:val="00547689"/>
    <w:rsid w:val="005478CC"/>
    <w:rsid w:val="00547925"/>
    <w:rsid w:val="00547BEC"/>
    <w:rsid w:val="00547DC6"/>
    <w:rsid w:val="005508A3"/>
    <w:rsid w:val="005508FE"/>
    <w:rsid w:val="00550E2A"/>
    <w:rsid w:val="00550E32"/>
    <w:rsid w:val="0055116C"/>
    <w:rsid w:val="0055129A"/>
    <w:rsid w:val="005514ED"/>
    <w:rsid w:val="0055155B"/>
    <w:rsid w:val="0055183C"/>
    <w:rsid w:val="00551B96"/>
    <w:rsid w:val="00551E69"/>
    <w:rsid w:val="00552206"/>
    <w:rsid w:val="005523DA"/>
    <w:rsid w:val="00552645"/>
    <w:rsid w:val="00552681"/>
    <w:rsid w:val="00552AE7"/>
    <w:rsid w:val="00552BF7"/>
    <w:rsid w:val="00552DC1"/>
    <w:rsid w:val="00552F20"/>
    <w:rsid w:val="00552FE5"/>
    <w:rsid w:val="00553403"/>
    <w:rsid w:val="005534B7"/>
    <w:rsid w:val="00553594"/>
    <w:rsid w:val="00553774"/>
    <w:rsid w:val="00553888"/>
    <w:rsid w:val="00553A04"/>
    <w:rsid w:val="00553B8C"/>
    <w:rsid w:val="00553BDA"/>
    <w:rsid w:val="00553BE6"/>
    <w:rsid w:val="00553CE4"/>
    <w:rsid w:val="0055405F"/>
    <w:rsid w:val="005540B5"/>
    <w:rsid w:val="005540D1"/>
    <w:rsid w:val="005543A1"/>
    <w:rsid w:val="00554874"/>
    <w:rsid w:val="005552AB"/>
    <w:rsid w:val="00555355"/>
    <w:rsid w:val="0055552E"/>
    <w:rsid w:val="00555616"/>
    <w:rsid w:val="00555A8A"/>
    <w:rsid w:val="00555CC8"/>
    <w:rsid w:val="00555D72"/>
    <w:rsid w:val="0055665F"/>
    <w:rsid w:val="0055690E"/>
    <w:rsid w:val="00556B52"/>
    <w:rsid w:val="00556E96"/>
    <w:rsid w:val="00556F4C"/>
    <w:rsid w:val="005570AF"/>
    <w:rsid w:val="005570EE"/>
    <w:rsid w:val="00557272"/>
    <w:rsid w:val="005576CA"/>
    <w:rsid w:val="00557AE9"/>
    <w:rsid w:val="00557F3C"/>
    <w:rsid w:val="005601B6"/>
    <w:rsid w:val="005601C6"/>
    <w:rsid w:val="005606B3"/>
    <w:rsid w:val="0056079C"/>
    <w:rsid w:val="0056090A"/>
    <w:rsid w:val="005609E7"/>
    <w:rsid w:val="00560BCF"/>
    <w:rsid w:val="00560D41"/>
    <w:rsid w:val="00560FD2"/>
    <w:rsid w:val="0056108C"/>
    <w:rsid w:val="005610AE"/>
    <w:rsid w:val="0056149B"/>
    <w:rsid w:val="00561BD8"/>
    <w:rsid w:val="00561FF3"/>
    <w:rsid w:val="00562124"/>
    <w:rsid w:val="00562173"/>
    <w:rsid w:val="005621E9"/>
    <w:rsid w:val="00562621"/>
    <w:rsid w:val="0056277F"/>
    <w:rsid w:val="00562E72"/>
    <w:rsid w:val="00562F02"/>
    <w:rsid w:val="00563197"/>
    <w:rsid w:val="005633F9"/>
    <w:rsid w:val="005634A4"/>
    <w:rsid w:val="005634C1"/>
    <w:rsid w:val="00563820"/>
    <w:rsid w:val="00563C6B"/>
    <w:rsid w:val="00563D77"/>
    <w:rsid w:val="00563F20"/>
    <w:rsid w:val="005640D0"/>
    <w:rsid w:val="00564407"/>
    <w:rsid w:val="005645F7"/>
    <w:rsid w:val="00564B03"/>
    <w:rsid w:val="00564CA1"/>
    <w:rsid w:val="00565085"/>
    <w:rsid w:val="00565264"/>
    <w:rsid w:val="005653CC"/>
    <w:rsid w:val="0056573F"/>
    <w:rsid w:val="00565786"/>
    <w:rsid w:val="00565ACB"/>
    <w:rsid w:val="00565D1D"/>
    <w:rsid w:val="00565D35"/>
    <w:rsid w:val="00565DD2"/>
    <w:rsid w:val="00566018"/>
    <w:rsid w:val="00566380"/>
    <w:rsid w:val="00566511"/>
    <w:rsid w:val="00566562"/>
    <w:rsid w:val="00566629"/>
    <w:rsid w:val="005667CA"/>
    <w:rsid w:val="0056683F"/>
    <w:rsid w:val="00566B56"/>
    <w:rsid w:val="00566C57"/>
    <w:rsid w:val="00566DF2"/>
    <w:rsid w:val="0056732D"/>
    <w:rsid w:val="0056767F"/>
    <w:rsid w:val="00567C08"/>
    <w:rsid w:val="00567C45"/>
    <w:rsid w:val="00567C56"/>
    <w:rsid w:val="00567C59"/>
    <w:rsid w:val="00567CA3"/>
    <w:rsid w:val="00567D45"/>
    <w:rsid w:val="00567D6D"/>
    <w:rsid w:val="00570310"/>
    <w:rsid w:val="005703A5"/>
    <w:rsid w:val="00570413"/>
    <w:rsid w:val="00571274"/>
    <w:rsid w:val="005713EC"/>
    <w:rsid w:val="00571560"/>
    <w:rsid w:val="0057161E"/>
    <w:rsid w:val="00571740"/>
    <w:rsid w:val="00571815"/>
    <w:rsid w:val="005719F1"/>
    <w:rsid w:val="00571D50"/>
    <w:rsid w:val="00572017"/>
    <w:rsid w:val="00572221"/>
    <w:rsid w:val="005726F0"/>
    <w:rsid w:val="00572765"/>
    <w:rsid w:val="00572823"/>
    <w:rsid w:val="00572F06"/>
    <w:rsid w:val="00573069"/>
    <w:rsid w:val="00573153"/>
    <w:rsid w:val="0057319B"/>
    <w:rsid w:val="005735C2"/>
    <w:rsid w:val="0057367D"/>
    <w:rsid w:val="00573B41"/>
    <w:rsid w:val="00573DD7"/>
    <w:rsid w:val="00573EDC"/>
    <w:rsid w:val="00574373"/>
    <w:rsid w:val="005743B3"/>
    <w:rsid w:val="0057446C"/>
    <w:rsid w:val="00574807"/>
    <w:rsid w:val="005748F1"/>
    <w:rsid w:val="0057491E"/>
    <w:rsid w:val="00574B63"/>
    <w:rsid w:val="005757F6"/>
    <w:rsid w:val="00575EC1"/>
    <w:rsid w:val="0057609D"/>
    <w:rsid w:val="005764E3"/>
    <w:rsid w:val="00576814"/>
    <w:rsid w:val="005769DD"/>
    <w:rsid w:val="00576D6B"/>
    <w:rsid w:val="00576D96"/>
    <w:rsid w:val="00576E07"/>
    <w:rsid w:val="00576FC6"/>
    <w:rsid w:val="0057736B"/>
    <w:rsid w:val="0057752C"/>
    <w:rsid w:val="00577966"/>
    <w:rsid w:val="00577B4B"/>
    <w:rsid w:val="00577C18"/>
    <w:rsid w:val="00577F25"/>
    <w:rsid w:val="005801A3"/>
    <w:rsid w:val="00580323"/>
    <w:rsid w:val="0058073E"/>
    <w:rsid w:val="005807A7"/>
    <w:rsid w:val="005809BC"/>
    <w:rsid w:val="00580A58"/>
    <w:rsid w:val="00580F6C"/>
    <w:rsid w:val="00580F8F"/>
    <w:rsid w:val="005812F5"/>
    <w:rsid w:val="00581CB0"/>
    <w:rsid w:val="00581F6F"/>
    <w:rsid w:val="0058203A"/>
    <w:rsid w:val="00582397"/>
    <w:rsid w:val="0058253C"/>
    <w:rsid w:val="005825AF"/>
    <w:rsid w:val="00582BC5"/>
    <w:rsid w:val="00582D6F"/>
    <w:rsid w:val="00583EE3"/>
    <w:rsid w:val="0058426F"/>
    <w:rsid w:val="00584304"/>
    <w:rsid w:val="00584466"/>
    <w:rsid w:val="00584712"/>
    <w:rsid w:val="00584A71"/>
    <w:rsid w:val="00584C54"/>
    <w:rsid w:val="00584D5F"/>
    <w:rsid w:val="005856E7"/>
    <w:rsid w:val="0058578A"/>
    <w:rsid w:val="0058598D"/>
    <w:rsid w:val="005859A0"/>
    <w:rsid w:val="00585E4D"/>
    <w:rsid w:val="0058607E"/>
    <w:rsid w:val="00586368"/>
    <w:rsid w:val="005863F5"/>
    <w:rsid w:val="00586C81"/>
    <w:rsid w:val="00586CBD"/>
    <w:rsid w:val="0058710A"/>
    <w:rsid w:val="005873F8"/>
    <w:rsid w:val="00587C7B"/>
    <w:rsid w:val="00587E9C"/>
    <w:rsid w:val="00590039"/>
    <w:rsid w:val="0059014C"/>
    <w:rsid w:val="00590328"/>
    <w:rsid w:val="00590362"/>
    <w:rsid w:val="00590783"/>
    <w:rsid w:val="00590B04"/>
    <w:rsid w:val="00590C99"/>
    <w:rsid w:val="0059165D"/>
    <w:rsid w:val="005918D1"/>
    <w:rsid w:val="00591A0D"/>
    <w:rsid w:val="00591B0B"/>
    <w:rsid w:val="00591CB6"/>
    <w:rsid w:val="00591E29"/>
    <w:rsid w:val="00591E70"/>
    <w:rsid w:val="00591FCF"/>
    <w:rsid w:val="00591FF7"/>
    <w:rsid w:val="005921C6"/>
    <w:rsid w:val="005921F1"/>
    <w:rsid w:val="005923A6"/>
    <w:rsid w:val="0059242C"/>
    <w:rsid w:val="00592449"/>
    <w:rsid w:val="0059291C"/>
    <w:rsid w:val="00592EF9"/>
    <w:rsid w:val="00592F8F"/>
    <w:rsid w:val="00593900"/>
    <w:rsid w:val="0059399E"/>
    <w:rsid w:val="00593C29"/>
    <w:rsid w:val="005945B2"/>
    <w:rsid w:val="0059461E"/>
    <w:rsid w:val="0059493B"/>
    <w:rsid w:val="00594E5D"/>
    <w:rsid w:val="00594E92"/>
    <w:rsid w:val="00594FCF"/>
    <w:rsid w:val="00595905"/>
    <w:rsid w:val="00595F65"/>
    <w:rsid w:val="00596375"/>
    <w:rsid w:val="005963FB"/>
    <w:rsid w:val="005965D1"/>
    <w:rsid w:val="005967DB"/>
    <w:rsid w:val="005969B4"/>
    <w:rsid w:val="005969D7"/>
    <w:rsid w:val="00596ABE"/>
    <w:rsid w:val="00596B91"/>
    <w:rsid w:val="00596F1F"/>
    <w:rsid w:val="00596F3A"/>
    <w:rsid w:val="005970E4"/>
    <w:rsid w:val="00597131"/>
    <w:rsid w:val="00597295"/>
    <w:rsid w:val="005974D9"/>
    <w:rsid w:val="00597531"/>
    <w:rsid w:val="0059758A"/>
    <w:rsid w:val="00597821"/>
    <w:rsid w:val="005A014A"/>
    <w:rsid w:val="005A01EC"/>
    <w:rsid w:val="005A0338"/>
    <w:rsid w:val="005A047E"/>
    <w:rsid w:val="005A07ED"/>
    <w:rsid w:val="005A0864"/>
    <w:rsid w:val="005A09DE"/>
    <w:rsid w:val="005A0B34"/>
    <w:rsid w:val="005A0B66"/>
    <w:rsid w:val="005A0CB7"/>
    <w:rsid w:val="005A0DD1"/>
    <w:rsid w:val="005A12FE"/>
    <w:rsid w:val="005A1382"/>
    <w:rsid w:val="005A16C0"/>
    <w:rsid w:val="005A1A64"/>
    <w:rsid w:val="005A1C47"/>
    <w:rsid w:val="005A1FDC"/>
    <w:rsid w:val="005A200D"/>
    <w:rsid w:val="005A2072"/>
    <w:rsid w:val="005A21AE"/>
    <w:rsid w:val="005A2335"/>
    <w:rsid w:val="005A2417"/>
    <w:rsid w:val="005A25E7"/>
    <w:rsid w:val="005A2963"/>
    <w:rsid w:val="005A2C0F"/>
    <w:rsid w:val="005A2FC1"/>
    <w:rsid w:val="005A35DE"/>
    <w:rsid w:val="005A3E24"/>
    <w:rsid w:val="005A49CB"/>
    <w:rsid w:val="005A4C71"/>
    <w:rsid w:val="005A4FE7"/>
    <w:rsid w:val="005A51FF"/>
    <w:rsid w:val="005A5434"/>
    <w:rsid w:val="005A5486"/>
    <w:rsid w:val="005A5F76"/>
    <w:rsid w:val="005A67AA"/>
    <w:rsid w:val="005A6BB2"/>
    <w:rsid w:val="005A708F"/>
    <w:rsid w:val="005A7096"/>
    <w:rsid w:val="005A72D3"/>
    <w:rsid w:val="005A7304"/>
    <w:rsid w:val="005A7330"/>
    <w:rsid w:val="005A78F3"/>
    <w:rsid w:val="005A7BFC"/>
    <w:rsid w:val="005A7CA4"/>
    <w:rsid w:val="005A7EEA"/>
    <w:rsid w:val="005A9417"/>
    <w:rsid w:val="005B00CE"/>
    <w:rsid w:val="005B0210"/>
    <w:rsid w:val="005B0233"/>
    <w:rsid w:val="005B03A3"/>
    <w:rsid w:val="005B042C"/>
    <w:rsid w:val="005B04C6"/>
    <w:rsid w:val="005B0905"/>
    <w:rsid w:val="005B0A6E"/>
    <w:rsid w:val="005B0F4D"/>
    <w:rsid w:val="005B1790"/>
    <w:rsid w:val="005B199A"/>
    <w:rsid w:val="005B1B3A"/>
    <w:rsid w:val="005B1CBB"/>
    <w:rsid w:val="005B1EDC"/>
    <w:rsid w:val="005B1FA3"/>
    <w:rsid w:val="005B266A"/>
    <w:rsid w:val="005B266D"/>
    <w:rsid w:val="005B27F7"/>
    <w:rsid w:val="005B292A"/>
    <w:rsid w:val="005B2B0C"/>
    <w:rsid w:val="005B2B47"/>
    <w:rsid w:val="005B2D83"/>
    <w:rsid w:val="005B2FE3"/>
    <w:rsid w:val="005B314E"/>
    <w:rsid w:val="005B3173"/>
    <w:rsid w:val="005B325F"/>
    <w:rsid w:val="005B33EC"/>
    <w:rsid w:val="005B44C7"/>
    <w:rsid w:val="005B479B"/>
    <w:rsid w:val="005B4833"/>
    <w:rsid w:val="005B4A66"/>
    <w:rsid w:val="005B4AC8"/>
    <w:rsid w:val="005B591D"/>
    <w:rsid w:val="005B5A1D"/>
    <w:rsid w:val="005B5B1F"/>
    <w:rsid w:val="005B5BFB"/>
    <w:rsid w:val="005B5E45"/>
    <w:rsid w:val="005B5FFC"/>
    <w:rsid w:val="005B61AF"/>
    <w:rsid w:val="005B6209"/>
    <w:rsid w:val="005B6929"/>
    <w:rsid w:val="005B6A52"/>
    <w:rsid w:val="005B6E76"/>
    <w:rsid w:val="005B6F14"/>
    <w:rsid w:val="005B713F"/>
    <w:rsid w:val="005B749E"/>
    <w:rsid w:val="005B7A02"/>
    <w:rsid w:val="005B7A1C"/>
    <w:rsid w:val="005B7B11"/>
    <w:rsid w:val="005B7BF4"/>
    <w:rsid w:val="005C0092"/>
    <w:rsid w:val="005C07F4"/>
    <w:rsid w:val="005C09FE"/>
    <w:rsid w:val="005C0DBC"/>
    <w:rsid w:val="005C0FA9"/>
    <w:rsid w:val="005C13A2"/>
    <w:rsid w:val="005C15BA"/>
    <w:rsid w:val="005C19BC"/>
    <w:rsid w:val="005C19EF"/>
    <w:rsid w:val="005C1B58"/>
    <w:rsid w:val="005C1C54"/>
    <w:rsid w:val="005C1DDA"/>
    <w:rsid w:val="005C1DDF"/>
    <w:rsid w:val="005C1F1B"/>
    <w:rsid w:val="005C234B"/>
    <w:rsid w:val="005C243E"/>
    <w:rsid w:val="005C289F"/>
    <w:rsid w:val="005C2BAB"/>
    <w:rsid w:val="005C2BDD"/>
    <w:rsid w:val="005C2DC0"/>
    <w:rsid w:val="005C2F29"/>
    <w:rsid w:val="005C372A"/>
    <w:rsid w:val="005C4413"/>
    <w:rsid w:val="005C497B"/>
    <w:rsid w:val="005C4CF9"/>
    <w:rsid w:val="005C4E55"/>
    <w:rsid w:val="005C505E"/>
    <w:rsid w:val="005C517D"/>
    <w:rsid w:val="005C5280"/>
    <w:rsid w:val="005C58D3"/>
    <w:rsid w:val="005C5DD3"/>
    <w:rsid w:val="005C6453"/>
    <w:rsid w:val="005C6884"/>
    <w:rsid w:val="005C6D76"/>
    <w:rsid w:val="005C6E3C"/>
    <w:rsid w:val="005C6ED8"/>
    <w:rsid w:val="005C72A1"/>
    <w:rsid w:val="005C736D"/>
    <w:rsid w:val="005C7407"/>
    <w:rsid w:val="005C75F0"/>
    <w:rsid w:val="005C76C0"/>
    <w:rsid w:val="005D00E1"/>
    <w:rsid w:val="005D0146"/>
    <w:rsid w:val="005D08FE"/>
    <w:rsid w:val="005D1076"/>
    <w:rsid w:val="005D1562"/>
    <w:rsid w:val="005D165D"/>
    <w:rsid w:val="005D199A"/>
    <w:rsid w:val="005D1EB9"/>
    <w:rsid w:val="005D235D"/>
    <w:rsid w:val="005D2816"/>
    <w:rsid w:val="005D308B"/>
    <w:rsid w:val="005D32F4"/>
    <w:rsid w:val="005D3675"/>
    <w:rsid w:val="005D3751"/>
    <w:rsid w:val="005D3C62"/>
    <w:rsid w:val="005D3D39"/>
    <w:rsid w:val="005D426B"/>
    <w:rsid w:val="005D42CC"/>
    <w:rsid w:val="005D4343"/>
    <w:rsid w:val="005D434B"/>
    <w:rsid w:val="005D4688"/>
    <w:rsid w:val="005D49BF"/>
    <w:rsid w:val="005D4DD7"/>
    <w:rsid w:val="005D4EC8"/>
    <w:rsid w:val="005D5225"/>
    <w:rsid w:val="005D562F"/>
    <w:rsid w:val="005D575A"/>
    <w:rsid w:val="005D5994"/>
    <w:rsid w:val="005D59C7"/>
    <w:rsid w:val="005D5A66"/>
    <w:rsid w:val="005D5B02"/>
    <w:rsid w:val="005D5DB2"/>
    <w:rsid w:val="005D5DD9"/>
    <w:rsid w:val="005D62E8"/>
    <w:rsid w:val="005D6662"/>
    <w:rsid w:val="005D6A45"/>
    <w:rsid w:val="005D6B05"/>
    <w:rsid w:val="005D6D47"/>
    <w:rsid w:val="005D700F"/>
    <w:rsid w:val="005D7143"/>
    <w:rsid w:val="005D728A"/>
    <w:rsid w:val="005D73A5"/>
    <w:rsid w:val="005D7C7C"/>
    <w:rsid w:val="005D7D0B"/>
    <w:rsid w:val="005D7E86"/>
    <w:rsid w:val="005E03A9"/>
    <w:rsid w:val="005E03CF"/>
    <w:rsid w:val="005E0477"/>
    <w:rsid w:val="005E0648"/>
    <w:rsid w:val="005E06F3"/>
    <w:rsid w:val="005E071B"/>
    <w:rsid w:val="005E073F"/>
    <w:rsid w:val="005E07B2"/>
    <w:rsid w:val="005E0A2B"/>
    <w:rsid w:val="005E0F80"/>
    <w:rsid w:val="005E10B1"/>
    <w:rsid w:val="005E1880"/>
    <w:rsid w:val="005E1977"/>
    <w:rsid w:val="005E19D9"/>
    <w:rsid w:val="005E1B31"/>
    <w:rsid w:val="005E1E35"/>
    <w:rsid w:val="005E20C8"/>
    <w:rsid w:val="005E2444"/>
    <w:rsid w:val="005E26BC"/>
    <w:rsid w:val="005E26E5"/>
    <w:rsid w:val="005E3B3F"/>
    <w:rsid w:val="005E3C46"/>
    <w:rsid w:val="005E3DF4"/>
    <w:rsid w:val="005E3E82"/>
    <w:rsid w:val="005E405D"/>
    <w:rsid w:val="005E414D"/>
    <w:rsid w:val="005E41D4"/>
    <w:rsid w:val="005E445C"/>
    <w:rsid w:val="005E4921"/>
    <w:rsid w:val="005E49F0"/>
    <w:rsid w:val="005E4BAC"/>
    <w:rsid w:val="005E4D01"/>
    <w:rsid w:val="005E53A3"/>
    <w:rsid w:val="005E5622"/>
    <w:rsid w:val="005E570E"/>
    <w:rsid w:val="005E5E4C"/>
    <w:rsid w:val="005E5E91"/>
    <w:rsid w:val="005E6092"/>
    <w:rsid w:val="005E630A"/>
    <w:rsid w:val="005E65FC"/>
    <w:rsid w:val="005E697E"/>
    <w:rsid w:val="005E6CC8"/>
    <w:rsid w:val="005E6CCA"/>
    <w:rsid w:val="005E712F"/>
    <w:rsid w:val="005E7790"/>
    <w:rsid w:val="005E7960"/>
    <w:rsid w:val="005E79F5"/>
    <w:rsid w:val="005E7E15"/>
    <w:rsid w:val="005F09D6"/>
    <w:rsid w:val="005F1050"/>
    <w:rsid w:val="005F1272"/>
    <w:rsid w:val="005F1704"/>
    <w:rsid w:val="005F1799"/>
    <w:rsid w:val="005F179F"/>
    <w:rsid w:val="005F18BF"/>
    <w:rsid w:val="005F1967"/>
    <w:rsid w:val="005F1DA5"/>
    <w:rsid w:val="005F21CD"/>
    <w:rsid w:val="005F2236"/>
    <w:rsid w:val="005F2295"/>
    <w:rsid w:val="005F23BD"/>
    <w:rsid w:val="005F24ED"/>
    <w:rsid w:val="005F25C9"/>
    <w:rsid w:val="005F26E5"/>
    <w:rsid w:val="005F278D"/>
    <w:rsid w:val="005F27E9"/>
    <w:rsid w:val="005F2829"/>
    <w:rsid w:val="005F2903"/>
    <w:rsid w:val="005F291A"/>
    <w:rsid w:val="005F291C"/>
    <w:rsid w:val="005F29AD"/>
    <w:rsid w:val="005F2B66"/>
    <w:rsid w:val="005F2D4E"/>
    <w:rsid w:val="005F350F"/>
    <w:rsid w:val="005F3557"/>
    <w:rsid w:val="005F3660"/>
    <w:rsid w:val="005F3A0B"/>
    <w:rsid w:val="005F3F40"/>
    <w:rsid w:val="005F4429"/>
    <w:rsid w:val="005F4450"/>
    <w:rsid w:val="005F4625"/>
    <w:rsid w:val="005F4753"/>
    <w:rsid w:val="005F4D9D"/>
    <w:rsid w:val="005F4ED8"/>
    <w:rsid w:val="005F52D6"/>
    <w:rsid w:val="005F53B7"/>
    <w:rsid w:val="005F56CE"/>
    <w:rsid w:val="005F5D69"/>
    <w:rsid w:val="005F606A"/>
    <w:rsid w:val="005F608F"/>
    <w:rsid w:val="005F62B3"/>
    <w:rsid w:val="005F636F"/>
    <w:rsid w:val="005F6416"/>
    <w:rsid w:val="005F649F"/>
    <w:rsid w:val="005F70FB"/>
    <w:rsid w:val="005F779C"/>
    <w:rsid w:val="005F7981"/>
    <w:rsid w:val="005F7C7D"/>
    <w:rsid w:val="005F7CC7"/>
    <w:rsid w:val="005F7CD6"/>
    <w:rsid w:val="005F7D76"/>
    <w:rsid w:val="005F7DDE"/>
    <w:rsid w:val="005F7DF7"/>
    <w:rsid w:val="005F7E32"/>
    <w:rsid w:val="005F7E6C"/>
    <w:rsid w:val="0060009D"/>
    <w:rsid w:val="00600187"/>
    <w:rsid w:val="006001FD"/>
    <w:rsid w:val="006004A0"/>
    <w:rsid w:val="006005C8"/>
    <w:rsid w:val="0060074A"/>
    <w:rsid w:val="00600853"/>
    <w:rsid w:val="0060094F"/>
    <w:rsid w:val="006009D0"/>
    <w:rsid w:val="006009DF"/>
    <w:rsid w:val="00600DF9"/>
    <w:rsid w:val="00600F83"/>
    <w:rsid w:val="00601030"/>
    <w:rsid w:val="0060156E"/>
    <w:rsid w:val="0060162D"/>
    <w:rsid w:val="006017F7"/>
    <w:rsid w:val="00601B37"/>
    <w:rsid w:val="00601BA8"/>
    <w:rsid w:val="00601C61"/>
    <w:rsid w:val="006020C1"/>
    <w:rsid w:val="0060210B"/>
    <w:rsid w:val="006027CD"/>
    <w:rsid w:val="00602832"/>
    <w:rsid w:val="00602B2B"/>
    <w:rsid w:val="00602DBD"/>
    <w:rsid w:val="0060314F"/>
    <w:rsid w:val="006031BE"/>
    <w:rsid w:val="0060396F"/>
    <w:rsid w:val="00603D1C"/>
    <w:rsid w:val="00603E2B"/>
    <w:rsid w:val="00603E4B"/>
    <w:rsid w:val="00603F0E"/>
    <w:rsid w:val="00604104"/>
    <w:rsid w:val="006041DA"/>
    <w:rsid w:val="00604335"/>
    <w:rsid w:val="00604516"/>
    <w:rsid w:val="006046F3"/>
    <w:rsid w:val="0060488B"/>
    <w:rsid w:val="00604B1E"/>
    <w:rsid w:val="00604B5A"/>
    <w:rsid w:val="00604DD4"/>
    <w:rsid w:val="006051D0"/>
    <w:rsid w:val="0060544C"/>
    <w:rsid w:val="006056E9"/>
    <w:rsid w:val="006059BF"/>
    <w:rsid w:val="00605EE2"/>
    <w:rsid w:val="00606584"/>
    <w:rsid w:val="0060689D"/>
    <w:rsid w:val="006069F4"/>
    <w:rsid w:val="00606DA6"/>
    <w:rsid w:val="00606FA6"/>
    <w:rsid w:val="0060719E"/>
    <w:rsid w:val="00607345"/>
    <w:rsid w:val="0060739F"/>
    <w:rsid w:val="0060755C"/>
    <w:rsid w:val="0060764D"/>
    <w:rsid w:val="006076F4"/>
    <w:rsid w:val="00607972"/>
    <w:rsid w:val="00607A77"/>
    <w:rsid w:val="006103FB"/>
    <w:rsid w:val="006108B4"/>
    <w:rsid w:val="006108FC"/>
    <w:rsid w:val="00610AE3"/>
    <w:rsid w:val="00610E78"/>
    <w:rsid w:val="0061107A"/>
    <w:rsid w:val="006112CC"/>
    <w:rsid w:val="006113EF"/>
    <w:rsid w:val="00611626"/>
    <w:rsid w:val="00611916"/>
    <w:rsid w:val="006121E9"/>
    <w:rsid w:val="00612456"/>
    <w:rsid w:val="0061280D"/>
    <w:rsid w:val="00612BDC"/>
    <w:rsid w:val="00612F3A"/>
    <w:rsid w:val="00612FF6"/>
    <w:rsid w:val="00613445"/>
    <w:rsid w:val="00613638"/>
    <w:rsid w:val="0061393F"/>
    <w:rsid w:val="00613BD7"/>
    <w:rsid w:val="00613C05"/>
    <w:rsid w:val="00613E92"/>
    <w:rsid w:val="0061455B"/>
    <w:rsid w:val="00614A6D"/>
    <w:rsid w:val="00614ABD"/>
    <w:rsid w:val="00614BBC"/>
    <w:rsid w:val="00614DC2"/>
    <w:rsid w:val="00614F77"/>
    <w:rsid w:val="00614FD1"/>
    <w:rsid w:val="006151C6"/>
    <w:rsid w:val="006152EC"/>
    <w:rsid w:val="006156BF"/>
    <w:rsid w:val="00615B75"/>
    <w:rsid w:val="00615F0B"/>
    <w:rsid w:val="00616458"/>
    <w:rsid w:val="006164EF"/>
    <w:rsid w:val="006165E3"/>
    <w:rsid w:val="006167C7"/>
    <w:rsid w:val="00616A47"/>
    <w:rsid w:val="00616EC1"/>
    <w:rsid w:val="0061746D"/>
    <w:rsid w:val="0061765C"/>
    <w:rsid w:val="0061788C"/>
    <w:rsid w:val="00617FA5"/>
    <w:rsid w:val="006202C1"/>
    <w:rsid w:val="006204ED"/>
    <w:rsid w:val="006207D1"/>
    <w:rsid w:val="00620870"/>
    <w:rsid w:val="006209A5"/>
    <w:rsid w:val="00620C97"/>
    <w:rsid w:val="0062105C"/>
    <w:rsid w:val="00621188"/>
    <w:rsid w:val="006217C1"/>
    <w:rsid w:val="0062195A"/>
    <w:rsid w:val="00621961"/>
    <w:rsid w:val="006219EA"/>
    <w:rsid w:val="00622163"/>
    <w:rsid w:val="00622286"/>
    <w:rsid w:val="00622327"/>
    <w:rsid w:val="00622359"/>
    <w:rsid w:val="00622491"/>
    <w:rsid w:val="006226CE"/>
    <w:rsid w:val="006227FE"/>
    <w:rsid w:val="00622CE5"/>
    <w:rsid w:val="006230A7"/>
    <w:rsid w:val="006231E2"/>
    <w:rsid w:val="00623237"/>
    <w:rsid w:val="006233A3"/>
    <w:rsid w:val="006238A5"/>
    <w:rsid w:val="00623BC6"/>
    <w:rsid w:val="00623E1F"/>
    <w:rsid w:val="00623E68"/>
    <w:rsid w:val="006243DF"/>
    <w:rsid w:val="0062464F"/>
    <w:rsid w:val="00624936"/>
    <w:rsid w:val="00624B30"/>
    <w:rsid w:val="0062503E"/>
    <w:rsid w:val="00625044"/>
    <w:rsid w:val="006256AB"/>
    <w:rsid w:val="00625D84"/>
    <w:rsid w:val="00625EA8"/>
    <w:rsid w:val="00625EAD"/>
    <w:rsid w:val="006260CC"/>
    <w:rsid w:val="006260FD"/>
    <w:rsid w:val="0062617B"/>
    <w:rsid w:val="0062618B"/>
    <w:rsid w:val="006264F2"/>
    <w:rsid w:val="006266BA"/>
    <w:rsid w:val="006267D4"/>
    <w:rsid w:val="00626AC9"/>
    <w:rsid w:val="00626C74"/>
    <w:rsid w:val="00626CB5"/>
    <w:rsid w:val="00626CD4"/>
    <w:rsid w:val="00626EAD"/>
    <w:rsid w:val="00626FD3"/>
    <w:rsid w:val="006271A4"/>
    <w:rsid w:val="0062748E"/>
    <w:rsid w:val="006275B7"/>
    <w:rsid w:val="00627C08"/>
    <w:rsid w:val="00627E5C"/>
    <w:rsid w:val="00627E74"/>
    <w:rsid w:val="00627F6C"/>
    <w:rsid w:val="0063019E"/>
    <w:rsid w:val="0063026A"/>
    <w:rsid w:val="00630312"/>
    <w:rsid w:val="00630353"/>
    <w:rsid w:val="0063063F"/>
    <w:rsid w:val="00630694"/>
    <w:rsid w:val="006306CA"/>
    <w:rsid w:val="00630B44"/>
    <w:rsid w:val="00630C86"/>
    <w:rsid w:val="00630E74"/>
    <w:rsid w:val="006312A4"/>
    <w:rsid w:val="0063156F"/>
    <w:rsid w:val="00631617"/>
    <w:rsid w:val="00631682"/>
    <w:rsid w:val="00631B7E"/>
    <w:rsid w:val="00631D0B"/>
    <w:rsid w:val="00631E76"/>
    <w:rsid w:val="006322A3"/>
    <w:rsid w:val="00632397"/>
    <w:rsid w:val="00632557"/>
    <w:rsid w:val="006326AD"/>
    <w:rsid w:val="00632861"/>
    <w:rsid w:val="00632C5F"/>
    <w:rsid w:val="00632F0E"/>
    <w:rsid w:val="006339AD"/>
    <w:rsid w:val="00633B49"/>
    <w:rsid w:val="00633B6B"/>
    <w:rsid w:val="00633CF1"/>
    <w:rsid w:val="00633D8A"/>
    <w:rsid w:val="00633FBB"/>
    <w:rsid w:val="00634016"/>
    <w:rsid w:val="006341EC"/>
    <w:rsid w:val="00634228"/>
    <w:rsid w:val="006346AA"/>
    <w:rsid w:val="006346C5"/>
    <w:rsid w:val="00634A26"/>
    <w:rsid w:val="00634B62"/>
    <w:rsid w:val="006350A1"/>
    <w:rsid w:val="006351EF"/>
    <w:rsid w:val="00635780"/>
    <w:rsid w:val="006358D8"/>
    <w:rsid w:val="00635C87"/>
    <w:rsid w:val="00635CFC"/>
    <w:rsid w:val="00635D6E"/>
    <w:rsid w:val="00635F85"/>
    <w:rsid w:val="0063645D"/>
    <w:rsid w:val="0063658B"/>
    <w:rsid w:val="006366FF"/>
    <w:rsid w:val="00636891"/>
    <w:rsid w:val="00636A65"/>
    <w:rsid w:val="00636E00"/>
    <w:rsid w:val="00636F0B"/>
    <w:rsid w:val="0063705A"/>
    <w:rsid w:val="0063741B"/>
    <w:rsid w:val="0063749A"/>
    <w:rsid w:val="00637646"/>
    <w:rsid w:val="00637687"/>
    <w:rsid w:val="00637815"/>
    <w:rsid w:val="00640079"/>
    <w:rsid w:val="006401E3"/>
    <w:rsid w:val="006407C4"/>
    <w:rsid w:val="0064080A"/>
    <w:rsid w:val="00640852"/>
    <w:rsid w:val="00640B9D"/>
    <w:rsid w:val="00640C77"/>
    <w:rsid w:val="00640CF3"/>
    <w:rsid w:val="00640DB8"/>
    <w:rsid w:val="00641197"/>
    <w:rsid w:val="006414B5"/>
    <w:rsid w:val="0064154C"/>
    <w:rsid w:val="006416C7"/>
    <w:rsid w:val="00641701"/>
    <w:rsid w:val="006417A6"/>
    <w:rsid w:val="00641918"/>
    <w:rsid w:val="00641968"/>
    <w:rsid w:val="00641B0C"/>
    <w:rsid w:val="00641E0D"/>
    <w:rsid w:val="00641FD2"/>
    <w:rsid w:val="006421A1"/>
    <w:rsid w:val="0064221D"/>
    <w:rsid w:val="00642622"/>
    <w:rsid w:val="00642823"/>
    <w:rsid w:val="006429DB"/>
    <w:rsid w:val="0064328E"/>
    <w:rsid w:val="00643369"/>
    <w:rsid w:val="0064373A"/>
    <w:rsid w:val="00643747"/>
    <w:rsid w:val="00643893"/>
    <w:rsid w:val="00643A13"/>
    <w:rsid w:val="00643C00"/>
    <w:rsid w:val="00643D35"/>
    <w:rsid w:val="00643DC2"/>
    <w:rsid w:val="00643F7F"/>
    <w:rsid w:val="00643FD4"/>
    <w:rsid w:val="006444E5"/>
    <w:rsid w:val="006447FD"/>
    <w:rsid w:val="006448A1"/>
    <w:rsid w:val="006448C5"/>
    <w:rsid w:val="00644BE7"/>
    <w:rsid w:val="00644FF2"/>
    <w:rsid w:val="006450EA"/>
    <w:rsid w:val="00645450"/>
    <w:rsid w:val="006456D2"/>
    <w:rsid w:val="00645EE1"/>
    <w:rsid w:val="00646365"/>
    <w:rsid w:val="0064651F"/>
    <w:rsid w:val="00646690"/>
    <w:rsid w:val="0064669D"/>
    <w:rsid w:val="006469F0"/>
    <w:rsid w:val="00646AAA"/>
    <w:rsid w:val="00646D4E"/>
    <w:rsid w:val="00646FB5"/>
    <w:rsid w:val="006472E2"/>
    <w:rsid w:val="00647496"/>
    <w:rsid w:val="00647554"/>
    <w:rsid w:val="00647788"/>
    <w:rsid w:val="006478D4"/>
    <w:rsid w:val="00647CCD"/>
    <w:rsid w:val="00647DF5"/>
    <w:rsid w:val="0065027D"/>
    <w:rsid w:val="0065036C"/>
    <w:rsid w:val="0065066F"/>
    <w:rsid w:val="006506EB"/>
    <w:rsid w:val="00650B7C"/>
    <w:rsid w:val="00650C5A"/>
    <w:rsid w:val="0065100B"/>
    <w:rsid w:val="00651059"/>
    <w:rsid w:val="006510A0"/>
    <w:rsid w:val="006512B3"/>
    <w:rsid w:val="006515C3"/>
    <w:rsid w:val="006518CA"/>
    <w:rsid w:val="00651D29"/>
    <w:rsid w:val="00651EF8"/>
    <w:rsid w:val="0065241E"/>
    <w:rsid w:val="0065255C"/>
    <w:rsid w:val="006527D3"/>
    <w:rsid w:val="006529BF"/>
    <w:rsid w:val="00652C13"/>
    <w:rsid w:val="00652C48"/>
    <w:rsid w:val="00652C65"/>
    <w:rsid w:val="00652FC7"/>
    <w:rsid w:val="006530E9"/>
    <w:rsid w:val="00653167"/>
    <w:rsid w:val="006532FE"/>
    <w:rsid w:val="006536A4"/>
    <w:rsid w:val="006536D5"/>
    <w:rsid w:val="00653C4D"/>
    <w:rsid w:val="00653C55"/>
    <w:rsid w:val="00654088"/>
    <w:rsid w:val="00654141"/>
    <w:rsid w:val="00654280"/>
    <w:rsid w:val="006545E5"/>
    <w:rsid w:val="00654743"/>
    <w:rsid w:val="0065477B"/>
    <w:rsid w:val="00654907"/>
    <w:rsid w:val="00654B5E"/>
    <w:rsid w:val="00654BDA"/>
    <w:rsid w:val="00654EAF"/>
    <w:rsid w:val="00654F38"/>
    <w:rsid w:val="00654F6B"/>
    <w:rsid w:val="0065516B"/>
    <w:rsid w:val="006556C9"/>
    <w:rsid w:val="00655C50"/>
    <w:rsid w:val="00655C74"/>
    <w:rsid w:val="00655E6B"/>
    <w:rsid w:val="00656026"/>
    <w:rsid w:val="00656052"/>
    <w:rsid w:val="00656204"/>
    <w:rsid w:val="006563FF"/>
    <w:rsid w:val="00656E41"/>
    <w:rsid w:val="00656FF1"/>
    <w:rsid w:val="00657C2E"/>
    <w:rsid w:val="00657D6A"/>
    <w:rsid w:val="00657FA5"/>
    <w:rsid w:val="006601E4"/>
    <w:rsid w:val="0066084E"/>
    <w:rsid w:val="00660854"/>
    <w:rsid w:val="00660BCA"/>
    <w:rsid w:val="006612C6"/>
    <w:rsid w:val="00661660"/>
    <w:rsid w:val="00661723"/>
    <w:rsid w:val="006618A3"/>
    <w:rsid w:val="00661C82"/>
    <w:rsid w:val="006628AA"/>
    <w:rsid w:val="00662B7E"/>
    <w:rsid w:val="00662C35"/>
    <w:rsid w:val="00662D42"/>
    <w:rsid w:val="00662DA4"/>
    <w:rsid w:val="006631F8"/>
    <w:rsid w:val="00663250"/>
    <w:rsid w:val="00663506"/>
    <w:rsid w:val="0066366C"/>
    <w:rsid w:val="0066388C"/>
    <w:rsid w:val="006639B0"/>
    <w:rsid w:val="00663C75"/>
    <w:rsid w:val="00663D46"/>
    <w:rsid w:val="00663E98"/>
    <w:rsid w:val="00664261"/>
    <w:rsid w:val="00664415"/>
    <w:rsid w:val="006644B7"/>
    <w:rsid w:val="006644BB"/>
    <w:rsid w:val="00664573"/>
    <w:rsid w:val="006646A4"/>
    <w:rsid w:val="006647DA"/>
    <w:rsid w:val="00664818"/>
    <w:rsid w:val="00664A71"/>
    <w:rsid w:val="00664C67"/>
    <w:rsid w:val="00664DFD"/>
    <w:rsid w:val="006650F5"/>
    <w:rsid w:val="0066512B"/>
    <w:rsid w:val="00665314"/>
    <w:rsid w:val="00665325"/>
    <w:rsid w:val="00665416"/>
    <w:rsid w:val="00665B7F"/>
    <w:rsid w:val="00665CBE"/>
    <w:rsid w:val="00665F5F"/>
    <w:rsid w:val="0066632E"/>
    <w:rsid w:val="006663A6"/>
    <w:rsid w:val="0066651C"/>
    <w:rsid w:val="00666952"/>
    <w:rsid w:val="00666C86"/>
    <w:rsid w:val="00666D26"/>
    <w:rsid w:val="0066706C"/>
    <w:rsid w:val="006670E5"/>
    <w:rsid w:val="006673C2"/>
    <w:rsid w:val="00667516"/>
    <w:rsid w:val="00667A47"/>
    <w:rsid w:val="00667B9E"/>
    <w:rsid w:val="00667C57"/>
    <w:rsid w:val="00667CC3"/>
    <w:rsid w:val="006703FF"/>
    <w:rsid w:val="006709DC"/>
    <w:rsid w:val="00670AA0"/>
    <w:rsid w:val="00670B14"/>
    <w:rsid w:val="00670C98"/>
    <w:rsid w:val="00670CDC"/>
    <w:rsid w:val="00670D02"/>
    <w:rsid w:val="00670E35"/>
    <w:rsid w:val="006710C5"/>
    <w:rsid w:val="00671110"/>
    <w:rsid w:val="006713DF"/>
    <w:rsid w:val="00671CA6"/>
    <w:rsid w:val="00671DE1"/>
    <w:rsid w:val="00671F20"/>
    <w:rsid w:val="00672537"/>
    <w:rsid w:val="0067255E"/>
    <w:rsid w:val="00672661"/>
    <w:rsid w:val="006726A8"/>
    <w:rsid w:val="006726EA"/>
    <w:rsid w:val="00672792"/>
    <w:rsid w:val="00672A88"/>
    <w:rsid w:val="00672AA8"/>
    <w:rsid w:val="00672B1B"/>
    <w:rsid w:val="00672BB9"/>
    <w:rsid w:val="00672EB0"/>
    <w:rsid w:val="00672F62"/>
    <w:rsid w:val="00672F90"/>
    <w:rsid w:val="00673229"/>
    <w:rsid w:val="00673246"/>
    <w:rsid w:val="0067367F"/>
    <w:rsid w:val="006737FC"/>
    <w:rsid w:val="006738B6"/>
    <w:rsid w:val="006739C4"/>
    <w:rsid w:val="00673C47"/>
    <w:rsid w:val="00673C63"/>
    <w:rsid w:val="00673D8E"/>
    <w:rsid w:val="00673E0B"/>
    <w:rsid w:val="00673FB5"/>
    <w:rsid w:val="00674534"/>
    <w:rsid w:val="00674C7B"/>
    <w:rsid w:val="00674CB9"/>
    <w:rsid w:val="00674E46"/>
    <w:rsid w:val="00674FF4"/>
    <w:rsid w:val="00675488"/>
    <w:rsid w:val="006754AF"/>
    <w:rsid w:val="006756F4"/>
    <w:rsid w:val="006759CD"/>
    <w:rsid w:val="00675BCF"/>
    <w:rsid w:val="00675E74"/>
    <w:rsid w:val="00675E75"/>
    <w:rsid w:val="0067607F"/>
    <w:rsid w:val="00676283"/>
    <w:rsid w:val="006763AD"/>
    <w:rsid w:val="0067645B"/>
    <w:rsid w:val="006765C1"/>
    <w:rsid w:val="006765E8"/>
    <w:rsid w:val="006765F0"/>
    <w:rsid w:val="00676ED5"/>
    <w:rsid w:val="00677762"/>
    <w:rsid w:val="00677786"/>
    <w:rsid w:val="00677956"/>
    <w:rsid w:val="00677D8C"/>
    <w:rsid w:val="00677F83"/>
    <w:rsid w:val="00677FE7"/>
    <w:rsid w:val="006800C4"/>
    <w:rsid w:val="006800D7"/>
    <w:rsid w:val="006804DD"/>
    <w:rsid w:val="00680DD3"/>
    <w:rsid w:val="0068129B"/>
    <w:rsid w:val="00681497"/>
    <w:rsid w:val="006814DC"/>
    <w:rsid w:val="0068163D"/>
    <w:rsid w:val="00682096"/>
    <w:rsid w:val="006825A4"/>
    <w:rsid w:val="006827BD"/>
    <w:rsid w:val="00682C2B"/>
    <w:rsid w:val="006831FB"/>
    <w:rsid w:val="006832CB"/>
    <w:rsid w:val="00683518"/>
    <w:rsid w:val="00683606"/>
    <w:rsid w:val="00683924"/>
    <w:rsid w:val="006839A6"/>
    <w:rsid w:val="00683D27"/>
    <w:rsid w:val="00683E99"/>
    <w:rsid w:val="00683EBF"/>
    <w:rsid w:val="00683EE8"/>
    <w:rsid w:val="00684378"/>
    <w:rsid w:val="006847A0"/>
    <w:rsid w:val="00684A33"/>
    <w:rsid w:val="00684C73"/>
    <w:rsid w:val="00684D8F"/>
    <w:rsid w:val="006853FB"/>
    <w:rsid w:val="0068590A"/>
    <w:rsid w:val="006859EA"/>
    <w:rsid w:val="00685D22"/>
    <w:rsid w:val="00685EBB"/>
    <w:rsid w:val="00686106"/>
    <w:rsid w:val="00686545"/>
    <w:rsid w:val="006867A6"/>
    <w:rsid w:val="0068689E"/>
    <w:rsid w:val="006868DC"/>
    <w:rsid w:val="00686968"/>
    <w:rsid w:val="00686B05"/>
    <w:rsid w:val="00687051"/>
    <w:rsid w:val="006871F0"/>
    <w:rsid w:val="006874F2"/>
    <w:rsid w:val="00687603"/>
    <w:rsid w:val="0068762F"/>
    <w:rsid w:val="0068773C"/>
    <w:rsid w:val="00687C3C"/>
    <w:rsid w:val="00687D79"/>
    <w:rsid w:val="00687F12"/>
    <w:rsid w:val="00690058"/>
    <w:rsid w:val="006900F1"/>
    <w:rsid w:val="0069033B"/>
    <w:rsid w:val="0069038F"/>
    <w:rsid w:val="00690687"/>
    <w:rsid w:val="00690854"/>
    <w:rsid w:val="00690B56"/>
    <w:rsid w:val="00690E63"/>
    <w:rsid w:val="00691498"/>
    <w:rsid w:val="00691C28"/>
    <w:rsid w:val="00691CF4"/>
    <w:rsid w:val="00691F7F"/>
    <w:rsid w:val="00692041"/>
    <w:rsid w:val="006920D3"/>
    <w:rsid w:val="0069235F"/>
    <w:rsid w:val="0069246C"/>
    <w:rsid w:val="006926EC"/>
    <w:rsid w:val="0069282B"/>
    <w:rsid w:val="00692C81"/>
    <w:rsid w:val="00692E86"/>
    <w:rsid w:val="00692EE2"/>
    <w:rsid w:val="006933A3"/>
    <w:rsid w:val="0069356D"/>
    <w:rsid w:val="006937A3"/>
    <w:rsid w:val="00693B6F"/>
    <w:rsid w:val="00693EA2"/>
    <w:rsid w:val="00693EAF"/>
    <w:rsid w:val="00693F48"/>
    <w:rsid w:val="00694172"/>
    <w:rsid w:val="0069456F"/>
    <w:rsid w:val="006949F4"/>
    <w:rsid w:val="00694E82"/>
    <w:rsid w:val="00694EFD"/>
    <w:rsid w:val="00695813"/>
    <w:rsid w:val="00695DC9"/>
    <w:rsid w:val="0069604E"/>
    <w:rsid w:val="00696624"/>
    <w:rsid w:val="0069669D"/>
    <w:rsid w:val="00696A18"/>
    <w:rsid w:val="00696B93"/>
    <w:rsid w:val="00696DB0"/>
    <w:rsid w:val="00697438"/>
    <w:rsid w:val="006975F7"/>
    <w:rsid w:val="00697992"/>
    <w:rsid w:val="00697BF9"/>
    <w:rsid w:val="00697C11"/>
    <w:rsid w:val="00697FC9"/>
    <w:rsid w:val="006A00BA"/>
    <w:rsid w:val="006A0661"/>
    <w:rsid w:val="006A088A"/>
    <w:rsid w:val="006A08B4"/>
    <w:rsid w:val="006A0B7F"/>
    <w:rsid w:val="006A0BC5"/>
    <w:rsid w:val="006A0EEC"/>
    <w:rsid w:val="006A133D"/>
    <w:rsid w:val="006A14CF"/>
    <w:rsid w:val="006A1D71"/>
    <w:rsid w:val="006A1DA1"/>
    <w:rsid w:val="006A1DC2"/>
    <w:rsid w:val="006A1E60"/>
    <w:rsid w:val="006A1EE7"/>
    <w:rsid w:val="006A1EEA"/>
    <w:rsid w:val="006A2086"/>
    <w:rsid w:val="006A20C1"/>
    <w:rsid w:val="006A25E0"/>
    <w:rsid w:val="006A262C"/>
    <w:rsid w:val="006A275F"/>
    <w:rsid w:val="006A2DC2"/>
    <w:rsid w:val="006A30CC"/>
    <w:rsid w:val="006A3348"/>
    <w:rsid w:val="006A3515"/>
    <w:rsid w:val="006A3702"/>
    <w:rsid w:val="006A39FC"/>
    <w:rsid w:val="006A3AD1"/>
    <w:rsid w:val="006A3BC4"/>
    <w:rsid w:val="006A41E2"/>
    <w:rsid w:val="006A425C"/>
    <w:rsid w:val="006A444D"/>
    <w:rsid w:val="006A4688"/>
    <w:rsid w:val="006A476E"/>
    <w:rsid w:val="006A4802"/>
    <w:rsid w:val="006A485A"/>
    <w:rsid w:val="006A49AA"/>
    <w:rsid w:val="006A4A68"/>
    <w:rsid w:val="006A4BAE"/>
    <w:rsid w:val="006A531D"/>
    <w:rsid w:val="006A5596"/>
    <w:rsid w:val="006A56CC"/>
    <w:rsid w:val="006A58EA"/>
    <w:rsid w:val="006A5F68"/>
    <w:rsid w:val="006A60E5"/>
    <w:rsid w:val="006A6275"/>
    <w:rsid w:val="006A63ED"/>
    <w:rsid w:val="006A63F5"/>
    <w:rsid w:val="006A658A"/>
    <w:rsid w:val="006A65A9"/>
    <w:rsid w:val="006A65E0"/>
    <w:rsid w:val="006A671D"/>
    <w:rsid w:val="006A6793"/>
    <w:rsid w:val="006A68FC"/>
    <w:rsid w:val="006A6CC9"/>
    <w:rsid w:val="006A6DB8"/>
    <w:rsid w:val="006A6E19"/>
    <w:rsid w:val="006A6E5E"/>
    <w:rsid w:val="006A7295"/>
    <w:rsid w:val="006A7297"/>
    <w:rsid w:val="006A72F8"/>
    <w:rsid w:val="006A7360"/>
    <w:rsid w:val="006A7469"/>
    <w:rsid w:val="006A74DC"/>
    <w:rsid w:val="006A7722"/>
    <w:rsid w:val="006A7819"/>
    <w:rsid w:val="006A7930"/>
    <w:rsid w:val="006A7CAE"/>
    <w:rsid w:val="006A7D30"/>
    <w:rsid w:val="006A7DCF"/>
    <w:rsid w:val="006A7F8C"/>
    <w:rsid w:val="006A7F90"/>
    <w:rsid w:val="006B0177"/>
    <w:rsid w:val="006B02CE"/>
    <w:rsid w:val="006B0635"/>
    <w:rsid w:val="006B0B23"/>
    <w:rsid w:val="006B0B74"/>
    <w:rsid w:val="006B0C24"/>
    <w:rsid w:val="006B1AB1"/>
    <w:rsid w:val="006B1D96"/>
    <w:rsid w:val="006B2127"/>
    <w:rsid w:val="006B2242"/>
    <w:rsid w:val="006B2488"/>
    <w:rsid w:val="006B27BF"/>
    <w:rsid w:val="006B292B"/>
    <w:rsid w:val="006B3AD1"/>
    <w:rsid w:val="006B3D07"/>
    <w:rsid w:val="006B3D7D"/>
    <w:rsid w:val="006B3F94"/>
    <w:rsid w:val="006B40AF"/>
    <w:rsid w:val="006B415A"/>
    <w:rsid w:val="006B457B"/>
    <w:rsid w:val="006B473A"/>
    <w:rsid w:val="006B4BAB"/>
    <w:rsid w:val="006B4DE9"/>
    <w:rsid w:val="006B4E55"/>
    <w:rsid w:val="006B4FA5"/>
    <w:rsid w:val="006B518E"/>
    <w:rsid w:val="006B5194"/>
    <w:rsid w:val="006B56EA"/>
    <w:rsid w:val="006B5954"/>
    <w:rsid w:val="006B5DC9"/>
    <w:rsid w:val="006B5DE0"/>
    <w:rsid w:val="006B5E4D"/>
    <w:rsid w:val="006B5E5A"/>
    <w:rsid w:val="006B5F3C"/>
    <w:rsid w:val="006B5F78"/>
    <w:rsid w:val="006B690F"/>
    <w:rsid w:val="006B6AF1"/>
    <w:rsid w:val="006B6C20"/>
    <w:rsid w:val="006B6D29"/>
    <w:rsid w:val="006B7051"/>
    <w:rsid w:val="006B714A"/>
    <w:rsid w:val="006B7191"/>
    <w:rsid w:val="006B74B2"/>
    <w:rsid w:val="006B7680"/>
    <w:rsid w:val="006B7A80"/>
    <w:rsid w:val="006B7B88"/>
    <w:rsid w:val="006C029C"/>
    <w:rsid w:val="006C0309"/>
    <w:rsid w:val="006C0434"/>
    <w:rsid w:val="006C0437"/>
    <w:rsid w:val="006C04F6"/>
    <w:rsid w:val="006C0587"/>
    <w:rsid w:val="006C05B1"/>
    <w:rsid w:val="006C09A5"/>
    <w:rsid w:val="006C0F62"/>
    <w:rsid w:val="006C1095"/>
    <w:rsid w:val="006C1099"/>
    <w:rsid w:val="006C1225"/>
    <w:rsid w:val="006C16E6"/>
    <w:rsid w:val="006C17DB"/>
    <w:rsid w:val="006C1B24"/>
    <w:rsid w:val="006C1BFE"/>
    <w:rsid w:val="006C1CB9"/>
    <w:rsid w:val="006C1E2B"/>
    <w:rsid w:val="006C222A"/>
    <w:rsid w:val="006C2272"/>
    <w:rsid w:val="006C22D8"/>
    <w:rsid w:val="006C2A31"/>
    <w:rsid w:val="006C2A97"/>
    <w:rsid w:val="006C2BB8"/>
    <w:rsid w:val="006C2C04"/>
    <w:rsid w:val="006C2CEC"/>
    <w:rsid w:val="006C2E59"/>
    <w:rsid w:val="006C3772"/>
    <w:rsid w:val="006C3778"/>
    <w:rsid w:val="006C3802"/>
    <w:rsid w:val="006C389F"/>
    <w:rsid w:val="006C3C8F"/>
    <w:rsid w:val="006C4265"/>
    <w:rsid w:val="006C42BD"/>
    <w:rsid w:val="006C4645"/>
    <w:rsid w:val="006C46D6"/>
    <w:rsid w:val="006C47A1"/>
    <w:rsid w:val="006C4D54"/>
    <w:rsid w:val="006C4F96"/>
    <w:rsid w:val="006C509B"/>
    <w:rsid w:val="006C5203"/>
    <w:rsid w:val="006C53D2"/>
    <w:rsid w:val="006C58BB"/>
    <w:rsid w:val="006C5920"/>
    <w:rsid w:val="006C598E"/>
    <w:rsid w:val="006C5A5D"/>
    <w:rsid w:val="006C5D28"/>
    <w:rsid w:val="006C5DCE"/>
    <w:rsid w:val="006C642E"/>
    <w:rsid w:val="006C66DD"/>
    <w:rsid w:val="006C681E"/>
    <w:rsid w:val="006C688D"/>
    <w:rsid w:val="006C6A02"/>
    <w:rsid w:val="006C6CE1"/>
    <w:rsid w:val="006C6EB7"/>
    <w:rsid w:val="006C7145"/>
    <w:rsid w:val="006C72D3"/>
    <w:rsid w:val="006C7411"/>
    <w:rsid w:val="006C74E8"/>
    <w:rsid w:val="006C78A6"/>
    <w:rsid w:val="006C78CF"/>
    <w:rsid w:val="006C790D"/>
    <w:rsid w:val="006C7958"/>
    <w:rsid w:val="006C796B"/>
    <w:rsid w:val="006C7B19"/>
    <w:rsid w:val="006D02D8"/>
    <w:rsid w:val="006D0309"/>
    <w:rsid w:val="006D060F"/>
    <w:rsid w:val="006D0759"/>
    <w:rsid w:val="006D0844"/>
    <w:rsid w:val="006D08A3"/>
    <w:rsid w:val="006D0AFD"/>
    <w:rsid w:val="006D0EAA"/>
    <w:rsid w:val="006D111D"/>
    <w:rsid w:val="006D142E"/>
    <w:rsid w:val="006D1DDE"/>
    <w:rsid w:val="006D1ECB"/>
    <w:rsid w:val="006D1FBF"/>
    <w:rsid w:val="006D21D4"/>
    <w:rsid w:val="006D2202"/>
    <w:rsid w:val="006D2693"/>
    <w:rsid w:val="006D276D"/>
    <w:rsid w:val="006D358E"/>
    <w:rsid w:val="006D394A"/>
    <w:rsid w:val="006D3951"/>
    <w:rsid w:val="006D4189"/>
    <w:rsid w:val="006D4195"/>
    <w:rsid w:val="006D4277"/>
    <w:rsid w:val="006D4401"/>
    <w:rsid w:val="006D4643"/>
    <w:rsid w:val="006D49C5"/>
    <w:rsid w:val="006D4AB6"/>
    <w:rsid w:val="006D4B8A"/>
    <w:rsid w:val="006D5256"/>
    <w:rsid w:val="006D5419"/>
    <w:rsid w:val="006D5438"/>
    <w:rsid w:val="006D56D6"/>
    <w:rsid w:val="006D5C00"/>
    <w:rsid w:val="006D60AD"/>
    <w:rsid w:val="006D616C"/>
    <w:rsid w:val="006D62DF"/>
    <w:rsid w:val="006D631A"/>
    <w:rsid w:val="006D63A8"/>
    <w:rsid w:val="006D63BB"/>
    <w:rsid w:val="006D6619"/>
    <w:rsid w:val="006D6672"/>
    <w:rsid w:val="006D6A75"/>
    <w:rsid w:val="006D6B13"/>
    <w:rsid w:val="006D6D56"/>
    <w:rsid w:val="006D6DA0"/>
    <w:rsid w:val="006D6FB1"/>
    <w:rsid w:val="006D71C2"/>
    <w:rsid w:val="006D722C"/>
    <w:rsid w:val="006D7373"/>
    <w:rsid w:val="006D7451"/>
    <w:rsid w:val="006D7D51"/>
    <w:rsid w:val="006D7DD0"/>
    <w:rsid w:val="006D7EE4"/>
    <w:rsid w:val="006E0432"/>
    <w:rsid w:val="006E05BD"/>
    <w:rsid w:val="006E078E"/>
    <w:rsid w:val="006E0A8B"/>
    <w:rsid w:val="006E0E5D"/>
    <w:rsid w:val="006E118C"/>
    <w:rsid w:val="006E14E1"/>
    <w:rsid w:val="006E14ED"/>
    <w:rsid w:val="006E1584"/>
    <w:rsid w:val="006E1599"/>
    <w:rsid w:val="006E15B4"/>
    <w:rsid w:val="006E194A"/>
    <w:rsid w:val="006E1A69"/>
    <w:rsid w:val="006E1A7A"/>
    <w:rsid w:val="006E1B3B"/>
    <w:rsid w:val="006E1F7E"/>
    <w:rsid w:val="006E24C9"/>
    <w:rsid w:val="006E2539"/>
    <w:rsid w:val="006E285A"/>
    <w:rsid w:val="006E28F5"/>
    <w:rsid w:val="006E2B23"/>
    <w:rsid w:val="006E2C11"/>
    <w:rsid w:val="006E2E54"/>
    <w:rsid w:val="006E3093"/>
    <w:rsid w:val="006E321F"/>
    <w:rsid w:val="006E322F"/>
    <w:rsid w:val="006E33DB"/>
    <w:rsid w:val="006E3806"/>
    <w:rsid w:val="006E3AD4"/>
    <w:rsid w:val="006E3BA5"/>
    <w:rsid w:val="006E4036"/>
    <w:rsid w:val="006E416A"/>
    <w:rsid w:val="006E4385"/>
    <w:rsid w:val="006E4578"/>
    <w:rsid w:val="006E4A0A"/>
    <w:rsid w:val="006E4A1B"/>
    <w:rsid w:val="006E4CD1"/>
    <w:rsid w:val="006E538C"/>
    <w:rsid w:val="006E53D0"/>
    <w:rsid w:val="006E53EC"/>
    <w:rsid w:val="006E540F"/>
    <w:rsid w:val="006E54D6"/>
    <w:rsid w:val="006E593D"/>
    <w:rsid w:val="006E5985"/>
    <w:rsid w:val="006E5B1C"/>
    <w:rsid w:val="006E5F67"/>
    <w:rsid w:val="006E5FAE"/>
    <w:rsid w:val="006E6289"/>
    <w:rsid w:val="006E6550"/>
    <w:rsid w:val="006E665A"/>
    <w:rsid w:val="006E6859"/>
    <w:rsid w:val="006E6AE5"/>
    <w:rsid w:val="006E6F44"/>
    <w:rsid w:val="006E6FE4"/>
    <w:rsid w:val="006E7076"/>
    <w:rsid w:val="006E7352"/>
    <w:rsid w:val="006E7B72"/>
    <w:rsid w:val="006E7CE2"/>
    <w:rsid w:val="006E7D11"/>
    <w:rsid w:val="006F018C"/>
    <w:rsid w:val="006F025C"/>
    <w:rsid w:val="006F0353"/>
    <w:rsid w:val="006F044D"/>
    <w:rsid w:val="006F0638"/>
    <w:rsid w:val="006F0D38"/>
    <w:rsid w:val="006F0DE7"/>
    <w:rsid w:val="006F0E71"/>
    <w:rsid w:val="006F11B2"/>
    <w:rsid w:val="006F12C0"/>
    <w:rsid w:val="006F1303"/>
    <w:rsid w:val="006F1369"/>
    <w:rsid w:val="006F1B52"/>
    <w:rsid w:val="006F1C18"/>
    <w:rsid w:val="006F2055"/>
    <w:rsid w:val="006F234D"/>
    <w:rsid w:val="006F2865"/>
    <w:rsid w:val="006F2919"/>
    <w:rsid w:val="006F2B41"/>
    <w:rsid w:val="006F3282"/>
    <w:rsid w:val="006F3444"/>
    <w:rsid w:val="006F3524"/>
    <w:rsid w:val="006F3582"/>
    <w:rsid w:val="006F358E"/>
    <w:rsid w:val="006F35F5"/>
    <w:rsid w:val="006F3642"/>
    <w:rsid w:val="006F3B30"/>
    <w:rsid w:val="006F3B4B"/>
    <w:rsid w:val="006F3F56"/>
    <w:rsid w:val="006F434D"/>
    <w:rsid w:val="006F43A0"/>
    <w:rsid w:val="006F444F"/>
    <w:rsid w:val="006F4581"/>
    <w:rsid w:val="006F49CE"/>
    <w:rsid w:val="006F4CFA"/>
    <w:rsid w:val="006F4EC2"/>
    <w:rsid w:val="006F50AB"/>
    <w:rsid w:val="006F516F"/>
    <w:rsid w:val="006F51AD"/>
    <w:rsid w:val="006F522E"/>
    <w:rsid w:val="006F52BB"/>
    <w:rsid w:val="006F5372"/>
    <w:rsid w:val="006F53FE"/>
    <w:rsid w:val="006F554E"/>
    <w:rsid w:val="006F5561"/>
    <w:rsid w:val="006F57C4"/>
    <w:rsid w:val="006F5EEA"/>
    <w:rsid w:val="006F65CE"/>
    <w:rsid w:val="006F6991"/>
    <w:rsid w:val="006F6A6B"/>
    <w:rsid w:val="006F6B81"/>
    <w:rsid w:val="006F6BAC"/>
    <w:rsid w:val="006F6E2D"/>
    <w:rsid w:val="006F6EB1"/>
    <w:rsid w:val="006F737E"/>
    <w:rsid w:val="006F7CD2"/>
    <w:rsid w:val="006F7DB1"/>
    <w:rsid w:val="006F7FA2"/>
    <w:rsid w:val="00700237"/>
    <w:rsid w:val="007004BB"/>
    <w:rsid w:val="0070089B"/>
    <w:rsid w:val="00700D05"/>
    <w:rsid w:val="00700E5E"/>
    <w:rsid w:val="00700EFA"/>
    <w:rsid w:val="00700F73"/>
    <w:rsid w:val="00701361"/>
    <w:rsid w:val="00701382"/>
    <w:rsid w:val="0070162C"/>
    <w:rsid w:val="00701941"/>
    <w:rsid w:val="007019F4"/>
    <w:rsid w:val="00701AEF"/>
    <w:rsid w:val="00701B42"/>
    <w:rsid w:val="00701EDC"/>
    <w:rsid w:val="0070200E"/>
    <w:rsid w:val="0070206E"/>
    <w:rsid w:val="007020E7"/>
    <w:rsid w:val="00702143"/>
    <w:rsid w:val="00702464"/>
    <w:rsid w:val="00702626"/>
    <w:rsid w:val="00702A5A"/>
    <w:rsid w:val="00702D12"/>
    <w:rsid w:val="00702DA3"/>
    <w:rsid w:val="0070300E"/>
    <w:rsid w:val="007031CD"/>
    <w:rsid w:val="00703204"/>
    <w:rsid w:val="00703326"/>
    <w:rsid w:val="007033D5"/>
    <w:rsid w:val="0070346C"/>
    <w:rsid w:val="00703CFA"/>
    <w:rsid w:val="00703FDF"/>
    <w:rsid w:val="00704048"/>
    <w:rsid w:val="00704110"/>
    <w:rsid w:val="0070442F"/>
    <w:rsid w:val="00704B6B"/>
    <w:rsid w:val="00704C7C"/>
    <w:rsid w:val="00704E0A"/>
    <w:rsid w:val="00704E66"/>
    <w:rsid w:val="00704ED5"/>
    <w:rsid w:val="00704F2F"/>
    <w:rsid w:val="0070592F"/>
    <w:rsid w:val="00705E1A"/>
    <w:rsid w:val="00706074"/>
    <w:rsid w:val="00706110"/>
    <w:rsid w:val="007062F6"/>
    <w:rsid w:val="007066C2"/>
    <w:rsid w:val="00706AAB"/>
    <w:rsid w:val="00706B3A"/>
    <w:rsid w:val="00706D2E"/>
    <w:rsid w:val="00706E5A"/>
    <w:rsid w:val="0070766A"/>
    <w:rsid w:val="00707733"/>
    <w:rsid w:val="0070796E"/>
    <w:rsid w:val="00707AC2"/>
    <w:rsid w:val="00707ACE"/>
    <w:rsid w:val="00707C5D"/>
    <w:rsid w:val="00707FE5"/>
    <w:rsid w:val="007102D0"/>
    <w:rsid w:val="0071039E"/>
    <w:rsid w:val="00710448"/>
    <w:rsid w:val="00710513"/>
    <w:rsid w:val="00710569"/>
    <w:rsid w:val="00710741"/>
    <w:rsid w:val="007108FF"/>
    <w:rsid w:val="00710A3F"/>
    <w:rsid w:val="00710AB7"/>
    <w:rsid w:val="00710B52"/>
    <w:rsid w:val="00710DA3"/>
    <w:rsid w:val="00710EA3"/>
    <w:rsid w:val="0071100E"/>
    <w:rsid w:val="00711616"/>
    <w:rsid w:val="007117EC"/>
    <w:rsid w:val="00711A29"/>
    <w:rsid w:val="00711A5E"/>
    <w:rsid w:val="00711ADF"/>
    <w:rsid w:val="00711E7D"/>
    <w:rsid w:val="007120DC"/>
    <w:rsid w:val="00712102"/>
    <w:rsid w:val="00712462"/>
    <w:rsid w:val="00712528"/>
    <w:rsid w:val="007126AD"/>
    <w:rsid w:val="007129B0"/>
    <w:rsid w:val="00712B4B"/>
    <w:rsid w:val="00712EC7"/>
    <w:rsid w:val="00712FA8"/>
    <w:rsid w:val="0071333A"/>
    <w:rsid w:val="007134A2"/>
    <w:rsid w:val="0071388B"/>
    <w:rsid w:val="00713A56"/>
    <w:rsid w:val="00713BCC"/>
    <w:rsid w:val="00713FAE"/>
    <w:rsid w:val="00714424"/>
    <w:rsid w:val="00714489"/>
    <w:rsid w:val="007144BE"/>
    <w:rsid w:val="00714AAE"/>
    <w:rsid w:val="00715030"/>
    <w:rsid w:val="00715546"/>
    <w:rsid w:val="00715572"/>
    <w:rsid w:val="0071571E"/>
    <w:rsid w:val="00715C44"/>
    <w:rsid w:val="00715D4F"/>
    <w:rsid w:val="007161C3"/>
    <w:rsid w:val="0071660B"/>
    <w:rsid w:val="0071672A"/>
    <w:rsid w:val="0071681E"/>
    <w:rsid w:val="00716826"/>
    <w:rsid w:val="0071695D"/>
    <w:rsid w:val="00716C34"/>
    <w:rsid w:val="00716D7B"/>
    <w:rsid w:val="00716DA4"/>
    <w:rsid w:val="00716DC7"/>
    <w:rsid w:val="00716F8D"/>
    <w:rsid w:val="007177F2"/>
    <w:rsid w:val="00717853"/>
    <w:rsid w:val="00717976"/>
    <w:rsid w:val="0072022F"/>
    <w:rsid w:val="0072048B"/>
    <w:rsid w:val="0072061F"/>
    <w:rsid w:val="007207CD"/>
    <w:rsid w:val="0072082D"/>
    <w:rsid w:val="007208BE"/>
    <w:rsid w:val="00720900"/>
    <w:rsid w:val="00720AA8"/>
    <w:rsid w:val="00720B43"/>
    <w:rsid w:val="00720F4F"/>
    <w:rsid w:val="00720F8F"/>
    <w:rsid w:val="007215BC"/>
    <w:rsid w:val="00721A3B"/>
    <w:rsid w:val="00721A53"/>
    <w:rsid w:val="00721BE8"/>
    <w:rsid w:val="00721D19"/>
    <w:rsid w:val="00721F03"/>
    <w:rsid w:val="00721FDC"/>
    <w:rsid w:val="0072201C"/>
    <w:rsid w:val="0072206C"/>
    <w:rsid w:val="00722129"/>
    <w:rsid w:val="007232A3"/>
    <w:rsid w:val="007234AF"/>
    <w:rsid w:val="0072365C"/>
    <w:rsid w:val="00723BCA"/>
    <w:rsid w:val="00723C0C"/>
    <w:rsid w:val="00723EE7"/>
    <w:rsid w:val="00724272"/>
    <w:rsid w:val="00724564"/>
    <w:rsid w:val="007246B4"/>
    <w:rsid w:val="007248DA"/>
    <w:rsid w:val="00724AB8"/>
    <w:rsid w:val="0072536D"/>
    <w:rsid w:val="007255F2"/>
    <w:rsid w:val="00725700"/>
    <w:rsid w:val="00725E0D"/>
    <w:rsid w:val="00725E6A"/>
    <w:rsid w:val="007261AD"/>
    <w:rsid w:val="00726247"/>
    <w:rsid w:val="00726324"/>
    <w:rsid w:val="007268FF"/>
    <w:rsid w:val="00726F17"/>
    <w:rsid w:val="007271FE"/>
    <w:rsid w:val="00727302"/>
    <w:rsid w:val="00727C65"/>
    <w:rsid w:val="00727E7C"/>
    <w:rsid w:val="00727F6D"/>
    <w:rsid w:val="00730296"/>
    <w:rsid w:val="007304AC"/>
    <w:rsid w:val="0073077D"/>
    <w:rsid w:val="007308B7"/>
    <w:rsid w:val="007308D9"/>
    <w:rsid w:val="00730A11"/>
    <w:rsid w:val="00730BF4"/>
    <w:rsid w:val="00730E7F"/>
    <w:rsid w:val="00731004"/>
    <w:rsid w:val="007310D8"/>
    <w:rsid w:val="007311DA"/>
    <w:rsid w:val="007313DD"/>
    <w:rsid w:val="007318AA"/>
    <w:rsid w:val="00731952"/>
    <w:rsid w:val="00731ECF"/>
    <w:rsid w:val="00731FD1"/>
    <w:rsid w:val="00731FF3"/>
    <w:rsid w:val="00732005"/>
    <w:rsid w:val="007322A4"/>
    <w:rsid w:val="007322D7"/>
    <w:rsid w:val="00732409"/>
    <w:rsid w:val="00732591"/>
    <w:rsid w:val="00732A73"/>
    <w:rsid w:val="00732FA6"/>
    <w:rsid w:val="00733191"/>
    <w:rsid w:val="00733378"/>
    <w:rsid w:val="00733503"/>
    <w:rsid w:val="0073386C"/>
    <w:rsid w:val="00733D35"/>
    <w:rsid w:val="00733F38"/>
    <w:rsid w:val="007340EF"/>
    <w:rsid w:val="00734605"/>
    <w:rsid w:val="0073465B"/>
    <w:rsid w:val="0073469F"/>
    <w:rsid w:val="007346B2"/>
    <w:rsid w:val="0073476D"/>
    <w:rsid w:val="00734D84"/>
    <w:rsid w:val="00734DD0"/>
    <w:rsid w:val="00734E2C"/>
    <w:rsid w:val="007351B1"/>
    <w:rsid w:val="007351DA"/>
    <w:rsid w:val="0073527D"/>
    <w:rsid w:val="0073529D"/>
    <w:rsid w:val="00735324"/>
    <w:rsid w:val="007357B8"/>
    <w:rsid w:val="007358EA"/>
    <w:rsid w:val="00735932"/>
    <w:rsid w:val="00735EA8"/>
    <w:rsid w:val="00735FD8"/>
    <w:rsid w:val="00736260"/>
    <w:rsid w:val="00736612"/>
    <w:rsid w:val="0073661B"/>
    <w:rsid w:val="00736D4F"/>
    <w:rsid w:val="00736D94"/>
    <w:rsid w:val="00736F69"/>
    <w:rsid w:val="00736F95"/>
    <w:rsid w:val="00737073"/>
    <w:rsid w:val="007379F8"/>
    <w:rsid w:val="00737D32"/>
    <w:rsid w:val="007400C1"/>
    <w:rsid w:val="007403A3"/>
    <w:rsid w:val="007403C7"/>
    <w:rsid w:val="007403E8"/>
    <w:rsid w:val="00740775"/>
    <w:rsid w:val="00740C1A"/>
    <w:rsid w:val="0074107C"/>
    <w:rsid w:val="007410A9"/>
    <w:rsid w:val="0074124A"/>
    <w:rsid w:val="00741416"/>
    <w:rsid w:val="007417D5"/>
    <w:rsid w:val="0074193E"/>
    <w:rsid w:val="00741CA5"/>
    <w:rsid w:val="00741CA9"/>
    <w:rsid w:val="00742069"/>
    <w:rsid w:val="00742208"/>
    <w:rsid w:val="00742273"/>
    <w:rsid w:val="007426A6"/>
    <w:rsid w:val="0074274C"/>
    <w:rsid w:val="007427C3"/>
    <w:rsid w:val="00742A6B"/>
    <w:rsid w:val="00742A87"/>
    <w:rsid w:val="00742B9C"/>
    <w:rsid w:val="00742F97"/>
    <w:rsid w:val="0074307E"/>
    <w:rsid w:val="0074339B"/>
    <w:rsid w:val="00743500"/>
    <w:rsid w:val="0074353F"/>
    <w:rsid w:val="007435DF"/>
    <w:rsid w:val="007438CF"/>
    <w:rsid w:val="00743926"/>
    <w:rsid w:val="00743AA2"/>
    <w:rsid w:val="00744044"/>
    <w:rsid w:val="007446CE"/>
    <w:rsid w:val="007450CE"/>
    <w:rsid w:val="00745442"/>
    <w:rsid w:val="007458D8"/>
    <w:rsid w:val="0074595B"/>
    <w:rsid w:val="0074596E"/>
    <w:rsid w:val="00745B61"/>
    <w:rsid w:val="00745C38"/>
    <w:rsid w:val="00745CCF"/>
    <w:rsid w:val="00745EAD"/>
    <w:rsid w:val="007460C5"/>
    <w:rsid w:val="0074638A"/>
    <w:rsid w:val="007464BC"/>
    <w:rsid w:val="007466D8"/>
    <w:rsid w:val="007468F0"/>
    <w:rsid w:val="00746D3F"/>
    <w:rsid w:val="00746EC4"/>
    <w:rsid w:val="007470E8"/>
    <w:rsid w:val="00747239"/>
    <w:rsid w:val="0074747E"/>
    <w:rsid w:val="00747909"/>
    <w:rsid w:val="00747A03"/>
    <w:rsid w:val="00747B35"/>
    <w:rsid w:val="007500B5"/>
    <w:rsid w:val="007500C3"/>
    <w:rsid w:val="007505FE"/>
    <w:rsid w:val="007506E9"/>
    <w:rsid w:val="00750728"/>
    <w:rsid w:val="00750AD6"/>
    <w:rsid w:val="00750C51"/>
    <w:rsid w:val="00750E38"/>
    <w:rsid w:val="00750E47"/>
    <w:rsid w:val="00750E4D"/>
    <w:rsid w:val="00750F79"/>
    <w:rsid w:val="00751266"/>
    <w:rsid w:val="00751394"/>
    <w:rsid w:val="00751918"/>
    <w:rsid w:val="00751950"/>
    <w:rsid w:val="00751A24"/>
    <w:rsid w:val="00752014"/>
    <w:rsid w:val="0075215B"/>
    <w:rsid w:val="007526D2"/>
    <w:rsid w:val="00752AB6"/>
    <w:rsid w:val="00752B98"/>
    <w:rsid w:val="00753044"/>
    <w:rsid w:val="00753406"/>
    <w:rsid w:val="00753414"/>
    <w:rsid w:val="007535B4"/>
    <w:rsid w:val="00753603"/>
    <w:rsid w:val="00753A65"/>
    <w:rsid w:val="00753D1B"/>
    <w:rsid w:val="007540B1"/>
    <w:rsid w:val="007544CC"/>
    <w:rsid w:val="007545BA"/>
    <w:rsid w:val="00754720"/>
    <w:rsid w:val="0075474B"/>
    <w:rsid w:val="007548C2"/>
    <w:rsid w:val="00754B49"/>
    <w:rsid w:val="00754E35"/>
    <w:rsid w:val="00755051"/>
    <w:rsid w:val="00755071"/>
    <w:rsid w:val="0075519F"/>
    <w:rsid w:val="0075528B"/>
    <w:rsid w:val="007554E4"/>
    <w:rsid w:val="007554EB"/>
    <w:rsid w:val="0075562C"/>
    <w:rsid w:val="00755787"/>
    <w:rsid w:val="007557BC"/>
    <w:rsid w:val="00755D1E"/>
    <w:rsid w:val="00755E04"/>
    <w:rsid w:val="00755ED3"/>
    <w:rsid w:val="0075601F"/>
    <w:rsid w:val="007560E3"/>
    <w:rsid w:val="007562AA"/>
    <w:rsid w:val="007565BF"/>
    <w:rsid w:val="00756722"/>
    <w:rsid w:val="00756837"/>
    <w:rsid w:val="007573AB"/>
    <w:rsid w:val="00757492"/>
    <w:rsid w:val="007575ED"/>
    <w:rsid w:val="0075765A"/>
    <w:rsid w:val="0075777C"/>
    <w:rsid w:val="00757D77"/>
    <w:rsid w:val="00757D97"/>
    <w:rsid w:val="00760193"/>
    <w:rsid w:val="0076057C"/>
    <w:rsid w:val="00760C2B"/>
    <w:rsid w:val="00760CF6"/>
    <w:rsid w:val="0076107C"/>
    <w:rsid w:val="0076127B"/>
    <w:rsid w:val="00761905"/>
    <w:rsid w:val="007620E8"/>
    <w:rsid w:val="0076230C"/>
    <w:rsid w:val="007623B1"/>
    <w:rsid w:val="00762642"/>
    <w:rsid w:val="007629B8"/>
    <w:rsid w:val="007629FA"/>
    <w:rsid w:val="00762A48"/>
    <w:rsid w:val="00762A76"/>
    <w:rsid w:val="00762D3F"/>
    <w:rsid w:val="00762F7B"/>
    <w:rsid w:val="00762FF6"/>
    <w:rsid w:val="00763598"/>
    <w:rsid w:val="007635EC"/>
    <w:rsid w:val="00763D31"/>
    <w:rsid w:val="00763F10"/>
    <w:rsid w:val="0076428D"/>
    <w:rsid w:val="00764808"/>
    <w:rsid w:val="00764C53"/>
    <w:rsid w:val="00764D03"/>
    <w:rsid w:val="00765356"/>
    <w:rsid w:val="00765745"/>
    <w:rsid w:val="00765CE3"/>
    <w:rsid w:val="00765CF9"/>
    <w:rsid w:val="00765ECF"/>
    <w:rsid w:val="00766010"/>
    <w:rsid w:val="007661C5"/>
    <w:rsid w:val="00766388"/>
    <w:rsid w:val="00766417"/>
    <w:rsid w:val="00766458"/>
    <w:rsid w:val="007664E7"/>
    <w:rsid w:val="007665A4"/>
    <w:rsid w:val="0076682F"/>
    <w:rsid w:val="00766965"/>
    <w:rsid w:val="00766AC3"/>
    <w:rsid w:val="00766E95"/>
    <w:rsid w:val="00766FC4"/>
    <w:rsid w:val="007672FD"/>
    <w:rsid w:val="00767566"/>
    <w:rsid w:val="00767AFC"/>
    <w:rsid w:val="00767D7B"/>
    <w:rsid w:val="007700E2"/>
    <w:rsid w:val="007702FE"/>
    <w:rsid w:val="00770905"/>
    <w:rsid w:val="00770982"/>
    <w:rsid w:val="00770B12"/>
    <w:rsid w:val="00770B52"/>
    <w:rsid w:val="00770D8D"/>
    <w:rsid w:val="007710B6"/>
    <w:rsid w:val="007712C6"/>
    <w:rsid w:val="007713B3"/>
    <w:rsid w:val="007714BB"/>
    <w:rsid w:val="007718D3"/>
    <w:rsid w:val="0077193F"/>
    <w:rsid w:val="00771C04"/>
    <w:rsid w:val="00771E50"/>
    <w:rsid w:val="00771EC4"/>
    <w:rsid w:val="00771FCD"/>
    <w:rsid w:val="007720C7"/>
    <w:rsid w:val="00772145"/>
    <w:rsid w:val="007721EF"/>
    <w:rsid w:val="007721FA"/>
    <w:rsid w:val="00772458"/>
    <w:rsid w:val="007726E5"/>
    <w:rsid w:val="007727C8"/>
    <w:rsid w:val="007727CD"/>
    <w:rsid w:val="00772853"/>
    <w:rsid w:val="00772A55"/>
    <w:rsid w:val="00772D5B"/>
    <w:rsid w:val="00772EAA"/>
    <w:rsid w:val="00772F33"/>
    <w:rsid w:val="00773008"/>
    <w:rsid w:val="00773158"/>
    <w:rsid w:val="007731DF"/>
    <w:rsid w:val="007733DB"/>
    <w:rsid w:val="0077345D"/>
    <w:rsid w:val="0077366A"/>
    <w:rsid w:val="00773825"/>
    <w:rsid w:val="0077396E"/>
    <w:rsid w:val="007739F0"/>
    <w:rsid w:val="00773AC9"/>
    <w:rsid w:val="00773F1F"/>
    <w:rsid w:val="00774118"/>
    <w:rsid w:val="007743EC"/>
    <w:rsid w:val="007744A4"/>
    <w:rsid w:val="0077451F"/>
    <w:rsid w:val="00774596"/>
    <w:rsid w:val="00774908"/>
    <w:rsid w:val="007749D0"/>
    <w:rsid w:val="00774A9C"/>
    <w:rsid w:val="00774C58"/>
    <w:rsid w:val="00775251"/>
    <w:rsid w:val="007753D1"/>
    <w:rsid w:val="00775653"/>
    <w:rsid w:val="007757B5"/>
    <w:rsid w:val="007758BD"/>
    <w:rsid w:val="00775BF6"/>
    <w:rsid w:val="00775C76"/>
    <w:rsid w:val="00775CF8"/>
    <w:rsid w:val="00775D49"/>
    <w:rsid w:val="00776289"/>
    <w:rsid w:val="0077639E"/>
    <w:rsid w:val="007773CC"/>
    <w:rsid w:val="00777641"/>
    <w:rsid w:val="00777657"/>
    <w:rsid w:val="007777A2"/>
    <w:rsid w:val="00777E1F"/>
    <w:rsid w:val="00780228"/>
    <w:rsid w:val="00780477"/>
    <w:rsid w:val="007807EE"/>
    <w:rsid w:val="00780B07"/>
    <w:rsid w:val="00780D3B"/>
    <w:rsid w:val="007810CE"/>
    <w:rsid w:val="00781135"/>
    <w:rsid w:val="00781192"/>
    <w:rsid w:val="007815B2"/>
    <w:rsid w:val="007815EC"/>
    <w:rsid w:val="00781897"/>
    <w:rsid w:val="00781D3A"/>
    <w:rsid w:val="00782446"/>
    <w:rsid w:val="00782B06"/>
    <w:rsid w:val="00782DE1"/>
    <w:rsid w:val="00782E57"/>
    <w:rsid w:val="00783137"/>
    <w:rsid w:val="00783628"/>
    <w:rsid w:val="007836AB"/>
    <w:rsid w:val="00783746"/>
    <w:rsid w:val="007846DD"/>
    <w:rsid w:val="00784841"/>
    <w:rsid w:val="00784BA1"/>
    <w:rsid w:val="00785304"/>
    <w:rsid w:val="007853E1"/>
    <w:rsid w:val="0078555B"/>
    <w:rsid w:val="00785572"/>
    <w:rsid w:val="00785BB5"/>
    <w:rsid w:val="00785BD5"/>
    <w:rsid w:val="007860A6"/>
    <w:rsid w:val="007860C0"/>
    <w:rsid w:val="00786108"/>
    <w:rsid w:val="007867D5"/>
    <w:rsid w:val="00786D02"/>
    <w:rsid w:val="007870A9"/>
    <w:rsid w:val="0078711B"/>
    <w:rsid w:val="00787438"/>
    <w:rsid w:val="00787797"/>
    <w:rsid w:val="007877A6"/>
    <w:rsid w:val="007878FC"/>
    <w:rsid w:val="0078790F"/>
    <w:rsid w:val="00787ABF"/>
    <w:rsid w:val="00787F50"/>
    <w:rsid w:val="00787FE7"/>
    <w:rsid w:val="007903B4"/>
    <w:rsid w:val="007905C4"/>
    <w:rsid w:val="007909D2"/>
    <w:rsid w:val="00790AB6"/>
    <w:rsid w:val="00790ACA"/>
    <w:rsid w:val="00790BFA"/>
    <w:rsid w:val="00790E84"/>
    <w:rsid w:val="00791038"/>
    <w:rsid w:val="00791185"/>
    <w:rsid w:val="00791945"/>
    <w:rsid w:val="00791D1A"/>
    <w:rsid w:val="00791EAA"/>
    <w:rsid w:val="0079203F"/>
    <w:rsid w:val="00792059"/>
    <w:rsid w:val="0079215C"/>
    <w:rsid w:val="0079243C"/>
    <w:rsid w:val="007925EE"/>
    <w:rsid w:val="00792797"/>
    <w:rsid w:val="007928CD"/>
    <w:rsid w:val="007928FB"/>
    <w:rsid w:val="00792949"/>
    <w:rsid w:val="00792A79"/>
    <w:rsid w:val="00792CDE"/>
    <w:rsid w:val="00792FBE"/>
    <w:rsid w:val="007939C2"/>
    <w:rsid w:val="00793CC9"/>
    <w:rsid w:val="00793EE9"/>
    <w:rsid w:val="007940EF"/>
    <w:rsid w:val="0079452A"/>
    <w:rsid w:val="0079487D"/>
    <w:rsid w:val="00794A77"/>
    <w:rsid w:val="00794EEE"/>
    <w:rsid w:val="0079536B"/>
    <w:rsid w:val="007955BF"/>
    <w:rsid w:val="00795743"/>
    <w:rsid w:val="00795988"/>
    <w:rsid w:val="00795BDD"/>
    <w:rsid w:val="00795C1D"/>
    <w:rsid w:val="00795CC3"/>
    <w:rsid w:val="00795EDB"/>
    <w:rsid w:val="00796BF9"/>
    <w:rsid w:val="007971B2"/>
    <w:rsid w:val="007971CD"/>
    <w:rsid w:val="007974A8"/>
    <w:rsid w:val="00797511"/>
    <w:rsid w:val="007977B6"/>
    <w:rsid w:val="00797C6D"/>
    <w:rsid w:val="00797E52"/>
    <w:rsid w:val="007A0169"/>
    <w:rsid w:val="007A051D"/>
    <w:rsid w:val="007A05B1"/>
    <w:rsid w:val="007A077D"/>
    <w:rsid w:val="007A09F2"/>
    <w:rsid w:val="007A0B5B"/>
    <w:rsid w:val="007A0CA8"/>
    <w:rsid w:val="007A0F9C"/>
    <w:rsid w:val="007A11AF"/>
    <w:rsid w:val="007A164F"/>
    <w:rsid w:val="007A1666"/>
    <w:rsid w:val="007A176E"/>
    <w:rsid w:val="007A1805"/>
    <w:rsid w:val="007A19C8"/>
    <w:rsid w:val="007A1E9A"/>
    <w:rsid w:val="007A21A1"/>
    <w:rsid w:val="007A21F3"/>
    <w:rsid w:val="007A2234"/>
    <w:rsid w:val="007A224A"/>
    <w:rsid w:val="007A2642"/>
    <w:rsid w:val="007A2CA5"/>
    <w:rsid w:val="007A305A"/>
    <w:rsid w:val="007A3060"/>
    <w:rsid w:val="007A3260"/>
    <w:rsid w:val="007A3A1B"/>
    <w:rsid w:val="007A3D40"/>
    <w:rsid w:val="007A44FE"/>
    <w:rsid w:val="007A4735"/>
    <w:rsid w:val="007A47A4"/>
    <w:rsid w:val="007A4CDB"/>
    <w:rsid w:val="007A4D3B"/>
    <w:rsid w:val="007A55D3"/>
    <w:rsid w:val="007A5B47"/>
    <w:rsid w:val="007A5C56"/>
    <w:rsid w:val="007A60B3"/>
    <w:rsid w:val="007A61C8"/>
    <w:rsid w:val="007A6550"/>
    <w:rsid w:val="007A6EA8"/>
    <w:rsid w:val="007A6EE1"/>
    <w:rsid w:val="007A7588"/>
    <w:rsid w:val="007A75A0"/>
    <w:rsid w:val="007A780E"/>
    <w:rsid w:val="007A7BF7"/>
    <w:rsid w:val="007A7F33"/>
    <w:rsid w:val="007B00B3"/>
    <w:rsid w:val="007B01FD"/>
    <w:rsid w:val="007B0432"/>
    <w:rsid w:val="007B046A"/>
    <w:rsid w:val="007B0568"/>
    <w:rsid w:val="007B0607"/>
    <w:rsid w:val="007B0632"/>
    <w:rsid w:val="007B08D3"/>
    <w:rsid w:val="007B0DEE"/>
    <w:rsid w:val="007B0F53"/>
    <w:rsid w:val="007B0FB7"/>
    <w:rsid w:val="007B15F4"/>
    <w:rsid w:val="007B162E"/>
    <w:rsid w:val="007B1A49"/>
    <w:rsid w:val="007B1DC7"/>
    <w:rsid w:val="007B1EFC"/>
    <w:rsid w:val="007B1F40"/>
    <w:rsid w:val="007B1FCF"/>
    <w:rsid w:val="007B227F"/>
    <w:rsid w:val="007B257B"/>
    <w:rsid w:val="007B25CD"/>
    <w:rsid w:val="007B3173"/>
    <w:rsid w:val="007B3505"/>
    <w:rsid w:val="007B36D6"/>
    <w:rsid w:val="007B3814"/>
    <w:rsid w:val="007B39E1"/>
    <w:rsid w:val="007B3C72"/>
    <w:rsid w:val="007B40A5"/>
    <w:rsid w:val="007B4307"/>
    <w:rsid w:val="007B4354"/>
    <w:rsid w:val="007B48C0"/>
    <w:rsid w:val="007B4B43"/>
    <w:rsid w:val="007B4F23"/>
    <w:rsid w:val="007B51FB"/>
    <w:rsid w:val="007B5551"/>
    <w:rsid w:val="007B5927"/>
    <w:rsid w:val="007B5D2F"/>
    <w:rsid w:val="007B65FC"/>
    <w:rsid w:val="007B6931"/>
    <w:rsid w:val="007B6B0F"/>
    <w:rsid w:val="007B6B35"/>
    <w:rsid w:val="007B6C10"/>
    <w:rsid w:val="007B6F25"/>
    <w:rsid w:val="007B6FAE"/>
    <w:rsid w:val="007B7201"/>
    <w:rsid w:val="007B73AD"/>
    <w:rsid w:val="007B7A72"/>
    <w:rsid w:val="007B7B61"/>
    <w:rsid w:val="007B7BEB"/>
    <w:rsid w:val="007B7F3C"/>
    <w:rsid w:val="007C02FD"/>
    <w:rsid w:val="007C0381"/>
    <w:rsid w:val="007C0506"/>
    <w:rsid w:val="007C05CA"/>
    <w:rsid w:val="007C0699"/>
    <w:rsid w:val="007C06B8"/>
    <w:rsid w:val="007C08C2"/>
    <w:rsid w:val="007C09B5"/>
    <w:rsid w:val="007C0DA5"/>
    <w:rsid w:val="007C0E30"/>
    <w:rsid w:val="007C0F4B"/>
    <w:rsid w:val="007C11EE"/>
    <w:rsid w:val="007C1717"/>
    <w:rsid w:val="007C1A52"/>
    <w:rsid w:val="007C201B"/>
    <w:rsid w:val="007C2386"/>
    <w:rsid w:val="007C24D6"/>
    <w:rsid w:val="007C2514"/>
    <w:rsid w:val="007C2B74"/>
    <w:rsid w:val="007C2E9F"/>
    <w:rsid w:val="007C2F60"/>
    <w:rsid w:val="007C344C"/>
    <w:rsid w:val="007C3482"/>
    <w:rsid w:val="007C37DD"/>
    <w:rsid w:val="007C380A"/>
    <w:rsid w:val="007C394F"/>
    <w:rsid w:val="007C3C3C"/>
    <w:rsid w:val="007C3F26"/>
    <w:rsid w:val="007C3FBC"/>
    <w:rsid w:val="007C40CD"/>
    <w:rsid w:val="007C43DD"/>
    <w:rsid w:val="007C443C"/>
    <w:rsid w:val="007C444F"/>
    <w:rsid w:val="007C4599"/>
    <w:rsid w:val="007C4600"/>
    <w:rsid w:val="007C4B70"/>
    <w:rsid w:val="007C4C2A"/>
    <w:rsid w:val="007C4F5D"/>
    <w:rsid w:val="007C501E"/>
    <w:rsid w:val="007C5045"/>
    <w:rsid w:val="007C5173"/>
    <w:rsid w:val="007C5888"/>
    <w:rsid w:val="007C59A1"/>
    <w:rsid w:val="007C5C9B"/>
    <w:rsid w:val="007C5F47"/>
    <w:rsid w:val="007C6063"/>
    <w:rsid w:val="007C617B"/>
    <w:rsid w:val="007C6583"/>
    <w:rsid w:val="007C6591"/>
    <w:rsid w:val="007C679A"/>
    <w:rsid w:val="007C67B2"/>
    <w:rsid w:val="007C6D76"/>
    <w:rsid w:val="007C737E"/>
    <w:rsid w:val="007C753B"/>
    <w:rsid w:val="007C758F"/>
    <w:rsid w:val="007C7EE2"/>
    <w:rsid w:val="007C7F75"/>
    <w:rsid w:val="007D05A9"/>
    <w:rsid w:val="007D0981"/>
    <w:rsid w:val="007D0A04"/>
    <w:rsid w:val="007D0A6D"/>
    <w:rsid w:val="007D0C68"/>
    <w:rsid w:val="007D0F5F"/>
    <w:rsid w:val="007D1016"/>
    <w:rsid w:val="007D127E"/>
    <w:rsid w:val="007D12A6"/>
    <w:rsid w:val="007D1FD1"/>
    <w:rsid w:val="007D2190"/>
    <w:rsid w:val="007D2346"/>
    <w:rsid w:val="007D262F"/>
    <w:rsid w:val="007D2723"/>
    <w:rsid w:val="007D2A99"/>
    <w:rsid w:val="007D3038"/>
    <w:rsid w:val="007D30E1"/>
    <w:rsid w:val="007D3146"/>
    <w:rsid w:val="007D3329"/>
    <w:rsid w:val="007D3614"/>
    <w:rsid w:val="007D3627"/>
    <w:rsid w:val="007D3A4E"/>
    <w:rsid w:val="007D3A72"/>
    <w:rsid w:val="007D3F1A"/>
    <w:rsid w:val="007D417A"/>
    <w:rsid w:val="007D43DC"/>
    <w:rsid w:val="007D4786"/>
    <w:rsid w:val="007D49F9"/>
    <w:rsid w:val="007D4CC5"/>
    <w:rsid w:val="007D4E7D"/>
    <w:rsid w:val="007D4E8F"/>
    <w:rsid w:val="007D5189"/>
    <w:rsid w:val="007D5241"/>
    <w:rsid w:val="007D53BE"/>
    <w:rsid w:val="007D541A"/>
    <w:rsid w:val="007D5846"/>
    <w:rsid w:val="007D58CC"/>
    <w:rsid w:val="007D5950"/>
    <w:rsid w:val="007D5C6C"/>
    <w:rsid w:val="007D5D32"/>
    <w:rsid w:val="007D5E36"/>
    <w:rsid w:val="007D639C"/>
    <w:rsid w:val="007D63CC"/>
    <w:rsid w:val="007D6667"/>
    <w:rsid w:val="007D6B1D"/>
    <w:rsid w:val="007D6DD0"/>
    <w:rsid w:val="007D718B"/>
    <w:rsid w:val="007D71F4"/>
    <w:rsid w:val="007D71FC"/>
    <w:rsid w:val="007D7BB3"/>
    <w:rsid w:val="007D7E1C"/>
    <w:rsid w:val="007E0184"/>
    <w:rsid w:val="007E058E"/>
    <w:rsid w:val="007E05D4"/>
    <w:rsid w:val="007E05F4"/>
    <w:rsid w:val="007E12F2"/>
    <w:rsid w:val="007E13D7"/>
    <w:rsid w:val="007E13DE"/>
    <w:rsid w:val="007E1869"/>
    <w:rsid w:val="007E1A07"/>
    <w:rsid w:val="007E1B08"/>
    <w:rsid w:val="007E204E"/>
    <w:rsid w:val="007E2216"/>
    <w:rsid w:val="007E2377"/>
    <w:rsid w:val="007E29B7"/>
    <w:rsid w:val="007E2B44"/>
    <w:rsid w:val="007E2F9F"/>
    <w:rsid w:val="007E2FE1"/>
    <w:rsid w:val="007E324D"/>
    <w:rsid w:val="007E3900"/>
    <w:rsid w:val="007E396C"/>
    <w:rsid w:val="007E3A58"/>
    <w:rsid w:val="007E3B78"/>
    <w:rsid w:val="007E3C4B"/>
    <w:rsid w:val="007E3C82"/>
    <w:rsid w:val="007E3DAE"/>
    <w:rsid w:val="007E3DEE"/>
    <w:rsid w:val="007E4338"/>
    <w:rsid w:val="007E46F4"/>
    <w:rsid w:val="007E4799"/>
    <w:rsid w:val="007E4CAE"/>
    <w:rsid w:val="007E4CDA"/>
    <w:rsid w:val="007E4D1C"/>
    <w:rsid w:val="007E4DD8"/>
    <w:rsid w:val="007E4E68"/>
    <w:rsid w:val="007E5209"/>
    <w:rsid w:val="007E5283"/>
    <w:rsid w:val="007E5327"/>
    <w:rsid w:val="007E537D"/>
    <w:rsid w:val="007E56BD"/>
    <w:rsid w:val="007E5849"/>
    <w:rsid w:val="007E5A78"/>
    <w:rsid w:val="007E618B"/>
    <w:rsid w:val="007E64D1"/>
    <w:rsid w:val="007E6A3A"/>
    <w:rsid w:val="007E6CE5"/>
    <w:rsid w:val="007E6D07"/>
    <w:rsid w:val="007E7032"/>
    <w:rsid w:val="007E7052"/>
    <w:rsid w:val="007E73F9"/>
    <w:rsid w:val="007E748E"/>
    <w:rsid w:val="007E7643"/>
    <w:rsid w:val="007E7985"/>
    <w:rsid w:val="007E7998"/>
    <w:rsid w:val="007E7B49"/>
    <w:rsid w:val="007E7B5C"/>
    <w:rsid w:val="007F0018"/>
    <w:rsid w:val="007F006D"/>
    <w:rsid w:val="007F0631"/>
    <w:rsid w:val="007F0969"/>
    <w:rsid w:val="007F0DFD"/>
    <w:rsid w:val="007F0EF8"/>
    <w:rsid w:val="007F0F24"/>
    <w:rsid w:val="007F10B9"/>
    <w:rsid w:val="007F120B"/>
    <w:rsid w:val="007F1497"/>
    <w:rsid w:val="007F1AAF"/>
    <w:rsid w:val="007F1E5B"/>
    <w:rsid w:val="007F1FBB"/>
    <w:rsid w:val="007F2038"/>
    <w:rsid w:val="007F26C2"/>
    <w:rsid w:val="007F270B"/>
    <w:rsid w:val="007F2AA4"/>
    <w:rsid w:val="007F2C16"/>
    <w:rsid w:val="007F2EB6"/>
    <w:rsid w:val="007F2FB6"/>
    <w:rsid w:val="007F3164"/>
    <w:rsid w:val="007F3200"/>
    <w:rsid w:val="007F3395"/>
    <w:rsid w:val="007F35ED"/>
    <w:rsid w:val="007F3A75"/>
    <w:rsid w:val="007F3C0D"/>
    <w:rsid w:val="007F3ED7"/>
    <w:rsid w:val="007F472A"/>
    <w:rsid w:val="007F4ABC"/>
    <w:rsid w:val="007F4C4F"/>
    <w:rsid w:val="007F50DE"/>
    <w:rsid w:val="007F51AA"/>
    <w:rsid w:val="007F56B5"/>
    <w:rsid w:val="007F56C4"/>
    <w:rsid w:val="007F5923"/>
    <w:rsid w:val="007F5930"/>
    <w:rsid w:val="007F5A2F"/>
    <w:rsid w:val="007F6061"/>
    <w:rsid w:val="007F6121"/>
    <w:rsid w:val="007F6123"/>
    <w:rsid w:val="007F6550"/>
    <w:rsid w:val="007F6694"/>
    <w:rsid w:val="007F66B8"/>
    <w:rsid w:val="007F6C39"/>
    <w:rsid w:val="007F6E9B"/>
    <w:rsid w:val="007F6EFB"/>
    <w:rsid w:val="007F6F61"/>
    <w:rsid w:val="007F729C"/>
    <w:rsid w:val="007F7377"/>
    <w:rsid w:val="007F7671"/>
    <w:rsid w:val="007F76A8"/>
    <w:rsid w:val="007F790A"/>
    <w:rsid w:val="007F7C06"/>
    <w:rsid w:val="007F7C16"/>
    <w:rsid w:val="007F7E7C"/>
    <w:rsid w:val="008003A4"/>
    <w:rsid w:val="008003CD"/>
    <w:rsid w:val="00800572"/>
    <w:rsid w:val="008006E5"/>
    <w:rsid w:val="008007F0"/>
    <w:rsid w:val="00800BAF"/>
    <w:rsid w:val="00800C24"/>
    <w:rsid w:val="00800DCE"/>
    <w:rsid w:val="00800F7E"/>
    <w:rsid w:val="00801200"/>
    <w:rsid w:val="00801261"/>
    <w:rsid w:val="0080127B"/>
    <w:rsid w:val="00801339"/>
    <w:rsid w:val="00801492"/>
    <w:rsid w:val="008017AA"/>
    <w:rsid w:val="00801965"/>
    <w:rsid w:val="00801B4E"/>
    <w:rsid w:val="00801DAD"/>
    <w:rsid w:val="00802291"/>
    <w:rsid w:val="00802332"/>
    <w:rsid w:val="008025A3"/>
    <w:rsid w:val="008025B8"/>
    <w:rsid w:val="00802619"/>
    <w:rsid w:val="008028E4"/>
    <w:rsid w:val="00802AC2"/>
    <w:rsid w:val="00802AEE"/>
    <w:rsid w:val="00802C5C"/>
    <w:rsid w:val="00802E7F"/>
    <w:rsid w:val="0080323E"/>
    <w:rsid w:val="008033AD"/>
    <w:rsid w:val="0080346F"/>
    <w:rsid w:val="008034F5"/>
    <w:rsid w:val="008037E0"/>
    <w:rsid w:val="00804004"/>
    <w:rsid w:val="0080461A"/>
    <w:rsid w:val="0080482C"/>
    <w:rsid w:val="00804863"/>
    <w:rsid w:val="0080499A"/>
    <w:rsid w:val="00805113"/>
    <w:rsid w:val="008051DD"/>
    <w:rsid w:val="008052E7"/>
    <w:rsid w:val="008053E2"/>
    <w:rsid w:val="0080542E"/>
    <w:rsid w:val="008054C3"/>
    <w:rsid w:val="00805519"/>
    <w:rsid w:val="008056BA"/>
    <w:rsid w:val="008059A3"/>
    <w:rsid w:val="00805ADC"/>
    <w:rsid w:val="00805D0B"/>
    <w:rsid w:val="00806178"/>
    <w:rsid w:val="0080619F"/>
    <w:rsid w:val="00806203"/>
    <w:rsid w:val="0080633A"/>
    <w:rsid w:val="00806440"/>
    <w:rsid w:val="00806923"/>
    <w:rsid w:val="00806E8A"/>
    <w:rsid w:val="00807162"/>
    <w:rsid w:val="00807C60"/>
    <w:rsid w:val="00807EF5"/>
    <w:rsid w:val="008101F2"/>
    <w:rsid w:val="00810231"/>
    <w:rsid w:val="008104F0"/>
    <w:rsid w:val="0081083F"/>
    <w:rsid w:val="0081087D"/>
    <w:rsid w:val="00810AD7"/>
    <w:rsid w:val="00811712"/>
    <w:rsid w:val="0081177D"/>
    <w:rsid w:val="00811B3F"/>
    <w:rsid w:val="00811BD5"/>
    <w:rsid w:val="00811C26"/>
    <w:rsid w:val="00811E33"/>
    <w:rsid w:val="008120DD"/>
    <w:rsid w:val="00812189"/>
    <w:rsid w:val="00812384"/>
    <w:rsid w:val="0081285D"/>
    <w:rsid w:val="00812E32"/>
    <w:rsid w:val="00812EC1"/>
    <w:rsid w:val="00812F4E"/>
    <w:rsid w:val="008132E8"/>
    <w:rsid w:val="0081333F"/>
    <w:rsid w:val="008137C5"/>
    <w:rsid w:val="00813B61"/>
    <w:rsid w:val="00813FAF"/>
    <w:rsid w:val="00814390"/>
    <w:rsid w:val="00814810"/>
    <w:rsid w:val="00814863"/>
    <w:rsid w:val="00814871"/>
    <w:rsid w:val="00814954"/>
    <w:rsid w:val="00814BC6"/>
    <w:rsid w:val="00814D76"/>
    <w:rsid w:val="00814DC1"/>
    <w:rsid w:val="00815548"/>
    <w:rsid w:val="0081556B"/>
    <w:rsid w:val="00816160"/>
    <w:rsid w:val="00816C21"/>
    <w:rsid w:val="00816D37"/>
    <w:rsid w:val="00816D4E"/>
    <w:rsid w:val="00816E90"/>
    <w:rsid w:val="00817D15"/>
    <w:rsid w:val="00820078"/>
    <w:rsid w:val="0082040C"/>
    <w:rsid w:val="008204C5"/>
    <w:rsid w:val="0082063B"/>
    <w:rsid w:val="0082068A"/>
    <w:rsid w:val="00820715"/>
    <w:rsid w:val="00820799"/>
    <w:rsid w:val="008208B2"/>
    <w:rsid w:val="008209BD"/>
    <w:rsid w:val="00820AE8"/>
    <w:rsid w:val="00820AF9"/>
    <w:rsid w:val="00820FB6"/>
    <w:rsid w:val="00820FCD"/>
    <w:rsid w:val="00821442"/>
    <w:rsid w:val="008214D0"/>
    <w:rsid w:val="00821586"/>
    <w:rsid w:val="0082184A"/>
    <w:rsid w:val="008221B1"/>
    <w:rsid w:val="00822384"/>
    <w:rsid w:val="00822431"/>
    <w:rsid w:val="008227D3"/>
    <w:rsid w:val="00822815"/>
    <w:rsid w:val="00822E46"/>
    <w:rsid w:val="00822FA4"/>
    <w:rsid w:val="0082302A"/>
    <w:rsid w:val="00823385"/>
    <w:rsid w:val="00823392"/>
    <w:rsid w:val="0082382D"/>
    <w:rsid w:val="00823B74"/>
    <w:rsid w:val="00824321"/>
    <w:rsid w:val="008244B9"/>
    <w:rsid w:val="00824C2F"/>
    <w:rsid w:val="00824D2D"/>
    <w:rsid w:val="008259E4"/>
    <w:rsid w:val="008259EA"/>
    <w:rsid w:val="00825A57"/>
    <w:rsid w:val="00825C41"/>
    <w:rsid w:val="00825E8F"/>
    <w:rsid w:val="00825F86"/>
    <w:rsid w:val="00825FB1"/>
    <w:rsid w:val="00826037"/>
    <w:rsid w:val="00826216"/>
    <w:rsid w:val="00826326"/>
    <w:rsid w:val="0082671D"/>
    <w:rsid w:val="008269D1"/>
    <w:rsid w:val="00826C3B"/>
    <w:rsid w:val="00826D3C"/>
    <w:rsid w:val="00826F33"/>
    <w:rsid w:val="00826FF1"/>
    <w:rsid w:val="0082709F"/>
    <w:rsid w:val="00827202"/>
    <w:rsid w:val="00827244"/>
    <w:rsid w:val="00827559"/>
    <w:rsid w:val="0082764F"/>
    <w:rsid w:val="0082776C"/>
    <w:rsid w:val="008279FB"/>
    <w:rsid w:val="00827AD5"/>
    <w:rsid w:val="00827CAA"/>
    <w:rsid w:val="00827CDF"/>
    <w:rsid w:val="00827D85"/>
    <w:rsid w:val="00827EDD"/>
    <w:rsid w:val="0083031E"/>
    <w:rsid w:val="00830456"/>
    <w:rsid w:val="00830664"/>
    <w:rsid w:val="00830702"/>
    <w:rsid w:val="00830B70"/>
    <w:rsid w:val="00830CAB"/>
    <w:rsid w:val="008314E6"/>
    <w:rsid w:val="00831545"/>
    <w:rsid w:val="00831757"/>
    <w:rsid w:val="008317E8"/>
    <w:rsid w:val="0083215C"/>
    <w:rsid w:val="008322CA"/>
    <w:rsid w:val="0083242C"/>
    <w:rsid w:val="008327E1"/>
    <w:rsid w:val="0083295C"/>
    <w:rsid w:val="00833026"/>
    <w:rsid w:val="008330B6"/>
    <w:rsid w:val="00833410"/>
    <w:rsid w:val="00833530"/>
    <w:rsid w:val="00833750"/>
    <w:rsid w:val="0083377B"/>
    <w:rsid w:val="00833799"/>
    <w:rsid w:val="00833C4D"/>
    <w:rsid w:val="00833FB4"/>
    <w:rsid w:val="00833FC7"/>
    <w:rsid w:val="00834750"/>
    <w:rsid w:val="008347BD"/>
    <w:rsid w:val="0083495F"/>
    <w:rsid w:val="00834988"/>
    <w:rsid w:val="00834C18"/>
    <w:rsid w:val="00834CFB"/>
    <w:rsid w:val="008353B0"/>
    <w:rsid w:val="00835510"/>
    <w:rsid w:val="008364D1"/>
    <w:rsid w:val="00836821"/>
    <w:rsid w:val="008368B5"/>
    <w:rsid w:val="00836E30"/>
    <w:rsid w:val="00837426"/>
    <w:rsid w:val="008379F3"/>
    <w:rsid w:val="00837B72"/>
    <w:rsid w:val="00837E9E"/>
    <w:rsid w:val="00837EC6"/>
    <w:rsid w:val="00837F72"/>
    <w:rsid w:val="00837F8B"/>
    <w:rsid w:val="00840007"/>
    <w:rsid w:val="008403D1"/>
    <w:rsid w:val="00841299"/>
    <w:rsid w:val="008413CF"/>
    <w:rsid w:val="0084158C"/>
    <w:rsid w:val="0084158D"/>
    <w:rsid w:val="008415F8"/>
    <w:rsid w:val="00841753"/>
    <w:rsid w:val="0084197C"/>
    <w:rsid w:val="00841BBF"/>
    <w:rsid w:val="00841ECE"/>
    <w:rsid w:val="008420A6"/>
    <w:rsid w:val="008420EA"/>
    <w:rsid w:val="00842155"/>
    <w:rsid w:val="008424DD"/>
    <w:rsid w:val="0084279B"/>
    <w:rsid w:val="008429D8"/>
    <w:rsid w:val="00842DEE"/>
    <w:rsid w:val="008433F3"/>
    <w:rsid w:val="00843819"/>
    <w:rsid w:val="00843A71"/>
    <w:rsid w:val="00843B3F"/>
    <w:rsid w:val="00843F09"/>
    <w:rsid w:val="00843F0B"/>
    <w:rsid w:val="008440FA"/>
    <w:rsid w:val="0084435A"/>
    <w:rsid w:val="00844504"/>
    <w:rsid w:val="008449DE"/>
    <w:rsid w:val="00844A7B"/>
    <w:rsid w:val="00844D18"/>
    <w:rsid w:val="008451F3"/>
    <w:rsid w:val="008453D9"/>
    <w:rsid w:val="00845682"/>
    <w:rsid w:val="008457B8"/>
    <w:rsid w:val="008458BC"/>
    <w:rsid w:val="00845997"/>
    <w:rsid w:val="00845A2B"/>
    <w:rsid w:val="00845C9E"/>
    <w:rsid w:val="00845CEA"/>
    <w:rsid w:val="00845F92"/>
    <w:rsid w:val="0084600C"/>
    <w:rsid w:val="0084625A"/>
    <w:rsid w:val="0084667F"/>
    <w:rsid w:val="00846698"/>
    <w:rsid w:val="00846821"/>
    <w:rsid w:val="00846B1D"/>
    <w:rsid w:val="0084774A"/>
    <w:rsid w:val="00847912"/>
    <w:rsid w:val="00847E8D"/>
    <w:rsid w:val="00847F8F"/>
    <w:rsid w:val="00850007"/>
    <w:rsid w:val="008501BF"/>
    <w:rsid w:val="008505AA"/>
    <w:rsid w:val="008506F0"/>
    <w:rsid w:val="00850B75"/>
    <w:rsid w:val="0085108B"/>
    <w:rsid w:val="0085162E"/>
    <w:rsid w:val="00851EFA"/>
    <w:rsid w:val="00852021"/>
    <w:rsid w:val="0085212F"/>
    <w:rsid w:val="00852217"/>
    <w:rsid w:val="00852615"/>
    <w:rsid w:val="00852925"/>
    <w:rsid w:val="008529D3"/>
    <w:rsid w:val="00852C79"/>
    <w:rsid w:val="00852D85"/>
    <w:rsid w:val="00852DB9"/>
    <w:rsid w:val="00852E92"/>
    <w:rsid w:val="008530D1"/>
    <w:rsid w:val="008532A4"/>
    <w:rsid w:val="00853A50"/>
    <w:rsid w:val="00853FAD"/>
    <w:rsid w:val="00854025"/>
    <w:rsid w:val="0085432D"/>
    <w:rsid w:val="008544E0"/>
    <w:rsid w:val="00854516"/>
    <w:rsid w:val="00854646"/>
    <w:rsid w:val="00854648"/>
    <w:rsid w:val="00854960"/>
    <w:rsid w:val="008549E5"/>
    <w:rsid w:val="00854B0A"/>
    <w:rsid w:val="00854BB2"/>
    <w:rsid w:val="00854C8A"/>
    <w:rsid w:val="00854D11"/>
    <w:rsid w:val="00854D16"/>
    <w:rsid w:val="00854FB6"/>
    <w:rsid w:val="008550DD"/>
    <w:rsid w:val="0085597E"/>
    <w:rsid w:val="00855B81"/>
    <w:rsid w:val="00855E8C"/>
    <w:rsid w:val="00855E90"/>
    <w:rsid w:val="008560A3"/>
    <w:rsid w:val="008560B4"/>
    <w:rsid w:val="00856153"/>
    <w:rsid w:val="008564BD"/>
    <w:rsid w:val="00856659"/>
    <w:rsid w:val="00856722"/>
    <w:rsid w:val="00856C6C"/>
    <w:rsid w:val="00856CCB"/>
    <w:rsid w:val="00856F73"/>
    <w:rsid w:val="00857226"/>
    <w:rsid w:val="008572AB"/>
    <w:rsid w:val="008572DE"/>
    <w:rsid w:val="00857687"/>
    <w:rsid w:val="00857973"/>
    <w:rsid w:val="00857991"/>
    <w:rsid w:val="00857B8C"/>
    <w:rsid w:val="00857CC5"/>
    <w:rsid w:val="00857F1E"/>
    <w:rsid w:val="00860166"/>
    <w:rsid w:val="00860397"/>
    <w:rsid w:val="0086074D"/>
    <w:rsid w:val="00860DD3"/>
    <w:rsid w:val="00860E58"/>
    <w:rsid w:val="00860EF3"/>
    <w:rsid w:val="00860FD8"/>
    <w:rsid w:val="008610EA"/>
    <w:rsid w:val="008614A6"/>
    <w:rsid w:val="00861698"/>
    <w:rsid w:val="00861A72"/>
    <w:rsid w:val="00861BB7"/>
    <w:rsid w:val="00862040"/>
    <w:rsid w:val="00862171"/>
    <w:rsid w:val="00862549"/>
    <w:rsid w:val="00862586"/>
    <w:rsid w:val="0086267F"/>
    <w:rsid w:val="0086286C"/>
    <w:rsid w:val="00862BA9"/>
    <w:rsid w:val="00862F43"/>
    <w:rsid w:val="00863160"/>
    <w:rsid w:val="008631E9"/>
    <w:rsid w:val="00863345"/>
    <w:rsid w:val="008633CF"/>
    <w:rsid w:val="008634D0"/>
    <w:rsid w:val="008637BC"/>
    <w:rsid w:val="008637E9"/>
    <w:rsid w:val="0086386D"/>
    <w:rsid w:val="00863AEB"/>
    <w:rsid w:val="00863C14"/>
    <w:rsid w:val="00863C17"/>
    <w:rsid w:val="00863D90"/>
    <w:rsid w:val="00864006"/>
    <w:rsid w:val="008641EB"/>
    <w:rsid w:val="0086421C"/>
    <w:rsid w:val="00864312"/>
    <w:rsid w:val="00864638"/>
    <w:rsid w:val="00864789"/>
    <w:rsid w:val="008647BB"/>
    <w:rsid w:val="00864AFE"/>
    <w:rsid w:val="00864B6D"/>
    <w:rsid w:val="00864DD1"/>
    <w:rsid w:val="00865099"/>
    <w:rsid w:val="008655E1"/>
    <w:rsid w:val="00865683"/>
    <w:rsid w:val="00865691"/>
    <w:rsid w:val="00865727"/>
    <w:rsid w:val="00865FD3"/>
    <w:rsid w:val="00865FD4"/>
    <w:rsid w:val="008665D3"/>
    <w:rsid w:val="00866683"/>
    <w:rsid w:val="00866900"/>
    <w:rsid w:val="008669F4"/>
    <w:rsid w:val="00866A1C"/>
    <w:rsid w:val="00866B87"/>
    <w:rsid w:val="00866CDE"/>
    <w:rsid w:val="008672A7"/>
    <w:rsid w:val="00867361"/>
    <w:rsid w:val="008676DE"/>
    <w:rsid w:val="00867F47"/>
    <w:rsid w:val="008702AE"/>
    <w:rsid w:val="0087137F"/>
    <w:rsid w:val="00871ACD"/>
    <w:rsid w:val="00871C96"/>
    <w:rsid w:val="00871D18"/>
    <w:rsid w:val="00871DFE"/>
    <w:rsid w:val="00871E79"/>
    <w:rsid w:val="00871EEF"/>
    <w:rsid w:val="00871F90"/>
    <w:rsid w:val="00872063"/>
    <w:rsid w:val="008723FE"/>
    <w:rsid w:val="0087252C"/>
    <w:rsid w:val="00872AB4"/>
    <w:rsid w:val="00872DE0"/>
    <w:rsid w:val="00872F53"/>
    <w:rsid w:val="00872F63"/>
    <w:rsid w:val="00873779"/>
    <w:rsid w:val="00873A0E"/>
    <w:rsid w:val="00873BBC"/>
    <w:rsid w:val="00874196"/>
    <w:rsid w:val="008746CD"/>
    <w:rsid w:val="00874924"/>
    <w:rsid w:val="00874990"/>
    <w:rsid w:val="00874C1B"/>
    <w:rsid w:val="00875104"/>
    <w:rsid w:val="00875468"/>
    <w:rsid w:val="008756AC"/>
    <w:rsid w:val="0087590F"/>
    <w:rsid w:val="00875AAA"/>
    <w:rsid w:val="00875C0F"/>
    <w:rsid w:val="00875EFE"/>
    <w:rsid w:val="008765A1"/>
    <w:rsid w:val="008767AA"/>
    <w:rsid w:val="0087685E"/>
    <w:rsid w:val="00876917"/>
    <w:rsid w:val="008774CB"/>
    <w:rsid w:val="00877ACC"/>
    <w:rsid w:val="00877B58"/>
    <w:rsid w:val="00877C3D"/>
    <w:rsid w:val="00877EB1"/>
    <w:rsid w:val="008803DA"/>
    <w:rsid w:val="008804D3"/>
    <w:rsid w:val="008804F2"/>
    <w:rsid w:val="008804FC"/>
    <w:rsid w:val="00880803"/>
    <w:rsid w:val="0088083C"/>
    <w:rsid w:val="00881230"/>
    <w:rsid w:val="008812AD"/>
    <w:rsid w:val="00881633"/>
    <w:rsid w:val="008817A0"/>
    <w:rsid w:val="00881873"/>
    <w:rsid w:val="00881918"/>
    <w:rsid w:val="00881AF2"/>
    <w:rsid w:val="00881B97"/>
    <w:rsid w:val="00881BE3"/>
    <w:rsid w:val="00881FF6"/>
    <w:rsid w:val="0088225F"/>
    <w:rsid w:val="008823B0"/>
    <w:rsid w:val="0088245A"/>
    <w:rsid w:val="00882768"/>
    <w:rsid w:val="00882BA7"/>
    <w:rsid w:val="00882F57"/>
    <w:rsid w:val="00882F5C"/>
    <w:rsid w:val="008830FF"/>
    <w:rsid w:val="0088321B"/>
    <w:rsid w:val="00883991"/>
    <w:rsid w:val="00883A27"/>
    <w:rsid w:val="00883AA1"/>
    <w:rsid w:val="00883D37"/>
    <w:rsid w:val="00883DF5"/>
    <w:rsid w:val="00883FBB"/>
    <w:rsid w:val="0088405B"/>
    <w:rsid w:val="00884188"/>
    <w:rsid w:val="00884F10"/>
    <w:rsid w:val="00885AA3"/>
    <w:rsid w:val="00885D27"/>
    <w:rsid w:val="00885D87"/>
    <w:rsid w:val="008861C6"/>
    <w:rsid w:val="008861EE"/>
    <w:rsid w:val="008863C1"/>
    <w:rsid w:val="00886408"/>
    <w:rsid w:val="008864C4"/>
    <w:rsid w:val="00886610"/>
    <w:rsid w:val="00886988"/>
    <w:rsid w:val="00886A84"/>
    <w:rsid w:val="0088707E"/>
    <w:rsid w:val="008872A6"/>
    <w:rsid w:val="00887785"/>
    <w:rsid w:val="0088788D"/>
    <w:rsid w:val="00887D2B"/>
    <w:rsid w:val="00887D4E"/>
    <w:rsid w:val="0089004A"/>
    <w:rsid w:val="00890052"/>
    <w:rsid w:val="008904F3"/>
    <w:rsid w:val="00890853"/>
    <w:rsid w:val="0089175B"/>
    <w:rsid w:val="0089177F"/>
    <w:rsid w:val="00891808"/>
    <w:rsid w:val="00891844"/>
    <w:rsid w:val="00891E0D"/>
    <w:rsid w:val="00891E1F"/>
    <w:rsid w:val="00891E51"/>
    <w:rsid w:val="00891F82"/>
    <w:rsid w:val="00892231"/>
    <w:rsid w:val="0089309B"/>
    <w:rsid w:val="0089319C"/>
    <w:rsid w:val="008931B7"/>
    <w:rsid w:val="008932D9"/>
    <w:rsid w:val="00893611"/>
    <w:rsid w:val="00893958"/>
    <w:rsid w:val="008939E3"/>
    <w:rsid w:val="00893A79"/>
    <w:rsid w:val="00894053"/>
    <w:rsid w:val="0089413E"/>
    <w:rsid w:val="008941CC"/>
    <w:rsid w:val="00894386"/>
    <w:rsid w:val="00894594"/>
    <w:rsid w:val="00894775"/>
    <w:rsid w:val="00894AA8"/>
    <w:rsid w:val="00894FAF"/>
    <w:rsid w:val="008952B8"/>
    <w:rsid w:val="008953B7"/>
    <w:rsid w:val="00895457"/>
    <w:rsid w:val="008956BA"/>
    <w:rsid w:val="0089583F"/>
    <w:rsid w:val="00895FFE"/>
    <w:rsid w:val="0089604E"/>
    <w:rsid w:val="00896250"/>
    <w:rsid w:val="00896828"/>
    <w:rsid w:val="00896ABB"/>
    <w:rsid w:val="00896AD0"/>
    <w:rsid w:val="00896E6D"/>
    <w:rsid w:val="00897247"/>
    <w:rsid w:val="008972DE"/>
    <w:rsid w:val="00897D9C"/>
    <w:rsid w:val="00897F33"/>
    <w:rsid w:val="00897F99"/>
    <w:rsid w:val="008A01B9"/>
    <w:rsid w:val="008A0201"/>
    <w:rsid w:val="008A02FA"/>
    <w:rsid w:val="008A045B"/>
    <w:rsid w:val="008A05ED"/>
    <w:rsid w:val="008A0618"/>
    <w:rsid w:val="008A07C5"/>
    <w:rsid w:val="008A0815"/>
    <w:rsid w:val="008A083F"/>
    <w:rsid w:val="008A0A4F"/>
    <w:rsid w:val="008A0B6A"/>
    <w:rsid w:val="008A1112"/>
    <w:rsid w:val="008A14B1"/>
    <w:rsid w:val="008A16E6"/>
    <w:rsid w:val="008A186F"/>
    <w:rsid w:val="008A1B24"/>
    <w:rsid w:val="008A23DC"/>
    <w:rsid w:val="008A2B11"/>
    <w:rsid w:val="008A2C50"/>
    <w:rsid w:val="008A2D9B"/>
    <w:rsid w:val="008A2F2E"/>
    <w:rsid w:val="008A2FC0"/>
    <w:rsid w:val="008A31E4"/>
    <w:rsid w:val="008A321F"/>
    <w:rsid w:val="008A4141"/>
    <w:rsid w:val="008A43C6"/>
    <w:rsid w:val="008A4548"/>
    <w:rsid w:val="008A4A1A"/>
    <w:rsid w:val="008A4D6C"/>
    <w:rsid w:val="008A4DA0"/>
    <w:rsid w:val="008A4DDD"/>
    <w:rsid w:val="008A4FAE"/>
    <w:rsid w:val="008A552A"/>
    <w:rsid w:val="008A55E5"/>
    <w:rsid w:val="008A5993"/>
    <w:rsid w:val="008A5B60"/>
    <w:rsid w:val="008A5BD3"/>
    <w:rsid w:val="008A639C"/>
    <w:rsid w:val="008A64C1"/>
    <w:rsid w:val="008A656F"/>
    <w:rsid w:val="008A68FB"/>
    <w:rsid w:val="008A692A"/>
    <w:rsid w:val="008A6D96"/>
    <w:rsid w:val="008A6FB3"/>
    <w:rsid w:val="008A74DA"/>
    <w:rsid w:val="008A76C7"/>
    <w:rsid w:val="008A77C6"/>
    <w:rsid w:val="008A7A55"/>
    <w:rsid w:val="008A7B82"/>
    <w:rsid w:val="008A7ECA"/>
    <w:rsid w:val="008A7F2F"/>
    <w:rsid w:val="008B0119"/>
    <w:rsid w:val="008B0310"/>
    <w:rsid w:val="008B04AB"/>
    <w:rsid w:val="008B098A"/>
    <w:rsid w:val="008B0B0E"/>
    <w:rsid w:val="008B0BF8"/>
    <w:rsid w:val="008B0D3E"/>
    <w:rsid w:val="008B0F90"/>
    <w:rsid w:val="008B191F"/>
    <w:rsid w:val="008B1A2F"/>
    <w:rsid w:val="008B1A4C"/>
    <w:rsid w:val="008B1B5F"/>
    <w:rsid w:val="008B2050"/>
    <w:rsid w:val="008B235E"/>
    <w:rsid w:val="008B275B"/>
    <w:rsid w:val="008B28BB"/>
    <w:rsid w:val="008B295C"/>
    <w:rsid w:val="008B2B2F"/>
    <w:rsid w:val="008B2B4C"/>
    <w:rsid w:val="008B2D49"/>
    <w:rsid w:val="008B30BE"/>
    <w:rsid w:val="008B30DE"/>
    <w:rsid w:val="008B328E"/>
    <w:rsid w:val="008B335B"/>
    <w:rsid w:val="008B33AF"/>
    <w:rsid w:val="008B3B88"/>
    <w:rsid w:val="008B3D56"/>
    <w:rsid w:val="008B44B7"/>
    <w:rsid w:val="008B44DB"/>
    <w:rsid w:val="008B4913"/>
    <w:rsid w:val="008B4E77"/>
    <w:rsid w:val="008B54E2"/>
    <w:rsid w:val="008B5613"/>
    <w:rsid w:val="008B5797"/>
    <w:rsid w:val="008B5C46"/>
    <w:rsid w:val="008B5D1F"/>
    <w:rsid w:val="008B5EE0"/>
    <w:rsid w:val="008B6194"/>
    <w:rsid w:val="008B65E4"/>
    <w:rsid w:val="008B668C"/>
    <w:rsid w:val="008B6822"/>
    <w:rsid w:val="008B68A8"/>
    <w:rsid w:val="008B73D3"/>
    <w:rsid w:val="008B773D"/>
    <w:rsid w:val="008C0078"/>
    <w:rsid w:val="008C03F6"/>
    <w:rsid w:val="008C0716"/>
    <w:rsid w:val="008C0853"/>
    <w:rsid w:val="008C0927"/>
    <w:rsid w:val="008C0EE5"/>
    <w:rsid w:val="008C1168"/>
    <w:rsid w:val="008C1745"/>
    <w:rsid w:val="008C1820"/>
    <w:rsid w:val="008C1B9F"/>
    <w:rsid w:val="008C1D3A"/>
    <w:rsid w:val="008C1DDD"/>
    <w:rsid w:val="008C214F"/>
    <w:rsid w:val="008C2164"/>
    <w:rsid w:val="008C2589"/>
    <w:rsid w:val="008C272E"/>
    <w:rsid w:val="008C28CE"/>
    <w:rsid w:val="008C29C1"/>
    <w:rsid w:val="008C2B05"/>
    <w:rsid w:val="008C331C"/>
    <w:rsid w:val="008C3463"/>
    <w:rsid w:val="008C3621"/>
    <w:rsid w:val="008C42A1"/>
    <w:rsid w:val="008C4364"/>
    <w:rsid w:val="008C43F6"/>
    <w:rsid w:val="008C46E9"/>
    <w:rsid w:val="008C487D"/>
    <w:rsid w:val="008C4EE4"/>
    <w:rsid w:val="008C5398"/>
    <w:rsid w:val="008C56DC"/>
    <w:rsid w:val="008C5C75"/>
    <w:rsid w:val="008C5D2B"/>
    <w:rsid w:val="008C5F57"/>
    <w:rsid w:val="008C6172"/>
    <w:rsid w:val="008C61A0"/>
    <w:rsid w:val="008C6523"/>
    <w:rsid w:val="008C668D"/>
    <w:rsid w:val="008C6CB0"/>
    <w:rsid w:val="008C733B"/>
    <w:rsid w:val="008C7668"/>
    <w:rsid w:val="008C7C85"/>
    <w:rsid w:val="008D0260"/>
    <w:rsid w:val="008D03CB"/>
    <w:rsid w:val="008D0613"/>
    <w:rsid w:val="008D0640"/>
    <w:rsid w:val="008D0A45"/>
    <w:rsid w:val="008D0C62"/>
    <w:rsid w:val="008D0CE1"/>
    <w:rsid w:val="008D0D75"/>
    <w:rsid w:val="008D0E67"/>
    <w:rsid w:val="008D1780"/>
    <w:rsid w:val="008D1890"/>
    <w:rsid w:val="008D1BEE"/>
    <w:rsid w:val="008D1EA4"/>
    <w:rsid w:val="008D2002"/>
    <w:rsid w:val="008D203D"/>
    <w:rsid w:val="008D22E0"/>
    <w:rsid w:val="008D254A"/>
    <w:rsid w:val="008D2715"/>
    <w:rsid w:val="008D2A88"/>
    <w:rsid w:val="008D2AAA"/>
    <w:rsid w:val="008D2B5B"/>
    <w:rsid w:val="008D2CB8"/>
    <w:rsid w:val="008D2DD2"/>
    <w:rsid w:val="008D2F5D"/>
    <w:rsid w:val="008D305E"/>
    <w:rsid w:val="008D326B"/>
    <w:rsid w:val="008D379B"/>
    <w:rsid w:val="008D37CD"/>
    <w:rsid w:val="008D38E3"/>
    <w:rsid w:val="008D3948"/>
    <w:rsid w:val="008D3F1E"/>
    <w:rsid w:val="008D40F5"/>
    <w:rsid w:val="008D44EA"/>
    <w:rsid w:val="008D4B95"/>
    <w:rsid w:val="008D4C66"/>
    <w:rsid w:val="008D52A0"/>
    <w:rsid w:val="008D52FF"/>
    <w:rsid w:val="008D5825"/>
    <w:rsid w:val="008D599F"/>
    <w:rsid w:val="008D5D3C"/>
    <w:rsid w:val="008D5D4A"/>
    <w:rsid w:val="008D5E20"/>
    <w:rsid w:val="008D6013"/>
    <w:rsid w:val="008D6058"/>
    <w:rsid w:val="008D6064"/>
    <w:rsid w:val="008D611C"/>
    <w:rsid w:val="008D6185"/>
    <w:rsid w:val="008D6826"/>
    <w:rsid w:val="008D687D"/>
    <w:rsid w:val="008D6C9C"/>
    <w:rsid w:val="008D6E8A"/>
    <w:rsid w:val="008D7138"/>
    <w:rsid w:val="008D714C"/>
    <w:rsid w:val="008D726C"/>
    <w:rsid w:val="008D7682"/>
    <w:rsid w:val="008D7CAF"/>
    <w:rsid w:val="008E0007"/>
    <w:rsid w:val="008E001C"/>
    <w:rsid w:val="008E050C"/>
    <w:rsid w:val="008E09B5"/>
    <w:rsid w:val="008E0CC2"/>
    <w:rsid w:val="008E0D0B"/>
    <w:rsid w:val="008E0E1E"/>
    <w:rsid w:val="008E0E2B"/>
    <w:rsid w:val="008E0F2E"/>
    <w:rsid w:val="008E12A2"/>
    <w:rsid w:val="008E1436"/>
    <w:rsid w:val="008E1654"/>
    <w:rsid w:val="008E175E"/>
    <w:rsid w:val="008E18B4"/>
    <w:rsid w:val="008E1F0E"/>
    <w:rsid w:val="008E26FC"/>
    <w:rsid w:val="008E2AB8"/>
    <w:rsid w:val="008E2AEC"/>
    <w:rsid w:val="008E2CA3"/>
    <w:rsid w:val="008E3174"/>
    <w:rsid w:val="008E3278"/>
    <w:rsid w:val="008E32B6"/>
    <w:rsid w:val="008E3FD5"/>
    <w:rsid w:val="008E420F"/>
    <w:rsid w:val="008E4348"/>
    <w:rsid w:val="008E447F"/>
    <w:rsid w:val="008E46F3"/>
    <w:rsid w:val="008E480B"/>
    <w:rsid w:val="008E4B32"/>
    <w:rsid w:val="008E4F0E"/>
    <w:rsid w:val="008E50E8"/>
    <w:rsid w:val="008E51AF"/>
    <w:rsid w:val="008E5363"/>
    <w:rsid w:val="008E55D1"/>
    <w:rsid w:val="008E55E2"/>
    <w:rsid w:val="008E591B"/>
    <w:rsid w:val="008E5B82"/>
    <w:rsid w:val="008E5C2F"/>
    <w:rsid w:val="008E5EA1"/>
    <w:rsid w:val="008E6045"/>
    <w:rsid w:val="008E61F2"/>
    <w:rsid w:val="008E6280"/>
    <w:rsid w:val="008E66D0"/>
    <w:rsid w:val="008E6835"/>
    <w:rsid w:val="008E6BB0"/>
    <w:rsid w:val="008E6C57"/>
    <w:rsid w:val="008E6EDB"/>
    <w:rsid w:val="008E72DF"/>
    <w:rsid w:val="008E73D5"/>
    <w:rsid w:val="008E73EB"/>
    <w:rsid w:val="008E74C5"/>
    <w:rsid w:val="008E76A0"/>
    <w:rsid w:val="008E76BC"/>
    <w:rsid w:val="008E7A71"/>
    <w:rsid w:val="008E7E73"/>
    <w:rsid w:val="008E7F8B"/>
    <w:rsid w:val="008F00DF"/>
    <w:rsid w:val="008F0145"/>
    <w:rsid w:val="008F0200"/>
    <w:rsid w:val="008F02A0"/>
    <w:rsid w:val="008F02B5"/>
    <w:rsid w:val="008F0443"/>
    <w:rsid w:val="008F04CD"/>
    <w:rsid w:val="008F0CFC"/>
    <w:rsid w:val="008F0D05"/>
    <w:rsid w:val="008F0FCD"/>
    <w:rsid w:val="008F103A"/>
    <w:rsid w:val="008F1085"/>
    <w:rsid w:val="008F11D7"/>
    <w:rsid w:val="008F11FF"/>
    <w:rsid w:val="008F123B"/>
    <w:rsid w:val="008F1A31"/>
    <w:rsid w:val="008F1B50"/>
    <w:rsid w:val="008F1CD1"/>
    <w:rsid w:val="008F1CD3"/>
    <w:rsid w:val="008F1E07"/>
    <w:rsid w:val="008F20E5"/>
    <w:rsid w:val="008F2699"/>
    <w:rsid w:val="008F2DC1"/>
    <w:rsid w:val="008F31F9"/>
    <w:rsid w:val="008F3258"/>
    <w:rsid w:val="008F3A02"/>
    <w:rsid w:val="008F3CD0"/>
    <w:rsid w:val="008F3CE7"/>
    <w:rsid w:val="008F3D27"/>
    <w:rsid w:val="008F4137"/>
    <w:rsid w:val="008F433D"/>
    <w:rsid w:val="008F44CF"/>
    <w:rsid w:val="008F46B5"/>
    <w:rsid w:val="008F483A"/>
    <w:rsid w:val="008F4A4B"/>
    <w:rsid w:val="008F4D00"/>
    <w:rsid w:val="008F4F37"/>
    <w:rsid w:val="008F4F50"/>
    <w:rsid w:val="008F5097"/>
    <w:rsid w:val="008F5285"/>
    <w:rsid w:val="008F55A8"/>
    <w:rsid w:val="008F56C0"/>
    <w:rsid w:val="008F56E1"/>
    <w:rsid w:val="008F5790"/>
    <w:rsid w:val="008F5818"/>
    <w:rsid w:val="008F5884"/>
    <w:rsid w:val="008F5AAC"/>
    <w:rsid w:val="008F5AE7"/>
    <w:rsid w:val="008F5B07"/>
    <w:rsid w:val="008F5D86"/>
    <w:rsid w:val="008F5EA4"/>
    <w:rsid w:val="008F5FD9"/>
    <w:rsid w:val="008F6245"/>
    <w:rsid w:val="008F63F7"/>
    <w:rsid w:val="008F6838"/>
    <w:rsid w:val="008F6B28"/>
    <w:rsid w:val="008F6CEE"/>
    <w:rsid w:val="008F7199"/>
    <w:rsid w:val="008F7582"/>
    <w:rsid w:val="008F76FE"/>
    <w:rsid w:val="008F79DE"/>
    <w:rsid w:val="008F7D51"/>
    <w:rsid w:val="008F7EF8"/>
    <w:rsid w:val="00900448"/>
    <w:rsid w:val="00900853"/>
    <w:rsid w:val="00900A12"/>
    <w:rsid w:val="00900C85"/>
    <w:rsid w:val="00900FCB"/>
    <w:rsid w:val="0090113B"/>
    <w:rsid w:val="009012B9"/>
    <w:rsid w:val="009013EA"/>
    <w:rsid w:val="009014B4"/>
    <w:rsid w:val="00901690"/>
    <w:rsid w:val="00901CC5"/>
    <w:rsid w:val="009020C5"/>
    <w:rsid w:val="009020F3"/>
    <w:rsid w:val="00902486"/>
    <w:rsid w:val="0090257A"/>
    <w:rsid w:val="00902635"/>
    <w:rsid w:val="0090298D"/>
    <w:rsid w:val="00902B98"/>
    <w:rsid w:val="00902BC1"/>
    <w:rsid w:val="00902C7D"/>
    <w:rsid w:val="00902C7E"/>
    <w:rsid w:val="00902FDF"/>
    <w:rsid w:val="00903014"/>
    <w:rsid w:val="00903251"/>
    <w:rsid w:val="0090330E"/>
    <w:rsid w:val="00903507"/>
    <w:rsid w:val="00903743"/>
    <w:rsid w:val="009044C9"/>
    <w:rsid w:val="009045BB"/>
    <w:rsid w:val="009047E8"/>
    <w:rsid w:val="009049F0"/>
    <w:rsid w:val="00904CAE"/>
    <w:rsid w:val="00904D70"/>
    <w:rsid w:val="00905197"/>
    <w:rsid w:val="0090536F"/>
    <w:rsid w:val="009054E7"/>
    <w:rsid w:val="0090567C"/>
    <w:rsid w:val="009057DB"/>
    <w:rsid w:val="009058C8"/>
    <w:rsid w:val="00905C3D"/>
    <w:rsid w:val="00905C88"/>
    <w:rsid w:val="00905D86"/>
    <w:rsid w:val="00905D9C"/>
    <w:rsid w:val="0090629C"/>
    <w:rsid w:val="009062FC"/>
    <w:rsid w:val="00906427"/>
    <w:rsid w:val="0090648F"/>
    <w:rsid w:val="009066D7"/>
    <w:rsid w:val="009067AB"/>
    <w:rsid w:val="00906880"/>
    <w:rsid w:val="00906BEF"/>
    <w:rsid w:val="00906BF7"/>
    <w:rsid w:val="00906E64"/>
    <w:rsid w:val="0090701C"/>
    <w:rsid w:val="00907329"/>
    <w:rsid w:val="00907485"/>
    <w:rsid w:val="00907517"/>
    <w:rsid w:val="00907778"/>
    <w:rsid w:val="00907994"/>
    <w:rsid w:val="00907FF8"/>
    <w:rsid w:val="00910437"/>
    <w:rsid w:val="009108AC"/>
    <w:rsid w:val="009109F7"/>
    <w:rsid w:val="00910E08"/>
    <w:rsid w:val="00911040"/>
    <w:rsid w:val="009110B5"/>
    <w:rsid w:val="0091118B"/>
    <w:rsid w:val="009115EC"/>
    <w:rsid w:val="00911772"/>
    <w:rsid w:val="009118BA"/>
    <w:rsid w:val="00911AC6"/>
    <w:rsid w:val="00911CF3"/>
    <w:rsid w:val="00911E11"/>
    <w:rsid w:val="00912134"/>
    <w:rsid w:val="00912190"/>
    <w:rsid w:val="00912333"/>
    <w:rsid w:val="009126C1"/>
    <w:rsid w:val="00912768"/>
    <w:rsid w:val="009129D4"/>
    <w:rsid w:val="00912B23"/>
    <w:rsid w:val="00912CD7"/>
    <w:rsid w:val="00912D8D"/>
    <w:rsid w:val="009130F6"/>
    <w:rsid w:val="009132F2"/>
    <w:rsid w:val="009137B1"/>
    <w:rsid w:val="00913EFC"/>
    <w:rsid w:val="00913F7A"/>
    <w:rsid w:val="00914208"/>
    <w:rsid w:val="0091473E"/>
    <w:rsid w:val="00914BC1"/>
    <w:rsid w:val="00914C3A"/>
    <w:rsid w:val="00914C5A"/>
    <w:rsid w:val="00914F0C"/>
    <w:rsid w:val="00914F9F"/>
    <w:rsid w:val="0091501E"/>
    <w:rsid w:val="009150DE"/>
    <w:rsid w:val="009151F5"/>
    <w:rsid w:val="00915447"/>
    <w:rsid w:val="0091574C"/>
    <w:rsid w:val="00915ED6"/>
    <w:rsid w:val="0091604C"/>
    <w:rsid w:val="009165BA"/>
    <w:rsid w:val="0091675D"/>
    <w:rsid w:val="00916785"/>
    <w:rsid w:val="00916B8A"/>
    <w:rsid w:val="00916C4C"/>
    <w:rsid w:val="00916EA0"/>
    <w:rsid w:val="00916F09"/>
    <w:rsid w:val="00917021"/>
    <w:rsid w:val="00917036"/>
    <w:rsid w:val="0092005B"/>
    <w:rsid w:val="009203B3"/>
    <w:rsid w:val="0092052F"/>
    <w:rsid w:val="00920C50"/>
    <w:rsid w:val="00920CA5"/>
    <w:rsid w:val="00920DE7"/>
    <w:rsid w:val="00920E67"/>
    <w:rsid w:val="00921047"/>
    <w:rsid w:val="0092108C"/>
    <w:rsid w:val="00921265"/>
    <w:rsid w:val="009214BA"/>
    <w:rsid w:val="00921AB4"/>
    <w:rsid w:val="00921E53"/>
    <w:rsid w:val="00921F09"/>
    <w:rsid w:val="00921F9A"/>
    <w:rsid w:val="00921FF0"/>
    <w:rsid w:val="00922037"/>
    <w:rsid w:val="009220F9"/>
    <w:rsid w:val="00922212"/>
    <w:rsid w:val="0092227A"/>
    <w:rsid w:val="00922333"/>
    <w:rsid w:val="00922992"/>
    <w:rsid w:val="00922F88"/>
    <w:rsid w:val="00923032"/>
    <w:rsid w:val="009231CF"/>
    <w:rsid w:val="009232FE"/>
    <w:rsid w:val="00923AA7"/>
    <w:rsid w:val="00923ABC"/>
    <w:rsid w:val="00923DE0"/>
    <w:rsid w:val="00923E17"/>
    <w:rsid w:val="009249C3"/>
    <w:rsid w:val="00924B47"/>
    <w:rsid w:val="00924C27"/>
    <w:rsid w:val="00925601"/>
    <w:rsid w:val="0092564A"/>
    <w:rsid w:val="0092564D"/>
    <w:rsid w:val="0092607B"/>
    <w:rsid w:val="00926344"/>
    <w:rsid w:val="00926861"/>
    <w:rsid w:val="00926BD3"/>
    <w:rsid w:val="00926C1C"/>
    <w:rsid w:val="00926EAC"/>
    <w:rsid w:val="00926ED9"/>
    <w:rsid w:val="00927002"/>
    <w:rsid w:val="00927010"/>
    <w:rsid w:val="0092719C"/>
    <w:rsid w:val="0092740C"/>
    <w:rsid w:val="009279B2"/>
    <w:rsid w:val="00927B53"/>
    <w:rsid w:val="00927DC2"/>
    <w:rsid w:val="00927FA8"/>
    <w:rsid w:val="00927FDB"/>
    <w:rsid w:val="00930871"/>
    <w:rsid w:val="00930B99"/>
    <w:rsid w:val="00930D41"/>
    <w:rsid w:val="009314B4"/>
    <w:rsid w:val="009317A5"/>
    <w:rsid w:val="00931889"/>
    <w:rsid w:val="00931C11"/>
    <w:rsid w:val="00931DE4"/>
    <w:rsid w:val="00931F27"/>
    <w:rsid w:val="00932318"/>
    <w:rsid w:val="009326B2"/>
    <w:rsid w:val="00932E3E"/>
    <w:rsid w:val="00932F95"/>
    <w:rsid w:val="009330B9"/>
    <w:rsid w:val="009331F5"/>
    <w:rsid w:val="00933237"/>
    <w:rsid w:val="0093365C"/>
    <w:rsid w:val="00933B5F"/>
    <w:rsid w:val="00933CA3"/>
    <w:rsid w:val="00933CCA"/>
    <w:rsid w:val="00934292"/>
    <w:rsid w:val="0093431D"/>
    <w:rsid w:val="009343D2"/>
    <w:rsid w:val="009344BF"/>
    <w:rsid w:val="0093459A"/>
    <w:rsid w:val="009348F0"/>
    <w:rsid w:val="00934BAD"/>
    <w:rsid w:val="00934CE2"/>
    <w:rsid w:val="00934D4E"/>
    <w:rsid w:val="00934FDC"/>
    <w:rsid w:val="00935022"/>
    <w:rsid w:val="009351BD"/>
    <w:rsid w:val="00935734"/>
    <w:rsid w:val="009359AC"/>
    <w:rsid w:val="00935A42"/>
    <w:rsid w:val="009360C8"/>
    <w:rsid w:val="0093618C"/>
    <w:rsid w:val="00936277"/>
    <w:rsid w:val="00936387"/>
    <w:rsid w:val="00936932"/>
    <w:rsid w:val="00936B5A"/>
    <w:rsid w:val="00936EFF"/>
    <w:rsid w:val="009371CF"/>
    <w:rsid w:val="00937371"/>
    <w:rsid w:val="00937A2B"/>
    <w:rsid w:val="00937ACD"/>
    <w:rsid w:val="00937C61"/>
    <w:rsid w:val="00937D9D"/>
    <w:rsid w:val="00937F8E"/>
    <w:rsid w:val="0094026F"/>
    <w:rsid w:val="009404DC"/>
    <w:rsid w:val="00940622"/>
    <w:rsid w:val="00940712"/>
    <w:rsid w:val="009407E9"/>
    <w:rsid w:val="00940E4A"/>
    <w:rsid w:val="00941032"/>
    <w:rsid w:val="00941132"/>
    <w:rsid w:val="00941234"/>
    <w:rsid w:val="00941242"/>
    <w:rsid w:val="00941249"/>
    <w:rsid w:val="009412E3"/>
    <w:rsid w:val="009415A1"/>
    <w:rsid w:val="00941B22"/>
    <w:rsid w:val="00942139"/>
    <w:rsid w:val="00942498"/>
    <w:rsid w:val="00942A6F"/>
    <w:rsid w:val="00942A71"/>
    <w:rsid w:val="00942AEA"/>
    <w:rsid w:val="00942BF3"/>
    <w:rsid w:val="00942CF4"/>
    <w:rsid w:val="00943098"/>
    <w:rsid w:val="0094376A"/>
    <w:rsid w:val="0094386C"/>
    <w:rsid w:val="0094389D"/>
    <w:rsid w:val="0094392B"/>
    <w:rsid w:val="00943A53"/>
    <w:rsid w:val="00943A60"/>
    <w:rsid w:val="00943A9C"/>
    <w:rsid w:val="00943C5B"/>
    <w:rsid w:val="00943DB4"/>
    <w:rsid w:val="00944040"/>
    <w:rsid w:val="009443C4"/>
    <w:rsid w:val="0094458A"/>
    <w:rsid w:val="009446CE"/>
    <w:rsid w:val="00944BB1"/>
    <w:rsid w:val="00944D29"/>
    <w:rsid w:val="00944EFC"/>
    <w:rsid w:val="00945088"/>
    <w:rsid w:val="00945089"/>
    <w:rsid w:val="009450D7"/>
    <w:rsid w:val="009451A9"/>
    <w:rsid w:val="00945543"/>
    <w:rsid w:val="0094581C"/>
    <w:rsid w:val="0094594D"/>
    <w:rsid w:val="009459C2"/>
    <w:rsid w:val="00946326"/>
    <w:rsid w:val="0094632C"/>
    <w:rsid w:val="0094642F"/>
    <w:rsid w:val="009467C0"/>
    <w:rsid w:val="00946884"/>
    <w:rsid w:val="00946C92"/>
    <w:rsid w:val="00946EFB"/>
    <w:rsid w:val="00947380"/>
    <w:rsid w:val="00947686"/>
    <w:rsid w:val="00947FA6"/>
    <w:rsid w:val="009500EB"/>
    <w:rsid w:val="009501BA"/>
    <w:rsid w:val="00950ABB"/>
    <w:rsid w:val="00950C3C"/>
    <w:rsid w:val="00950C6C"/>
    <w:rsid w:val="00950F21"/>
    <w:rsid w:val="00951209"/>
    <w:rsid w:val="009515CB"/>
    <w:rsid w:val="009515FC"/>
    <w:rsid w:val="009519A7"/>
    <w:rsid w:val="00951DB1"/>
    <w:rsid w:val="00952925"/>
    <w:rsid w:val="0095298D"/>
    <w:rsid w:val="00953067"/>
    <w:rsid w:val="009533B6"/>
    <w:rsid w:val="0095352B"/>
    <w:rsid w:val="00953805"/>
    <w:rsid w:val="00953838"/>
    <w:rsid w:val="00953A49"/>
    <w:rsid w:val="00953B1E"/>
    <w:rsid w:val="009540E3"/>
    <w:rsid w:val="0095436D"/>
    <w:rsid w:val="00954729"/>
    <w:rsid w:val="00954852"/>
    <w:rsid w:val="0095498C"/>
    <w:rsid w:val="009549F3"/>
    <w:rsid w:val="00954CBF"/>
    <w:rsid w:val="00954D5C"/>
    <w:rsid w:val="00954F45"/>
    <w:rsid w:val="00954FBD"/>
    <w:rsid w:val="00954FFE"/>
    <w:rsid w:val="00955220"/>
    <w:rsid w:val="0095558C"/>
    <w:rsid w:val="00955BCD"/>
    <w:rsid w:val="00955C2B"/>
    <w:rsid w:val="0095605A"/>
    <w:rsid w:val="009562EB"/>
    <w:rsid w:val="00956769"/>
    <w:rsid w:val="0095711D"/>
    <w:rsid w:val="00957166"/>
    <w:rsid w:val="009576AA"/>
    <w:rsid w:val="00957707"/>
    <w:rsid w:val="00957A2C"/>
    <w:rsid w:val="00957A6C"/>
    <w:rsid w:val="00957C29"/>
    <w:rsid w:val="00960829"/>
    <w:rsid w:val="00960A02"/>
    <w:rsid w:val="00960E18"/>
    <w:rsid w:val="00960EF8"/>
    <w:rsid w:val="00960F7E"/>
    <w:rsid w:val="0096115C"/>
    <w:rsid w:val="009612A1"/>
    <w:rsid w:val="0096136E"/>
    <w:rsid w:val="009614F3"/>
    <w:rsid w:val="00961F50"/>
    <w:rsid w:val="0096206B"/>
    <w:rsid w:val="009621EC"/>
    <w:rsid w:val="00962359"/>
    <w:rsid w:val="0096246D"/>
    <w:rsid w:val="00962494"/>
    <w:rsid w:val="009624C5"/>
    <w:rsid w:val="009628FE"/>
    <w:rsid w:val="00962992"/>
    <w:rsid w:val="00962AF7"/>
    <w:rsid w:val="0096312B"/>
    <w:rsid w:val="009632D2"/>
    <w:rsid w:val="0096338B"/>
    <w:rsid w:val="00963498"/>
    <w:rsid w:val="009634E5"/>
    <w:rsid w:val="00963615"/>
    <w:rsid w:val="00963C29"/>
    <w:rsid w:val="0096420E"/>
    <w:rsid w:val="00964714"/>
    <w:rsid w:val="009647E7"/>
    <w:rsid w:val="00964987"/>
    <w:rsid w:val="0096499B"/>
    <w:rsid w:val="00964B49"/>
    <w:rsid w:val="00964DA8"/>
    <w:rsid w:val="00964E06"/>
    <w:rsid w:val="009650A2"/>
    <w:rsid w:val="0096521C"/>
    <w:rsid w:val="00965236"/>
    <w:rsid w:val="00965384"/>
    <w:rsid w:val="00965672"/>
    <w:rsid w:val="009656B9"/>
    <w:rsid w:val="00965E5D"/>
    <w:rsid w:val="00965F6F"/>
    <w:rsid w:val="00965FD3"/>
    <w:rsid w:val="0096696C"/>
    <w:rsid w:val="00966CFC"/>
    <w:rsid w:val="00967111"/>
    <w:rsid w:val="009671E8"/>
    <w:rsid w:val="0096734C"/>
    <w:rsid w:val="00967384"/>
    <w:rsid w:val="009673A5"/>
    <w:rsid w:val="0096753B"/>
    <w:rsid w:val="009678A5"/>
    <w:rsid w:val="0096793D"/>
    <w:rsid w:val="00967E59"/>
    <w:rsid w:val="00970137"/>
    <w:rsid w:val="0097018A"/>
    <w:rsid w:val="00970554"/>
    <w:rsid w:val="00970570"/>
    <w:rsid w:val="00970672"/>
    <w:rsid w:val="00970B83"/>
    <w:rsid w:val="00970E03"/>
    <w:rsid w:val="00970FF1"/>
    <w:rsid w:val="00971164"/>
    <w:rsid w:val="00971370"/>
    <w:rsid w:val="009713B5"/>
    <w:rsid w:val="009714D8"/>
    <w:rsid w:val="00971516"/>
    <w:rsid w:val="0097163F"/>
    <w:rsid w:val="00971673"/>
    <w:rsid w:val="00971C72"/>
    <w:rsid w:val="00971CC7"/>
    <w:rsid w:val="00971CDC"/>
    <w:rsid w:val="00971CE7"/>
    <w:rsid w:val="00972160"/>
    <w:rsid w:val="00972583"/>
    <w:rsid w:val="0097276C"/>
    <w:rsid w:val="00972B14"/>
    <w:rsid w:val="00972C04"/>
    <w:rsid w:val="00972C24"/>
    <w:rsid w:val="00972E0C"/>
    <w:rsid w:val="00972F27"/>
    <w:rsid w:val="00972FAA"/>
    <w:rsid w:val="00973289"/>
    <w:rsid w:val="0097332B"/>
    <w:rsid w:val="0097336E"/>
    <w:rsid w:val="009734B2"/>
    <w:rsid w:val="00973544"/>
    <w:rsid w:val="00973879"/>
    <w:rsid w:val="009738BC"/>
    <w:rsid w:val="00973C00"/>
    <w:rsid w:val="00973D15"/>
    <w:rsid w:val="00973E40"/>
    <w:rsid w:val="00974079"/>
    <w:rsid w:val="009740A8"/>
    <w:rsid w:val="009742AA"/>
    <w:rsid w:val="009744A9"/>
    <w:rsid w:val="0097460A"/>
    <w:rsid w:val="009746F3"/>
    <w:rsid w:val="00974A2E"/>
    <w:rsid w:val="00974AD3"/>
    <w:rsid w:val="00974ADE"/>
    <w:rsid w:val="00974B88"/>
    <w:rsid w:val="009751FB"/>
    <w:rsid w:val="00975483"/>
    <w:rsid w:val="00975573"/>
    <w:rsid w:val="00975824"/>
    <w:rsid w:val="009759A4"/>
    <w:rsid w:val="009759C7"/>
    <w:rsid w:val="00975C68"/>
    <w:rsid w:val="00975CB6"/>
    <w:rsid w:val="00976182"/>
    <w:rsid w:val="00976595"/>
    <w:rsid w:val="00976C1D"/>
    <w:rsid w:val="009770E3"/>
    <w:rsid w:val="00977248"/>
    <w:rsid w:val="009772F5"/>
    <w:rsid w:val="00977629"/>
    <w:rsid w:val="00977A02"/>
    <w:rsid w:val="00977C84"/>
    <w:rsid w:val="00977DBB"/>
    <w:rsid w:val="00977E80"/>
    <w:rsid w:val="009802E2"/>
    <w:rsid w:val="00980895"/>
    <w:rsid w:val="00981861"/>
    <w:rsid w:val="009818C6"/>
    <w:rsid w:val="00981A3D"/>
    <w:rsid w:val="00981B2B"/>
    <w:rsid w:val="00981D06"/>
    <w:rsid w:val="00981E2C"/>
    <w:rsid w:val="00981FF2"/>
    <w:rsid w:val="0098207D"/>
    <w:rsid w:val="009822D3"/>
    <w:rsid w:val="009822EF"/>
    <w:rsid w:val="0098242B"/>
    <w:rsid w:val="00982A6E"/>
    <w:rsid w:val="00982C34"/>
    <w:rsid w:val="00982FA9"/>
    <w:rsid w:val="00983426"/>
    <w:rsid w:val="00983B73"/>
    <w:rsid w:val="00983C0A"/>
    <w:rsid w:val="0098407E"/>
    <w:rsid w:val="009840D8"/>
    <w:rsid w:val="009841BE"/>
    <w:rsid w:val="009843F3"/>
    <w:rsid w:val="00984410"/>
    <w:rsid w:val="00984432"/>
    <w:rsid w:val="0098466F"/>
    <w:rsid w:val="00984A1D"/>
    <w:rsid w:val="00984A4C"/>
    <w:rsid w:val="00984FDE"/>
    <w:rsid w:val="00985388"/>
    <w:rsid w:val="00985400"/>
    <w:rsid w:val="00985B55"/>
    <w:rsid w:val="00985D7D"/>
    <w:rsid w:val="00985E77"/>
    <w:rsid w:val="00986105"/>
    <w:rsid w:val="00986250"/>
    <w:rsid w:val="00986542"/>
    <w:rsid w:val="00986668"/>
    <w:rsid w:val="00986E53"/>
    <w:rsid w:val="0098719C"/>
    <w:rsid w:val="00987374"/>
    <w:rsid w:val="0098761E"/>
    <w:rsid w:val="009876BA"/>
    <w:rsid w:val="00987C78"/>
    <w:rsid w:val="009903BF"/>
    <w:rsid w:val="0099045C"/>
    <w:rsid w:val="009904E4"/>
    <w:rsid w:val="00990A3A"/>
    <w:rsid w:val="00990A63"/>
    <w:rsid w:val="0099116B"/>
    <w:rsid w:val="00991606"/>
    <w:rsid w:val="009918DE"/>
    <w:rsid w:val="009921F5"/>
    <w:rsid w:val="00992720"/>
    <w:rsid w:val="00992761"/>
    <w:rsid w:val="00992891"/>
    <w:rsid w:val="00992C37"/>
    <w:rsid w:val="00992D48"/>
    <w:rsid w:val="00993BF1"/>
    <w:rsid w:val="00993D36"/>
    <w:rsid w:val="0099433A"/>
    <w:rsid w:val="00994B88"/>
    <w:rsid w:val="009952A0"/>
    <w:rsid w:val="00995C4E"/>
    <w:rsid w:val="00996055"/>
    <w:rsid w:val="0099618A"/>
    <w:rsid w:val="0099637E"/>
    <w:rsid w:val="009966C1"/>
    <w:rsid w:val="00996706"/>
    <w:rsid w:val="00996A61"/>
    <w:rsid w:val="00996C2F"/>
    <w:rsid w:val="00996DAC"/>
    <w:rsid w:val="00996E29"/>
    <w:rsid w:val="00997177"/>
    <w:rsid w:val="0099743C"/>
    <w:rsid w:val="009974C7"/>
    <w:rsid w:val="0099795A"/>
    <w:rsid w:val="00997966"/>
    <w:rsid w:val="00997A90"/>
    <w:rsid w:val="009A02B3"/>
    <w:rsid w:val="009A0638"/>
    <w:rsid w:val="009A0694"/>
    <w:rsid w:val="009A083C"/>
    <w:rsid w:val="009A0B0A"/>
    <w:rsid w:val="009A0FC2"/>
    <w:rsid w:val="009A0FD5"/>
    <w:rsid w:val="009A10CA"/>
    <w:rsid w:val="009A12CF"/>
    <w:rsid w:val="009A178F"/>
    <w:rsid w:val="009A1950"/>
    <w:rsid w:val="009A1A55"/>
    <w:rsid w:val="009A201F"/>
    <w:rsid w:val="009A2455"/>
    <w:rsid w:val="009A24CD"/>
    <w:rsid w:val="009A2636"/>
    <w:rsid w:val="009A285C"/>
    <w:rsid w:val="009A295C"/>
    <w:rsid w:val="009A2D5B"/>
    <w:rsid w:val="009A2E16"/>
    <w:rsid w:val="009A32C2"/>
    <w:rsid w:val="009A3953"/>
    <w:rsid w:val="009A4040"/>
    <w:rsid w:val="009A461D"/>
    <w:rsid w:val="009A488D"/>
    <w:rsid w:val="009A4956"/>
    <w:rsid w:val="009A49A5"/>
    <w:rsid w:val="009A4D1B"/>
    <w:rsid w:val="009A5219"/>
    <w:rsid w:val="009A5576"/>
    <w:rsid w:val="009A5C06"/>
    <w:rsid w:val="009A5E98"/>
    <w:rsid w:val="009A5EC5"/>
    <w:rsid w:val="009A5ED7"/>
    <w:rsid w:val="009A680C"/>
    <w:rsid w:val="009A696C"/>
    <w:rsid w:val="009A698E"/>
    <w:rsid w:val="009A69A9"/>
    <w:rsid w:val="009A71BB"/>
    <w:rsid w:val="009A721E"/>
    <w:rsid w:val="009A72E2"/>
    <w:rsid w:val="009A7345"/>
    <w:rsid w:val="009A7383"/>
    <w:rsid w:val="009A7AB7"/>
    <w:rsid w:val="009A7AEF"/>
    <w:rsid w:val="009A7CC4"/>
    <w:rsid w:val="009A7CCD"/>
    <w:rsid w:val="009A7DEC"/>
    <w:rsid w:val="009A7E7F"/>
    <w:rsid w:val="009B014B"/>
    <w:rsid w:val="009B0192"/>
    <w:rsid w:val="009B02F2"/>
    <w:rsid w:val="009B047C"/>
    <w:rsid w:val="009B06AA"/>
    <w:rsid w:val="009B0735"/>
    <w:rsid w:val="009B0AAC"/>
    <w:rsid w:val="009B0F7F"/>
    <w:rsid w:val="009B14A0"/>
    <w:rsid w:val="009B1683"/>
    <w:rsid w:val="009B1938"/>
    <w:rsid w:val="009B1BB6"/>
    <w:rsid w:val="009B1FE1"/>
    <w:rsid w:val="009B2098"/>
    <w:rsid w:val="009B23A0"/>
    <w:rsid w:val="009B249F"/>
    <w:rsid w:val="009B270D"/>
    <w:rsid w:val="009B297F"/>
    <w:rsid w:val="009B29E0"/>
    <w:rsid w:val="009B2AC1"/>
    <w:rsid w:val="009B2E43"/>
    <w:rsid w:val="009B2EA7"/>
    <w:rsid w:val="009B329E"/>
    <w:rsid w:val="009B33E9"/>
    <w:rsid w:val="009B340E"/>
    <w:rsid w:val="009B35AD"/>
    <w:rsid w:val="009B3651"/>
    <w:rsid w:val="009B3A99"/>
    <w:rsid w:val="009B3B2D"/>
    <w:rsid w:val="009B3D98"/>
    <w:rsid w:val="009B3E2E"/>
    <w:rsid w:val="009B40FE"/>
    <w:rsid w:val="009B4237"/>
    <w:rsid w:val="009B4346"/>
    <w:rsid w:val="009B4426"/>
    <w:rsid w:val="009B44EE"/>
    <w:rsid w:val="009B4520"/>
    <w:rsid w:val="009B49B9"/>
    <w:rsid w:val="009B4AE3"/>
    <w:rsid w:val="009B4DCB"/>
    <w:rsid w:val="009B4E48"/>
    <w:rsid w:val="009B5058"/>
    <w:rsid w:val="009B520F"/>
    <w:rsid w:val="009B5B1E"/>
    <w:rsid w:val="009B5BC3"/>
    <w:rsid w:val="009B5C7E"/>
    <w:rsid w:val="009B5F7D"/>
    <w:rsid w:val="009B674E"/>
    <w:rsid w:val="009B69C0"/>
    <w:rsid w:val="009B69DE"/>
    <w:rsid w:val="009B6A28"/>
    <w:rsid w:val="009B6C3D"/>
    <w:rsid w:val="009B6D06"/>
    <w:rsid w:val="009B6D0C"/>
    <w:rsid w:val="009B709A"/>
    <w:rsid w:val="009B7428"/>
    <w:rsid w:val="009B748E"/>
    <w:rsid w:val="009B7535"/>
    <w:rsid w:val="009B75EC"/>
    <w:rsid w:val="009B7A96"/>
    <w:rsid w:val="009B7CA5"/>
    <w:rsid w:val="009B7CAB"/>
    <w:rsid w:val="009C04D3"/>
    <w:rsid w:val="009C086A"/>
    <w:rsid w:val="009C0C6C"/>
    <w:rsid w:val="009C0FCE"/>
    <w:rsid w:val="009C13B3"/>
    <w:rsid w:val="009C13C7"/>
    <w:rsid w:val="009C18C9"/>
    <w:rsid w:val="009C18CB"/>
    <w:rsid w:val="009C1C32"/>
    <w:rsid w:val="009C220E"/>
    <w:rsid w:val="009C25DC"/>
    <w:rsid w:val="009C2747"/>
    <w:rsid w:val="009C2EE3"/>
    <w:rsid w:val="009C30A9"/>
    <w:rsid w:val="009C3A30"/>
    <w:rsid w:val="009C3C08"/>
    <w:rsid w:val="009C40EE"/>
    <w:rsid w:val="009C42DA"/>
    <w:rsid w:val="009C4717"/>
    <w:rsid w:val="009C479B"/>
    <w:rsid w:val="009C4949"/>
    <w:rsid w:val="009C4D34"/>
    <w:rsid w:val="009C5216"/>
    <w:rsid w:val="009C5472"/>
    <w:rsid w:val="009C5534"/>
    <w:rsid w:val="009C5BBE"/>
    <w:rsid w:val="009C5CEA"/>
    <w:rsid w:val="009C5E4C"/>
    <w:rsid w:val="009C62B5"/>
    <w:rsid w:val="009C6345"/>
    <w:rsid w:val="009C6444"/>
    <w:rsid w:val="009C64D5"/>
    <w:rsid w:val="009C655F"/>
    <w:rsid w:val="009C6802"/>
    <w:rsid w:val="009C68EA"/>
    <w:rsid w:val="009C6ADA"/>
    <w:rsid w:val="009C6C5D"/>
    <w:rsid w:val="009C7648"/>
    <w:rsid w:val="009C7A66"/>
    <w:rsid w:val="009C7AF1"/>
    <w:rsid w:val="009C7BFA"/>
    <w:rsid w:val="009C7F31"/>
    <w:rsid w:val="009D012F"/>
    <w:rsid w:val="009D075E"/>
    <w:rsid w:val="009D0A16"/>
    <w:rsid w:val="009D0FB4"/>
    <w:rsid w:val="009D128C"/>
    <w:rsid w:val="009D13FC"/>
    <w:rsid w:val="009D148F"/>
    <w:rsid w:val="009D156E"/>
    <w:rsid w:val="009D1815"/>
    <w:rsid w:val="009D1958"/>
    <w:rsid w:val="009D1A7E"/>
    <w:rsid w:val="009D1C24"/>
    <w:rsid w:val="009D1E26"/>
    <w:rsid w:val="009D2341"/>
    <w:rsid w:val="009D23B4"/>
    <w:rsid w:val="009D24E3"/>
    <w:rsid w:val="009D25D7"/>
    <w:rsid w:val="009D289B"/>
    <w:rsid w:val="009D2CF8"/>
    <w:rsid w:val="009D2D5C"/>
    <w:rsid w:val="009D2E61"/>
    <w:rsid w:val="009D2E9A"/>
    <w:rsid w:val="009D3027"/>
    <w:rsid w:val="009D34BD"/>
    <w:rsid w:val="009D35AE"/>
    <w:rsid w:val="009D3757"/>
    <w:rsid w:val="009D3771"/>
    <w:rsid w:val="009D37FC"/>
    <w:rsid w:val="009D393F"/>
    <w:rsid w:val="009D3991"/>
    <w:rsid w:val="009D3D2B"/>
    <w:rsid w:val="009D3D52"/>
    <w:rsid w:val="009D3D61"/>
    <w:rsid w:val="009D3EE1"/>
    <w:rsid w:val="009D3F70"/>
    <w:rsid w:val="009D400A"/>
    <w:rsid w:val="009D413D"/>
    <w:rsid w:val="009D456D"/>
    <w:rsid w:val="009D45CC"/>
    <w:rsid w:val="009D45DC"/>
    <w:rsid w:val="009D4649"/>
    <w:rsid w:val="009D4A28"/>
    <w:rsid w:val="009D4AC1"/>
    <w:rsid w:val="009D4ACA"/>
    <w:rsid w:val="009D4BB9"/>
    <w:rsid w:val="009D5225"/>
    <w:rsid w:val="009D53ED"/>
    <w:rsid w:val="009D5497"/>
    <w:rsid w:val="009D5573"/>
    <w:rsid w:val="009D57CC"/>
    <w:rsid w:val="009D589A"/>
    <w:rsid w:val="009D597D"/>
    <w:rsid w:val="009D5ABE"/>
    <w:rsid w:val="009D5FD5"/>
    <w:rsid w:val="009D6107"/>
    <w:rsid w:val="009D61EA"/>
    <w:rsid w:val="009D62DA"/>
    <w:rsid w:val="009D654F"/>
    <w:rsid w:val="009D668B"/>
    <w:rsid w:val="009D680B"/>
    <w:rsid w:val="009D6B01"/>
    <w:rsid w:val="009D6BDF"/>
    <w:rsid w:val="009D6D6C"/>
    <w:rsid w:val="009D6F38"/>
    <w:rsid w:val="009D704B"/>
    <w:rsid w:val="009D769D"/>
    <w:rsid w:val="009D78AE"/>
    <w:rsid w:val="009D78D4"/>
    <w:rsid w:val="009D79A3"/>
    <w:rsid w:val="009D7AE1"/>
    <w:rsid w:val="009D7BE2"/>
    <w:rsid w:val="009D7E94"/>
    <w:rsid w:val="009E00D9"/>
    <w:rsid w:val="009E0297"/>
    <w:rsid w:val="009E0505"/>
    <w:rsid w:val="009E0589"/>
    <w:rsid w:val="009E05E2"/>
    <w:rsid w:val="009E0657"/>
    <w:rsid w:val="009E097D"/>
    <w:rsid w:val="009E0A1E"/>
    <w:rsid w:val="009E0BD4"/>
    <w:rsid w:val="009E0C3D"/>
    <w:rsid w:val="009E0CA7"/>
    <w:rsid w:val="009E0CDE"/>
    <w:rsid w:val="009E0DC3"/>
    <w:rsid w:val="009E0DF7"/>
    <w:rsid w:val="009E1173"/>
    <w:rsid w:val="009E1221"/>
    <w:rsid w:val="009E1250"/>
    <w:rsid w:val="009E1767"/>
    <w:rsid w:val="009E192C"/>
    <w:rsid w:val="009E1B28"/>
    <w:rsid w:val="009E1B55"/>
    <w:rsid w:val="009E1E05"/>
    <w:rsid w:val="009E1E5F"/>
    <w:rsid w:val="009E1F40"/>
    <w:rsid w:val="009E230B"/>
    <w:rsid w:val="009E24A4"/>
    <w:rsid w:val="009E275A"/>
    <w:rsid w:val="009E2C4B"/>
    <w:rsid w:val="009E2CEF"/>
    <w:rsid w:val="009E2ECD"/>
    <w:rsid w:val="009E3131"/>
    <w:rsid w:val="009E33A4"/>
    <w:rsid w:val="009E3442"/>
    <w:rsid w:val="009E3DA0"/>
    <w:rsid w:val="009E3F5A"/>
    <w:rsid w:val="009E3FF4"/>
    <w:rsid w:val="009E41EB"/>
    <w:rsid w:val="009E4381"/>
    <w:rsid w:val="009E438E"/>
    <w:rsid w:val="009E44F1"/>
    <w:rsid w:val="009E4506"/>
    <w:rsid w:val="009E4574"/>
    <w:rsid w:val="009E47EA"/>
    <w:rsid w:val="009E4A9E"/>
    <w:rsid w:val="009E4B8B"/>
    <w:rsid w:val="009E513E"/>
    <w:rsid w:val="009E5561"/>
    <w:rsid w:val="009E5A53"/>
    <w:rsid w:val="009E6544"/>
    <w:rsid w:val="009E67DD"/>
    <w:rsid w:val="009E6B7A"/>
    <w:rsid w:val="009E6EAC"/>
    <w:rsid w:val="009E701B"/>
    <w:rsid w:val="009E7591"/>
    <w:rsid w:val="009E76CE"/>
    <w:rsid w:val="009E7A54"/>
    <w:rsid w:val="009E7AA2"/>
    <w:rsid w:val="009E7D17"/>
    <w:rsid w:val="009E7E78"/>
    <w:rsid w:val="009F0006"/>
    <w:rsid w:val="009F03EB"/>
    <w:rsid w:val="009F080D"/>
    <w:rsid w:val="009F0C6E"/>
    <w:rsid w:val="009F0CB2"/>
    <w:rsid w:val="009F0F74"/>
    <w:rsid w:val="009F0FD0"/>
    <w:rsid w:val="009F1841"/>
    <w:rsid w:val="009F1B33"/>
    <w:rsid w:val="009F1BA7"/>
    <w:rsid w:val="009F1F08"/>
    <w:rsid w:val="009F25FC"/>
    <w:rsid w:val="009F2A6F"/>
    <w:rsid w:val="009F2C5C"/>
    <w:rsid w:val="009F2F17"/>
    <w:rsid w:val="009F349A"/>
    <w:rsid w:val="009F34AA"/>
    <w:rsid w:val="009F3533"/>
    <w:rsid w:val="009F3566"/>
    <w:rsid w:val="009F3666"/>
    <w:rsid w:val="009F378E"/>
    <w:rsid w:val="009F38F2"/>
    <w:rsid w:val="009F3939"/>
    <w:rsid w:val="009F3B50"/>
    <w:rsid w:val="009F3B62"/>
    <w:rsid w:val="009F3C84"/>
    <w:rsid w:val="009F3DEB"/>
    <w:rsid w:val="009F40FE"/>
    <w:rsid w:val="009F4191"/>
    <w:rsid w:val="009F42C2"/>
    <w:rsid w:val="009F477D"/>
    <w:rsid w:val="009F4CF5"/>
    <w:rsid w:val="009F54AF"/>
    <w:rsid w:val="009F55F3"/>
    <w:rsid w:val="009F5950"/>
    <w:rsid w:val="009F5A54"/>
    <w:rsid w:val="009F5B0E"/>
    <w:rsid w:val="009F5BFB"/>
    <w:rsid w:val="009F6014"/>
    <w:rsid w:val="009F6456"/>
    <w:rsid w:val="009F6512"/>
    <w:rsid w:val="009F6866"/>
    <w:rsid w:val="009F6994"/>
    <w:rsid w:val="009F6A21"/>
    <w:rsid w:val="009F6C56"/>
    <w:rsid w:val="009F6FF7"/>
    <w:rsid w:val="009F7259"/>
    <w:rsid w:val="009F7333"/>
    <w:rsid w:val="009F7419"/>
    <w:rsid w:val="009F75F9"/>
    <w:rsid w:val="009F7627"/>
    <w:rsid w:val="009F7956"/>
    <w:rsid w:val="009F7A0E"/>
    <w:rsid w:val="009F7B31"/>
    <w:rsid w:val="009F7EB1"/>
    <w:rsid w:val="009F7F65"/>
    <w:rsid w:val="00A00022"/>
    <w:rsid w:val="00A002DA"/>
    <w:rsid w:val="00A0054F"/>
    <w:rsid w:val="00A00843"/>
    <w:rsid w:val="00A00ADE"/>
    <w:rsid w:val="00A00CA6"/>
    <w:rsid w:val="00A00ED1"/>
    <w:rsid w:val="00A00F53"/>
    <w:rsid w:val="00A0130D"/>
    <w:rsid w:val="00A0144F"/>
    <w:rsid w:val="00A017D9"/>
    <w:rsid w:val="00A01ADF"/>
    <w:rsid w:val="00A01BCB"/>
    <w:rsid w:val="00A01DB7"/>
    <w:rsid w:val="00A01EA6"/>
    <w:rsid w:val="00A024E6"/>
    <w:rsid w:val="00A02861"/>
    <w:rsid w:val="00A02B66"/>
    <w:rsid w:val="00A02CD4"/>
    <w:rsid w:val="00A02DEF"/>
    <w:rsid w:val="00A02E2B"/>
    <w:rsid w:val="00A02E34"/>
    <w:rsid w:val="00A02FE6"/>
    <w:rsid w:val="00A033BE"/>
    <w:rsid w:val="00A03650"/>
    <w:rsid w:val="00A03C47"/>
    <w:rsid w:val="00A03D3C"/>
    <w:rsid w:val="00A03E31"/>
    <w:rsid w:val="00A03EDF"/>
    <w:rsid w:val="00A04B28"/>
    <w:rsid w:val="00A04E79"/>
    <w:rsid w:val="00A0510B"/>
    <w:rsid w:val="00A05586"/>
    <w:rsid w:val="00A05936"/>
    <w:rsid w:val="00A05B7A"/>
    <w:rsid w:val="00A05DE0"/>
    <w:rsid w:val="00A05E00"/>
    <w:rsid w:val="00A06194"/>
    <w:rsid w:val="00A06317"/>
    <w:rsid w:val="00A064C3"/>
    <w:rsid w:val="00A073B5"/>
    <w:rsid w:val="00A0757A"/>
    <w:rsid w:val="00A076A1"/>
    <w:rsid w:val="00A07874"/>
    <w:rsid w:val="00A078C8"/>
    <w:rsid w:val="00A07B29"/>
    <w:rsid w:val="00A1002F"/>
    <w:rsid w:val="00A100B0"/>
    <w:rsid w:val="00A102D4"/>
    <w:rsid w:val="00A105AE"/>
    <w:rsid w:val="00A1063B"/>
    <w:rsid w:val="00A1064F"/>
    <w:rsid w:val="00A10877"/>
    <w:rsid w:val="00A108E3"/>
    <w:rsid w:val="00A10C2B"/>
    <w:rsid w:val="00A10C7F"/>
    <w:rsid w:val="00A10D7A"/>
    <w:rsid w:val="00A10EEA"/>
    <w:rsid w:val="00A1109A"/>
    <w:rsid w:val="00A110B3"/>
    <w:rsid w:val="00A110F5"/>
    <w:rsid w:val="00A11269"/>
    <w:rsid w:val="00A112AF"/>
    <w:rsid w:val="00A11644"/>
    <w:rsid w:val="00A11949"/>
    <w:rsid w:val="00A11ADC"/>
    <w:rsid w:val="00A11F96"/>
    <w:rsid w:val="00A122EC"/>
    <w:rsid w:val="00A12318"/>
    <w:rsid w:val="00A12686"/>
    <w:rsid w:val="00A1296A"/>
    <w:rsid w:val="00A12A88"/>
    <w:rsid w:val="00A12DA0"/>
    <w:rsid w:val="00A12F8A"/>
    <w:rsid w:val="00A1312F"/>
    <w:rsid w:val="00A1335F"/>
    <w:rsid w:val="00A13438"/>
    <w:rsid w:val="00A13A3B"/>
    <w:rsid w:val="00A13A63"/>
    <w:rsid w:val="00A13B76"/>
    <w:rsid w:val="00A13BA3"/>
    <w:rsid w:val="00A13EBA"/>
    <w:rsid w:val="00A146D5"/>
    <w:rsid w:val="00A14C37"/>
    <w:rsid w:val="00A14C3D"/>
    <w:rsid w:val="00A152D5"/>
    <w:rsid w:val="00A1555A"/>
    <w:rsid w:val="00A1567B"/>
    <w:rsid w:val="00A156E3"/>
    <w:rsid w:val="00A1590C"/>
    <w:rsid w:val="00A15DB1"/>
    <w:rsid w:val="00A1611C"/>
    <w:rsid w:val="00A1672C"/>
    <w:rsid w:val="00A167E6"/>
    <w:rsid w:val="00A1681E"/>
    <w:rsid w:val="00A16DD4"/>
    <w:rsid w:val="00A170D7"/>
    <w:rsid w:val="00A172A8"/>
    <w:rsid w:val="00A178B6"/>
    <w:rsid w:val="00A1791D"/>
    <w:rsid w:val="00A179CF"/>
    <w:rsid w:val="00A17CF2"/>
    <w:rsid w:val="00A2086F"/>
    <w:rsid w:val="00A208E5"/>
    <w:rsid w:val="00A20923"/>
    <w:rsid w:val="00A2172E"/>
    <w:rsid w:val="00A217CB"/>
    <w:rsid w:val="00A219FC"/>
    <w:rsid w:val="00A21B5F"/>
    <w:rsid w:val="00A22208"/>
    <w:rsid w:val="00A22272"/>
    <w:rsid w:val="00A2246D"/>
    <w:rsid w:val="00A22805"/>
    <w:rsid w:val="00A22819"/>
    <w:rsid w:val="00A228A7"/>
    <w:rsid w:val="00A228FF"/>
    <w:rsid w:val="00A22ABB"/>
    <w:rsid w:val="00A2339C"/>
    <w:rsid w:val="00A2350E"/>
    <w:rsid w:val="00A235F4"/>
    <w:rsid w:val="00A23745"/>
    <w:rsid w:val="00A23A94"/>
    <w:rsid w:val="00A23CB0"/>
    <w:rsid w:val="00A23CF3"/>
    <w:rsid w:val="00A23DFF"/>
    <w:rsid w:val="00A23F09"/>
    <w:rsid w:val="00A24049"/>
    <w:rsid w:val="00A24070"/>
    <w:rsid w:val="00A240ED"/>
    <w:rsid w:val="00A247DB"/>
    <w:rsid w:val="00A24845"/>
    <w:rsid w:val="00A24BEA"/>
    <w:rsid w:val="00A25083"/>
    <w:rsid w:val="00A252E9"/>
    <w:rsid w:val="00A254E0"/>
    <w:rsid w:val="00A25559"/>
    <w:rsid w:val="00A256A5"/>
    <w:rsid w:val="00A25A68"/>
    <w:rsid w:val="00A261C9"/>
    <w:rsid w:val="00A26576"/>
    <w:rsid w:val="00A2677E"/>
    <w:rsid w:val="00A269D7"/>
    <w:rsid w:val="00A26C5F"/>
    <w:rsid w:val="00A27107"/>
    <w:rsid w:val="00A271A6"/>
    <w:rsid w:val="00A27297"/>
    <w:rsid w:val="00A27683"/>
    <w:rsid w:val="00A27800"/>
    <w:rsid w:val="00A279A1"/>
    <w:rsid w:val="00A27AB9"/>
    <w:rsid w:val="00A27AD3"/>
    <w:rsid w:val="00A301F1"/>
    <w:rsid w:val="00A3045D"/>
    <w:rsid w:val="00A30914"/>
    <w:rsid w:val="00A30BA7"/>
    <w:rsid w:val="00A3113F"/>
    <w:rsid w:val="00A31673"/>
    <w:rsid w:val="00A318AF"/>
    <w:rsid w:val="00A31A3A"/>
    <w:rsid w:val="00A3210E"/>
    <w:rsid w:val="00A32130"/>
    <w:rsid w:val="00A3219A"/>
    <w:rsid w:val="00A323C9"/>
    <w:rsid w:val="00A3253D"/>
    <w:rsid w:val="00A3267B"/>
    <w:rsid w:val="00A3288E"/>
    <w:rsid w:val="00A33049"/>
    <w:rsid w:val="00A331EB"/>
    <w:rsid w:val="00A33279"/>
    <w:rsid w:val="00A3375C"/>
    <w:rsid w:val="00A337C9"/>
    <w:rsid w:val="00A338FD"/>
    <w:rsid w:val="00A33C83"/>
    <w:rsid w:val="00A33DF9"/>
    <w:rsid w:val="00A33DFC"/>
    <w:rsid w:val="00A34087"/>
    <w:rsid w:val="00A341CB"/>
    <w:rsid w:val="00A3441E"/>
    <w:rsid w:val="00A348FC"/>
    <w:rsid w:val="00A34B33"/>
    <w:rsid w:val="00A34EC2"/>
    <w:rsid w:val="00A350C9"/>
    <w:rsid w:val="00A351F5"/>
    <w:rsid w:val="00A35378"/>
    <w:rsid w:val="00A35522"/>
    <w:rsid w:val="00A35762"/>
    <w:rsid w:val="00A35A81"/>
    <w:rsid w:val="00A35C76"/>
    <w:rsid w:val="00A3667A"/>
    <w:rsid w:val="00A366FA"/>
    <w:rsid w:val="00A36A05"/>
    <w:rsid w:val="00A36DD1"/>
    <w:rsid w:val="00A36E91"/>
    <w:rsid w:val="00A36F06"/>
    <w:rsid w:val="00A36F4C"/>
    <w:rsid w:val="00A3710B"/>
    <w:rsid w:val="00A3730B"/>
    <w:rsid w:val="00A3732E"/>
    <w:rsid w:val="00A37864"/>
    <w:rsid w:val="00A3794A"/>
    <w:rsid w:val="00A37A12"/>
    <w:rsid w:val="00A37D16"/>
    <w:rsid w:val="00A4029F"/>
    <w:rsid w:val="00A4055E"/>
    <w:rsid w:val="00A40BAE"/>
    <w:rsid w:val="00A40BCF"/>
    <w:rsid w:val="00A40DA8"/>
    <w:rsid w:val="00A40EA8"/>
    <w:rsid w:val="00A41449"/>
    <w:rsid w:val="00A414D4"/>
    <w:rsid w:val="00A4154B"/>
    <w:rsid w:val="00A41792"/>
    <w:rsid w:val="00A41885"/>
    <w:rsid w:val="00A418CF"/>
    <w:rsid w:val="00A41979"/>
    <w:rsid w:val="00A41A65"/>
    <w:rsid w:val="00A42084"/>
    <w:rsid w:val="00A421B8"/>
    <w:rsid w:val="00A42440"/>
    <w:rsid w:val="00A42877"/>
    <w:rsid w:val="00A42B02"/>
    <w:rsid w:val="00A42BBB"/>
    <w:rsid w:val="00A42BE8"/>
    <w:rsid w:val="00A4354A"/>
    <w:rsid w:val="00A4384F"/>
    <w:rsid w:val="00A43854"/>
    <w:rsid w:val="00A43B61"/>
    <w:rsid w:val="00A43BCB"/>
    <w:rsid w:val="00A43ED6"/>
    <w:rsid w:val="00A4409F"/>
    <w:rsid w:val="00A440B6"/>
    <w:rsid w:val="00A44282"/>
    <w:rsid w:val="00A4442C"/>
    <w:rsid w:val="00A44466"/>
    <w:rsid w:val="00A444D6"/>
    <w:rsid w:val="00A4470C"/>
    <w:rsid w:val="00A44783"/>
    <w:rsid w:val="00A44937"/>
    <w:rsid w:val="00A44C5C"/>
    <w:rsid w:val="00A44CDF"/>
    <w:rsid w:val="00A44CF7"/>
    <w:rsid w:val="00A45078"/>
    <w:rsid w:val="00A4511F"/>
    <w:rsid w:val="00A4556E"/>
    <w:rsid w:val="00A45A38"/>
    <w:rsid w:val="00A45B67"/>
    <w:rsid w:val="00A460D4"/>
    <w:rsid w:val="00A46756"/>
    <w:rsid w:val="00A468FF"/>
    <w:rsid w:val="00A46B3C"/>
    <w:rsid w:val="00A46D2E"/>
    <w:rsid w:val="00A4701F"/>
    <w:rsid w:val="00A47833"/>
    <w:rsid w:val="00A47B19"/>
    <w:rsid w:val="00A50053"/>
    <w:rsid w:val="00A50060"/>
    <w:rsid w:val="00A500F9"/>
    <w:rsid w:val="00A50160"/>
    <w:rsid w:val="00A50432"/>
    <w:rsid w:val="00A50E9F"/>
    <w:rsid w:val="00A50FB5"/>
    <w:rsid w:val="00A51066"/>
    <w:rsid w:val="00A51087"/>
    <w:rsid w:val="00A51701"/>
    <w:rsid w:val="00A5171E"/>
    <w:rsid w:val="00A51B19"/>
    <w:rsid w:val="00A51FBF"/>
    <w:rsid w:val="00A522F4"/>
    <w:rsid w:val="00A523DD"/>
    <w:rsid w:val="00A526AF"/>
    <w:rsid w:val="00A527A0"/>
    <w:rsid w:val="00A529FD"/>
    <w:rsid w:val="00A52B23"/>
    <w:rsid w:val="00A52CEA"/>
    <w:rsid w:val="00A53079"/>
    <w:rsid w:val="00A53436"/>
    <w:rsid w:val="00A5344B"/>
    <w:rsid w:val="00A534E3"/>
    <w:rsid w:val="00A5353F"/>
    <w:rsid w:val="00A5355F"/>
    <w:rsid w:val="00A53795"/>
    <w:rsid w:val="00A53848"/>
    <w:rsid w:val="00A5384A"/>
    <w:rsid w:val="00A538FA"/>
    <w:rsid w:val="00A5397F"/>
    <w:rsid w:val="00A53F83"/>
    <w:rsid w:val="00A5437C"/>
    <w:rsid w:val="00A54608"/>
    <w:rsid w:val="00A54BE6"/>
    <w:rsid w:val="00A54CB0"/>
    <w:rsid w:val="00A55072"/>
    <w:rsid w:val="00A554BC"/>
    <w:rsid w:val="00A5550E"/>
    <w:rsid w:val="00A556CD"/>
    <w:rsid w:val="00A55A08"/>
    <w:rsid w:val="00A55A0B"/>
    <w:rsid w:val="00A55C95"/>
    <w:rsid w:val="00A55D1E"/>
    <w:rsid w:val="00A56162"/>
    <w:rsid w:val="00A562E6"/>
    <w:rsid w:val="00A5641D"/>
    <w:rsid w:val="00A56434"/>
    <w:rsid w:val="00A5650C"/>
    <w:rsid w:val="00A56923"/>
    <w:rsid w:val="00A56AE3"/>
    <w:rsid w:val="00A57696"/>
    <w:rsid w:val="00A60112"/>
    <w:rsid w:val="00A602CF"/>
    <w:rsid w:val="00A60323"/>
    <w:rsid w:val="00A605C9"/>
    <w:rsid w:val="00A609B7"/>
    <w:rsid w:val="00A60AA7"/>
    <w:rsid w:val="00A60E87"/>
    <w:rsid w:val="00A6132D"/>
    <w:rsid w:val="00A6161A"/>
    <w:rsid w:val="00A61CDB"/>
    <w:rsid w:val="00A61E0D"/>
    <w:rsid w:val="00A624A4"/>
    <w:rsid w:val="00A62F07"/>
    <w:rsid w:val="00A62FB0"/>
    <w:rsid w:val="00A6321D"/>
    <w:rsid w:val="00A6414B"/>
    <w:rsid w:val="00A64152"/>
    <w:rsid w:val="00A6432B"/>
    <w:rsid w:val="00A6490C"/>
    <w:rsid w:val="00A64947"/>
    <w:rsid w:val="00A64989"/>
    <w:rsid w:val="00A64A30"/>
    <w:rsid w:val="00A64DBE"/>
    <w:rsid w:val="00A653B1"/>
    <w:rsid w:val="00A65741"/>
    <w:rsid w:val="00A657D8"/>
    <w:rsid w:val="00A658AF"/>
    <w:rsid w:val="00A65907"/>
    <w:rsid w:val="00A65B17"/>
    <w:rsid w:val="00A65EF2"/>
    <w:rsid w:val="00A66260"/>
    <w:rsid w:val="00A662AE"/>
    <w:rsid w:val="00A6679E"/>
    <w:rsid w:val="00A66A82"/>
    <w:rsid w:val="00A67463"/>
    <w:rsid w:val="00A6784C"/>
    <w:rsid w:val="00A67A5D"/>
    <w:rsid w:val="00A67C75"/>
    <w:rsid w:val="00A67CE4"/>
    <w:rsid w:val="00A67DA0"/>
    <w:rsid w:val="00A70255"/>
    <w:rsid w:val="00A702B8"/>
    <w:rsid w:val="00A702C5"/>
    <w:rsid w:val="00A70727"/>
    <w:rsid w:val="00A70ADE"/>
    <w:rsid w:val="00A70C0C"/>
    <w:rsid w:val="00A70F76"/>
    <w:rsid w:val="00A70FB5"/>
    <w:rsid w:val="00A71433"/>
    <w:rsid w:val="00A7167A"/>
    <w:rsid w:val="00A717D9"/>
    <w:rsid w:val="00A717F2"/>
    <w:rsid w:val="00A71E10"/>
    <w:rsid w:val="00A71ECB"/>
    <w:rsid w:val="00A71EEB"/>
    <w:rsid w:val="00A72009"/>
    <w:rsid w:val="00A727D9"/>
    <w:rsid w:val="00A72829"/>
    <w:rsid w:val="00A72849"/>
    <w:rsid w:val="00A72B26"/>
    <w:rsid w:val="00A72E54"/>
    <w:rsid w:val="00A73033"/>
    <w:rsid w:val="00A73116"/>
    <w:rsid w:val="00A73268"/>
    <w:rsid w:val="00A734D8"/>
    <w:rsid w:val="00A7367F"/>
    <w:rsid w:val="00A73A00"/>
    <w:rsid w:val="00A73E9A"/>
    <w:rsid w:val="00A74318"/>
    <w:rsid w:val="00A7455C"/>
    <w:rsid w:val="00A745CC"/>
    <w:rsid w:val="00A749C3"/>
    <w:rsid w:val="00A74C70"/>
    <w:rsid w:val="00A74D4C"/>
    <w:rsid w:val="00A7512A"/>
    <w:rsid w:val="00A75B99"/>
    <w:rsid w:val="00A75E1E"/>
    <w:rsid w:val="00A76059"/>
    <w:rsid w:val="00A761E1"/>
    <w:rsid w:val="00A76285"/>
    <w:rsid w:val="00A7634B"/>
    <w:rsid w:val="00A763C1"/>
    <w:rsid w:val="00A763CF"/>
    <w:rsid w:val="00A76ABD"/>
    <w:rsid w:val="00A76C28"/>
    <w:rsid w:val="00A76D89"/>
    <w:rsid w:val="00A76D93"/>
    <w:rsid w:val="00A77031"/>
    <w:rsid w:val="00A77185"/>
    <w:rsid w:val="00A7731B"/>
    <w:rsid w:val="00A774C4"/>
    <w:rsid w:val="00A77502"/>
    <w:rsid w:val="00A776A1"/>
    <w:rsid w:val="00A77781"/>
    <w:rsid w:val="00A7780A"/>
    <w:rsid w:val="00A779FE"/>
    <w:rsid w:val="00A77A66"/>
    <w:rsid w:val="00A800BF"/>
    <w:rsid w:val="00A802E7"/>
    <w:rsid w:val="00A80640"/>
    <w:rsid w:val="00A80862"/>
    <w:rsid w:val="00A80A05"/>
    <w:rsid w:val="00A80D76"/>
    <w:rsid w:val="00A81067"/>
    <w:rsid w:val="00A810C2"/>
    <w:rsid w:val="00A810E3"/>
    <w:rsid w:val="00A8115B"/>
    <w:rsid w:val="00A8119F"/>
    <w:rsid w:val="00A81268"/>
    <w:rsid w:val="00A81BB3"/>
    <w:rsid w:val="00A81CBE"/>
    <w:rsid w:val="00A81F46"/>
    <w:rsid w:val="00A81F9A"/>
    <w:rsid w:val="00A8252D"/>
    <w:rsid w:val="00A8284F"/>
    <w:rsid w:val="00A82AD3"/>
    <w:rsid w:val="00A82B94"/>
    <w:rsid w:val="00A82D95"/>
    <w:rsid w:val="00A82DE1"/>
    <w:rsid w:val="00A82DE8"/>
    <w:rsid w:val="00A82F8B"/>
    <w:rsid w:val="00A831B4"/>
    <w:rsid w:val="00A838C2"/>
    <w:rsid w:val="00A838C3"/>
    <w:rsid w:val="00A83AAE"/>
    <w:rsid w:val="00A83D92"/>
    <w:rsid w:val="00A83DD5"/>
    <w:rsid w:val="00A840BD"/>
    <w:rsid w:val="00A8410B"/>
    <w:rsid w:val="00A84196"/>
    <w:rsid w:val="00A845EA"/>
    <w:rsid w:val="00A84D67"/>
    <w:rsid w:val="00A84E0F"/>
    <w:rsid w:val="00A84ECD"/>
    <w:rsid w:val="00A85108"/>
    <w:rsid w:val="00A8532B"/>
    <w:rsid w:val="00A859A3"/>
    <w:rsid w:val="00A85E03"/>
    <w:rsid w:val="00A85FF2"/>
    <w:rsid w:val="00A8646A"/>
    <w:rsid w:val="00A86725"/>
    <w:rsid w:val="00A868C4"/>
    <w:rsid w:val="00A869E7"/>
    <w:rsid w:val="00A86CD4"/>
    <w:rsid w:val="00A86D0D"/>
    <w:rsid w:val="00A86FF4"/>
    <w:rsid w:val="00A8704E"/>
    <w:rsid w:val="00A87063"/>
    <w:rsid w:val="00A8713B"/>
    <w:rsid w:val="00A87604"/>
    <w:rsid w:val="00A876B8"/>
    <w:rsid w:val="00A87ABF"/>
    <w:rsid w:val="00A87CE9"/>
    <w:rsid w:val="00A9001B"/>
    <w:rsid w:val="00A900A3"/>
    <w:rsid w:val="00A904B4"/>
    <w:rsid w:val="00A90608"/>
    <w:rsid w:val="00A908C7"/>
    <w:rsid w:val="00A90A44"/>
    <w:rsid w:val="00A90B0D"/>
    <w:rsid w:val="00A90BA2"/>
    <w:rsid w:val="00A90BEB"/>
    <w:rsid w:val="00A90DD9"/>
    <w:rsid w:val="00A90E2A"/>
    <w:rsid w:val="00A90F05"/>
    <w:rsid w:val="00A91548"/>
    <w:rsid w:val="00A91872"/>
    <w:rsid w:val="00A91992"/>
    <w:rsid w:val="00A91A5F"/>
    <w:rsid w:val="00A91FAF"/>
    <w:rsid w:val="00A91FB2"/>
    <w:rsid w:val="00A92126"/>
    <w:rsid w:val="00A921C6"/>
    <w:rsid w:val="00A92301"/>
    <w:rsid w:val="00A92953"/>
    <w:rsid w:val="00A9297F"/>
    <w:rsid w:val="00A9305A"/>
    <w:rsid w:val="00A93346"/>
    <w:rsid w:val="00A938DC"/>
    <w:rsid w:val="00A93929"/>
    <w:rsid w:val="00A939AD"/>
    <w:rsid w:val="00A939D2"/>
    <w:rsid w:val="00A939E0"/>
    <w:rsid w:val="00A93B8D"/>
    <w:rsid w:val="00A94287"/>
    <w:rsid w:val="00A94515"/>
    <w:rsid w:val="00A94664"/>
    <w:rsid w:val="00A94ACA"/>
    <w:rsid w:val="00A94C01"/>
    <w:rsid w:val="00A94D5E"/>
    <w:rsid w:val="00A94D92"/>
    <w:rsid w:val="00A95369"/>
    <w:rsid w:val="00A9593B"/>
    <w:rsid w:val="00A95C90"/>
    <w:rsid w:val="00A95E21"/>
    <w:rsid w:val="00A95F44"/>
    <w:rsid w:val="00A961B4"/>
    <w:rsid w:val="00A962A2"/>
    <w:rsid w:val="00A965D4"/>
    <w:rsid w:val="00A966FF"/>
    <w:rsid w:val="00A96C96"/>
    <w:rsid w:val="00A96F74"/>
    <w:rsid w:val="00A9717B"/>
    <w:rsid w:val="00A9725B"/>
    <w:rsid w:val="00A972A5"/>
    <w:rsid w:val="00A973E1"/>
    <w:rsid w:val="00A976ED"/>
    <w:rsid w:val="00A97780"/>
    <w:rsid w:val="00A97A96"/>
    <w:rsid w:val="00A97CA7"/>
    <w:rsid w:val="00A97D43"/>
    <w:rsid w:val="00A97FAD"/>
    <w:rsid w:val="00AA0368"/>
    <w:rsid w:val="00AA0424"/>
    <w:rsid w:val="00AA050C"/>
    <w:rsid w:val="00AA0A4F"/>
    <w:rsid w:val="00AA0A9E"/>
    <w:rsid w:val="00AA0D9C"/>
    <w:rsid w:val="00AA0DEC"/>
    <w:rsid w:val="00AA0E53"/>
    <w:rsid w:val="00AA1032"/>
    <w:rsid w:val="00AA120A"/>
    <w:rsid w:val="00AA1239"/>
    <w:rsid w:val="00AA1531"/>
    <w:rsid w:val="00AA19F8"/>
    <w:rsid w:val="00AA1C70"/>
    <w:rsid w:val="00AA1FF6"/>
    <w:rsid w:val="00AA202D"/>
    <w:rsid w:val="00AA2280"/>
    <w:rsid w:val="00AA2551"/>
    <w:rsid w:val="00AA2A7E"/>
    <w:rsid w:val="00AA3064"/>
    <w:rsid w:val="00AA39EB"/>
    <w:rsid w:val="00AA3D27"/>
    <w:rsid w:val="00AA3DBA"/>
    <w:rsid w:val="00AA43A0"/>
    <w:rsid w:val="00AA460B"/>
    <w:rsid w:val="00AA4C09"/>
    <w:rsid w:val="00AA4D80"/>
    <w:rsid w:val="00AA4EE0"/>
    <w:rsid w:val="00AA5229"/>
    <w:rsid w:val="00AA525E"/>
    <w:rsid w:val="00AA5406"/>
    <w:rsid w:val="00AA54D7"/>
    <w:rsid w:val="00AA57DC"/>
    <w:rsid w:val="00AA5911"/>
    <w:rsid w:val="00AA59D0"/>
    <w:rsid w:val="00AA59DE"/>
    <w:rsid w:val="00AA5EA6"/>
    <w:rsid w:val="00AA6227"/>
    <w:rsid w:val="00AA62D1"/>
    <w:rsid w:val="00AA6555"/>
    <w:rsid w:val="00AA69A5"/>
    <w:rsid w:val="00AA6B4C"/>
    <w:rsid w:val="00AA72AD"/>
    <w:rsid w:val="00AA760F"/>
    <w:rsid w:val="00AA7710"/>
    <w:rsid w:val="00AA775E"/>
    <w:rsid w:val="00AA77AA"/>
    <w:rsid w:val="00AA7C26"/>
    <w:rsid w:val="00AA7D32"/>
    <w:rsid w:val="00AA7F4C"/>
    <w:rsid w:val="00AB009A"/>
    <w:rsid w:val="00AB01DB"/>
    <w:rsid w:val="00AB057E"/>
    <w:rsid w:val="00AB0705"/>
    <w:rsid w:val="00AB0757"/>
    <w:rsid w:val="00AB1097"/>
    <w:rsid w:val="00AB1BD9"/>
    <w:rsid w:val="00AB1C30"/>
    <w:rsid w:val="00AB1C51"/>
    <w:rsid w:val="00AB1D59"/>
    <w:rsid w:val="00AB2023"/>
    <w:rsid w:val="00AB215B"/>
    <w:rsid w:val="00AB21C5"/>
    <w:rsid w:val="00AB237C"/>
    <w:rsid w:val="00AB243B"/>
    <w:rsid w:val="00AB2979"/>
    <w:rsid w:val="00AB31D8"/>
    <w:rsid w:val="00AB32EB"/>
    <w:rsid w:val="00AB35AE"/>
    <w:rsid w:val="00AB3728"/>
    <w:rsid w:val="00AB3797"/>
    <w:rsid w:val="00AB37EC"/>
    <w:rsid w:val="00AB3A52"/>
    <w:rsid w:val="00AB3C5A"/>
    <w:rsid w:val="00AB4333"/>
    <w:rsid w:val="00AB43A7"/>
    <w:rsid w:val="00AB4B8A"/>
    <w:rsid w:val="00AB4DEC"/>
    <w:rsid w:val="00AB50B3"/>
    <w:rsid w:val="00AB536C"/>
    <w:rsid w:val="00AB5518"/>
    <w:rsid w:val="00AB5570"/>
    <w:rsid w:val="00AB55C0"/>
    <w:rsid w:val="00AB55C6"/>
    <w:rsid w:val="00AB5625"/>
    <w:rsid w:val="00AB5686"/>
    <w:rsid w:val="00AB572C"/>
    <w:rsid w:val="00AB58A4"/>
    <w:rsid w:val="00AB5A04"/>
    <w:rsid w:val="00AB5C8E"/>
    <w:rsid w:val="00AB5C97"/>
    <w:rsid w:val="00AB5E80"/>
    <w:rsid w:val="00AB5EF9"/>
    <w:rsid w:val="00AB60A9"/>
    <w:rsid w:val="00AB6412"/>
    <w:rsid w:val="00AB6582"/>
    <w:rsid w:val="00AB6B5F"/>
    <w:rsid w:val="00AB6E35"/>
    <w:rsid w:val="00AB73B7"/>
    <w:rsid w:val="00AB75B7"/>
    <w:rsid w:val="00AB7DF5"/>
    <w:rsid w:val="00AC004C"/>
    <w:rsid w:val="00AC011B"/>
    <w:rsid w:val="00AC05F1"/>
    <w:rsid w:val="00AC06C3"/>
    <w:rsid w:val="00AC0789"/>
    <w:rsid w:val="00AC07F2"/>
    <w:rsid w:val="00AC0807"/>
    <w:rsid w:val="00AC0840"/>
    <w:rsid w:val="00AC0E7A"/>
    <w:rsid w:val="00AC10A7"/>
    <w:rsid w:val="00AC1294"/>
    <w:rsid w:val="00AC15CD"/>
    <w:rsid w:val="00AC15EC"/>
    <w:rsid w:val="00AC1A58"/>
    <w:rsid w:val="00AC1D82"/>
    <w:rsid w:val="00AC1DB0"/>
    <w:rsid w:val="00AC1ED5"/>
    <w:rsid w:val="00AC1F57"/>
    <w:rsid w:val="00AC20EB"/>
    <w:rsid w:val="00AC22A4"/>
    <w:rsid w:val="00AC2562"/>
    <w:rsid w:val="00AC29A0"/>
    <w:rsid w:val="00AC2AE4"/>
    <w:rsid w:val="00AC2C37"/>
    <w:rsid w:val="00AC2F66"/>
    <w:rsid w:val="00AC2FDA"/>
    <w:rsid w:val="00AC336C"/>
    <w:rsid w:val="00AC33E9"/>
    <w:rsid w:val="00AC33FC"/>
    <w:rsid w:val="00AC359E"/>
    <w:rsid w:val="00AC35EF"/>
    <w:rsid w:val="00AC3691"/>
    <w:rsid w:val="00AC37F1"/>
    <w:rsid w:val="00AC3B49"/>
    <w:rsid w:val="00AC3B7A"/>
    <w:rsid w:val="00AC3BDA"/>
    <w:rsid w:val="00AC3EC7"/>
    <w:rsid w:val="00AC3F4A"/>
    <w:rsid w:val="00AC3FEB"/>
    <w:rsid w:val="00AC409A"/>
    <w:rsid w:val="00AC435A"/>
    <w:rsid w:val="00AC4458"/>
    <w:rsid w:val="00AC4495"/>
    <w:rsid w:val="00AC44EE"/>
    <w:rsid w:val="00AC4702"/>
    <w:rsid w:val="00AC48B0"/>
    <w:rsid w:val="00AC48F9"/>
    <w:rsid w:val="00AC4C49"/>
    <w:rsid w:val="00AC5321"/>
    <w:rsid w:val="00AC55F7"/>
    <w:rsid w:val="00AC5649"/>
    <w:rsid w:val="00AC592F"/>
    <w:rsid w:val="00AC596C"/>
    <w:rsid w:val="00AC5F3F"/>
    <w:rsid w:val="00AC6013"/>
    <w:rsid w:val="00AC6078"/>
    <w:rsid w:val="00AC627D"/>
    <w:rsid w:val="00AC67B8"/>
    <w:rsid w:val="00AC6812"/>
    <w:rsid w:val="00AC6E0E"/>
    <w:rsid w:val="00AC6FDC"/>
    <w:rsid w:val="00AC7130"/>
    <w:rsid w:val="00AC739E"/>
    <w:rsid w:val="00AC7476"/>
    <w:rsid w:val="00AC7517"/>
    <w:rsid w:val="00AC7592"/>
    <w:rsid w:val="00AC76AD"/>
    <w:rsid w:val="00AC7C36"/>
    <w:rsid w:val="00AC7D6A"/>
    <w:rsid w:val="00AD0046"/>
    <w:rsid w:val="00AD0204"/>
    <w:rsid w:val="00AD0313"/>
    <w:rsid w:val="00AD0535"/>
    <w:rsid w:val="00AD0759"/>
    <w:rsid w:val="00AD075D"/>
    <w:rsid w:val="00AD126D"/>
    <w:rsid w:val="00AD12D8"/>
    <w:rsid w:val="00AD1499"/>
    <w:rsid w:val="00AD1696"/>
    <w:rsid w:val="00AD1772"/>
    <w:rsid w:val="00AD1A20"/>
    <w:rsid w:val="00AD1EB1"/>
    <w:rsid w:val="00AD1F1E"/>
    <w:rsid w:val="00AD1FD0"/>
    <w:rsid w:val="00AD21DD"/>
    <w:rsid w:val="00AD241D"/>
    <w:rsid w:val="00AD252D"/>
    <w:rsid w:val="00AD2BF6"/>
    <w:rsid w:val="00AD2CF1"/>
    <w:rsid w:val="00AD2D1B"/>
    <w:rsid w:val="00AD2D6D"/>
    <w:rsid w:val="00AD2FF7"/>
    <w:rsid w:val="00AD369F"/>
    <w:rsid w:val="00AD36BD"/>
    <w:rsid w:val="00AD37FF"/>
    <w:rsid w:val="00AD3948"/>
    <w:rsid w:val="00AD3BA0"/>
    <w:rsid w:val="00AD3BBD"/>
    <w:rsid w:val="00AD40CB"/>
    <w:rsid w:val="00AD416B"/>
    <w:rsid w:val="00AD4190"/>
    <w:rsid w:val="00AD41C7"/>
    <w:rsid w:val="00AD42B0"/>
    <w:rsid w:val="00AD431B"/>
    <w:rsid w:val="00AD4568"/>
    <w:rsid w:val="00AD466A"/>
    <w:rsid w:val="00AD485D"/>
    <w:rsid w:val="00AD4A14"/>
    <w:rsid w:val="00AD4CA0"/>
    <w:rsid w:val="00AD4DD6"/>
    <w:rsid w:val="00AD50AE"/>
    <w:rsid w:val="00AD50E3"/>
    <w:rsid w:val="00AD51B6"/>
    <w:rsid w:val="00AD59D9"/>
    <w:rsid w:val="00AD5DFE"/>
    <w:rsid w:val="00AD5E19"/>
    <w:rsid w:val="00AD6093"/>
    <w:rsid w:val="00AD62CD"/>
    <w:rsid w:val="00AD64B3"/>
    <w:rsid w:val="00AD6755"/>
    <w:rsid w:val="00AD6AFD"/>
    <w:rsid w:val="00AD7898"/>
    <w:rsid w:val="00AD7899"/>
    <w:rsid w:val="00AE0794"/>
    <w:rsid w:val="00AE0901"/>
    <w:rsid w:val="00AE0A2F"/>
    <w:rsid w:val="00AE0F20"/>
    <w:rsid w:val="00AE120E"/>
    <w:rsid w:val="00AE1322"/>
    <w:rsid w:val="00AE146A"/>
    <w:rsid w:val="00AE16F5"/>
    <w:rsid w:val="00AE1A55"/>
    <w:rsid w:val="00AE1CB4"/>
    <w:rsid w:val="00AE2465"/>
    <w:rsid w:val="00AE249B"/>
    <w:rsid w:val="00AE2554"/>
    <w:rsid w:val="00AE2A7D"/>
    <w:rsid w:val="00AE2E57"/>
    <w:rsid w:val="00AE2E6D"/>
    <w:rsid w:val="00AE2FEC"/>
    <w:rsid w:val="00AE3075"/>
    <w:rsid w:val="00AE3083"/>
    <w:rsid w:val="00AE3552"/>
    <w:rsid w:val="00AE365A"/>
    <w:rsid w:val="00AE38A3"/>
    <w:rsid w:val="00AE390F"/>
    <w:rsid w:val="00AE3E5D"/>
    <w:rsid w:val="00AE4939"/>
    <w:rsid w:val="00AE493B"/>
    <w:rsid w:val="00AE4955"/>
    <w:rsid w:val="00AE504A"/>
    <w:rsid w:val="00AE533D"/>
    <w:rsid w:val="00AE574F"/>
    <w:rsid w:val="00AE5AFC"/>
    <w:rsid w:val="00AE5C0A"/>
    <w:rsid w:val="00AE5D71"/>
    <w:rsid w:val="00AE5D81"/>
    <w:rsid w:val="00AE5E1B"/>
    <w:rsid w:val="00AE5EA8"/>
    <w:rsid w:val="00AE5ECC"/>
    <w:rsid w:val="00AE6278"/>
    <w:rsid w:val="00AE63CF"/>
    <w:rsid w:val="00AE6772"/>
    <w:rsid w:val="00AE68B7"/>
    <w:rsid w:val="00AE6F21"/>
    <w:rsid w:val="00AE707B"/>
    <w:rsid w:val="00AE7453"/>
    <w:rsid w:val="00AE7455"/>
    <w:rsid w:val="00AE76ED"/>
    <w:rsid w:val="00AE7A31"/>
    <w:rsid w:val="00AE7A45"/>
    <w:rsid w:val="00AE7B72"/>
    <w:rsid w:val="00AE7BCF"/>
    <w:rsid w:val="00AF01D6"/>
    <w:rsid w:val="00AF02F9"/>
    <w:rsid w:val="00AF04FE"/>
    <w:rsid w:val="00AF0BB3"/>
    <w:rsid w:val="00AF0DEE"/>
    <w:rsid w:val="00AF10F3"/>
    <w:rsid w:val="00AF11C8"/>
    <w:rsid w:val="00AF11EB"/>
    <w:rsid w:val="00AF120B"/>
    <w:rsid w:val="00AF122A"/>
    <w:rsid w:val="00AF1905"/>
    <w:rsid w:val="00AF1E02"/>
    <w:rsid w:val="00AF249A"/>
    <w:rsid w:val="00AF250C"/>
    <w:rsid w:val="00AF257D"/>
    <w:rsid w:val="00AF2745"/>
    <w:rsid w:val="00AF2780"/>
    <w:rsid w:val="00AF278A"/>
    <w:rsid w:val="00AF2902"/>
    <w:rsid w:val="00AF2A8C"/>
    <w:rsid w:val="00AF2F12"/>
    <w:rsid w:val="00AF3095"/>
    <w:rsid w:val="00AF3271"/>
    <w:rsid w:val="00AF36BE"/>
    <w:rsid w:val="00AF389E"/>
    <w:rsid w:val="00AF3920"/>
    <w:rsid w:val="00AF3C30"/>
    <w:rsid w:val="00AF3C4A"/>
    <w:rsid w:val="00AF3DAB"/>
    <w:rsid w:val="00AF4260"/>
    <w:rsid w:val="00AF42A6"/>
    <w:rsid w:val="00AF42DA"/>
    <w:rsid w:val="00AF461C"/>
    <w:rsid w:val="00AF4F0A"/>
    <w:rsid w:val="00AF5368"/>
    <w:rsid w:val="00AF5391"/>
    <w:rsid w:val="00AF5664"/>
    <w:rsid w:val="00AF5B99"/>
    <w:rsid w:val="00AF5D93"/>
    <w:rsid w:val="00AF5E39"/>
    <w:rsid w:val="00AF5FF7"/>
    <w:rsid w:val="00AF605F"/>
    <w:rsid w:val="00AF6635"/>
    <w:rsid w:val="00AF6BCF"/>
    <w:rsid w:val="00AF704C"/>
    <w:rsid w:val="00AF7404"/>
    <w:rsid w:val="00AF75D8"/>
    <w:rsid w:val="00AF78F0"/>
    <w:rsid w:val="00AF7904"/>
    <w:rsid w:val="00AF7A3B"/>
    <w:rsid w:val="00B00061"/>
    <w:rsid w:val="00B00AB8"/>
    <w:rsid w:val="00B00B19"/>
    <w:rsid w:val="00B00E44"/>
    <w:rsid w:val="00B00ECD"/>
    <w:rsid w:val="00B010A6"/>
    <w:rsid w:val="00B01104"/>
    <w:rsid w:val="00B012C1"/>
    <w:rsid w:val="00B01A59"/>
    <w:rsid w:val="00B01A76"/>
    <w:rsid w:val="00B01AA1"/>
    <w:rsid w:val="00B020D9"/>
    <w:rsid w:val="00B024AB"/>
    <w:rsid w:val="00B0262A"/>
    <w:rsid w:val="00B0277D"/>
    <w:rsid w:val="00B02975"/>
    <w:rsid w:val="00B02A07"/>
    <w:rsid w:val="00B02B58"/>
    <w:rsid w:val="00B0314E"/>
    <w:rsid w:val="00B0324D"/>
    <w:rsid w:val="00B033A3"/>
    <w:rsid w:val="00B033ED"/>
    <w:rsid w:val="00B03C0F"/>
    <w:rsid w:val="00B03E89"/>
    <w:rsid w:val="00B04066"/>
    <w:rsid w:val="00B041B2"/>
    <w:rsid w:val="00B04409"/>
    <w:rsid w:val="00B04850"/>
    <w:rsid w:val="00B04DD9"/>
    <w:rsid w:val="00B04EE8"/>
    <w:rsid w:val="00B04F4F"/>
    <w:rsid w:val="00B0537C"/>
    <w:rsid w:val="00B05403"/>
    <w:rsid w:val="00B0542D"/>
    <w:rsid w:val="00B0578E"/>
    <w:rsid w:val="00B05833"/>
    <w:rsid w:val="00B05A2D"/>
    <w:rsid w:val="00B05A7B"/>
    <w:rsid w:val="00B05AFC"/>
    <w:rsid w:val="00B05DFC"/>
    <w:rsid w:val="00B06162"/>
    <w:rsid w:val="00B0618E"/>
    <w:rsid w:val="00B06325"/>
    <w:rsid w:val="00B06369"/>
    <w:rsid w:val="00B06566"/>
    <w:rsid w:val="00B068E3"/>
    <w:rsid w:val="00B06C2A"/>
    <w:rsid w:val="00B06E9A"/>
    <w:rsid w:val="00B071AF"/>
    <w:rsid w:val="00B07511"/>
    <w:rsid w:val="00B078D6"/>
    <w:rsid w:val="00B07919"/>
    <w:rsid w:val="00B07DB5"/>
    <w:rsid w:val="00B10022"/>
    <w:rsid w:val="00B101AE"/>
    <w:rsid w:val="00B102EB"/>
    <w:rsid w:val="00B1086B"/>
    <w:rsid w:val="00B108DE"/>
    <w:rsid w:val="00B1094E"/>
    <w:rsid w:val="00B10B52"/>
    <w:rsid w:val="00B10B87"/>
    <w:rsid w:val="00B10D4E"/>
    <w:rsid w:val="00B11067"/>
    <w:rsid w:val="00B1181E"/>
    <w:rsid w:val="00B119B1"/>
    <w:rsid w:val="00B11B17"/>
    <w:rsid w:val="00B11F68"/>
    <w:rsid w:val="00B1211F"/>
    <w:rsid w:val="00B1234C"/>
    <w:rsid w:val="00B123A1"/>
    <w:rsid w:val="00B12CC6"/>
    <w:rsid w:val="00B1334D"/>
    <w:rsid w:val="00B13429"/>
    <w:rsid w:val="00B136EC"/>
    <w:rsid w:val="00B13743"/>
    <w:rsid w:val="00B13A1A"/>
    <w:rsid w:val="00B13AB5"/>
    <w:rsid w:val="00B13DFB"/>
    <w:rsid w:val="00B13E1E"/>
    <w:rsid w:val="00B13F16"/>
    <w:rsid w:val="00B14181"/>
    <w:rsid w:val="00B14566"/>
    <w:rsid w:val="00B14762"/>
    <w:rsid w:val="00B149E1"/>
    <w:rsid w:val="00B14C47"/>
    <w:rsid w:val="00B14CCB"/>
    <w:rsid w:val="00B14EF0"/>
    <w:rsid w:val="00B15030"/>
    <w:rsid w:val="00B156DA"/>
    <w:rsid w:val="00B1596F"/>
    <w:rsid w:val="00B1675B"/>
    <w:rsid w:val="00B16963"/>
    <w:rsid w:val="00B169DF"/>
    <w:rsid w:val="00B1715C"/>
    <w:rsid w:val="00B175D6"/>
    <w:rsid w:val="00B179F2"/>
    <w:rsid w:val="00B17C39"/>
    <w:rsid w:val="00B17CC5"/>
    <w:rsid w:val="00B17E06"/>
    <w:rsid w:val="00B17E58"/>
    <w:rsid w:val="00B201CF"/>
    <w:rsid w:val="00B20293"/>
    <w:rsid w:val="00B20562"/>
    <w:rsid w:val="00B2065C"/>
    <w:rsid w:val="00B20E4C"/>
    <w:rsid w:val="00B2109D"/>
    <w:rsid w:val="00B210AB"/>
    <w:rsid w:val="00B210E2"/>
    <w:rsid w:val="00B211D9"/>
    <w:rsid w:val="00B212DB"/>
    <w:rsid w:val="00B21367"/>
    <w:rsid w:val="00B21627"/>
    <w:rsid w:val="00B21765"/>
    <w:rsid w:val="00B21777"/>
    <w:rsid w:val="00B21937"/>
    <w:rsid w:val="00B21A06"/>
    <w:rsid w:val="00B21A98"/>
    <w:rsid w:val="00B22117"/>
    <w:rsid w:val="00B221E3"/>
    <w:rsid w:val="00B22563"/>
    <w:rsid w:val="00B23027"/>
    <w:rsid w:val="00B23621"/>
    <w:rsid w:val="00B23ABF"/>
    <w:rsid w:val="00B23C95"/>
    <w:rsid w:val="00B23E72"/>
    <w:rsid w:val="00B24328"/>
    <w:rsid w:val="00B24744"/>
    <w:rsid w:val="00B24A00"/>
    <w:rsid w:val="00B24F19"/>
    <w:rsid w:val="00B252DA"/>
    <w:rsid w:val="00B25376"/>
    <w:rsid w:val="00B25480"/>
    <w:rsid w:val="00B254B6"/>
    <w:rsid w:val="00B25594"/>
    <w:rsid w:val="00B2569A"/>
    <w:rsid w:val="00B25C74"/>
    <w:rsid w:val="00B25EFD"/>
    <w:rsid w:val="00B25F89"/>
    <w:rsid w:val="00B264AD"/>
    <w:rsid w:val="00B26746"/>
    <w:rsid w:val="00B269FA"/>
    <w:rsid w:val="00B26CCD"/>
    <w:rsid w:val="00B27109"/>
    <w:rsid w:val="00B2714E"/>
    <w:rsid w:val="00B271BB"/>
    <w:rsid w:val="00B274F0"/>
    <w:rsid w:val="00B27703"/>
    <w:rsid w:val="00B301AF"/>
    <w:rsid w:val="00B3061B"/>
    <w:rsid w:val="00B30772"/>
    <w:rsid w:val="00B30CD5"/>
    <w:rsid w:val="00B30EAD"/>
    <w:rsid w:val="00B310CE"/>
    <w:rsid w:val="00B31342"/>
    <w:rsid w:val="00B315AD"/>
    <w:rsid w:val="00B31CD2"/>
    <w:rsid w:val="00B31D24"/>
    <w:rsid w:val="00B31DF4"/>
    <w:rsid w:val="00B31F54"/>
    <w:rsid w:val="00B31FB0"/>
    <w:rsid w:val="00B3201A"/>
    <w:rsid w:val="00B3226F"/>
    <w:rsid w:val="00B3227C"/>
    <w:rsid w:val="00B323B0"/>
    <w:rsid w:val="00B323F7"/>
    <w:rsid w:val="00B32472"/>
    <w:rsid w:val="00B324DC"/>
    <w:rsid w:val="00B32905"/>
    <w:rsid w:val="00B32AB8"/>
    <w:rsid w:val="00B331F3"/>
    <w:rsid w:val="00B333CE"/>
    <w:rsid w:val="00B33444"/>
    <w:rsid w:val="00B33617"/>
    <w:rsid w:val="00B33937"/>
    <w:rsid w:val="00B33A1F"/>
    <w:rsid w:val="00B33BE3"/>
    <w:rsid w:val="00B33FF2"/>
    <w:rsid w:val="00B3456B"/>
    <w:rsid w:val="00B345F4"/>
    <w:rsid w:val="00B34BFB"/>
    <w:rsid w:val="00B34D72"/>
    <w:rsid w:val="00B35476"/>
    <w:rsid w:val="00B35AB6"/>
    <w:rsid w:val="00B35BE6"/>
    <w:rsid w:val="00B35C2A"/>
    <w:rsid w:val="00B35D4B"/>
    <w:rsid w:val="00B35DE0"/>
    <w:rsid w:val="00B3613A"/>
    <w:rsid w:val="00B36237"/>
    <w:rsid w:val="00B36276"/>
    <w:rsid w:val="00B36282"/>
    <w:rsid w:val="00B36A1C"/>
    <w:rsid w:val="00B36C6C"/>
    <w:rsid w:val="00B36C7F"/>
    <w:rsid w:val="00B36CB3"/>
    <w:rsid w:val="00B36CE5"/>
    <w:rsid w:val="00B36D09"/>
    <w:rsid w:val="00B375FD"/>
    <w:rsid w:val="00B3772D"/>
    <w:rsid w:val="00B377FA"/>
    <w:rsid w:val="00B37BDE"/>
    <w:rsid w:val="00B37D17"/>
    <w:rsid w:val="00B37D24"/>
    <w:rsid w:val="00B37FD2"/>
    <w:rsid w:val="00B4010C"/>
    <w:rsid w:val="00B402BC"/>
    <w:rsid w:val="00B40378"/>
    <w:rsid w:val="00B403C8"/>
    <w:rsid w:val="00B40447"/>
    <w:rsid w:val="00B40A38"/>
    <w:rsid w:val="00B40A91"/>
    <w:rsid w:val="00B40C11"/>
    <w:rsid w:val="00B41270"/>
    <w:rsid w:val="00B412F4"/>
    <w:rsid w:val="00B4165B"/>
    <w:rsid w:val="00B41845"/>
    <w:rsid w:val="00B41AEE"/>
    <w:rsid w:val="00B424B4"/>
    <w:rsid w:val="00B42E3D"/>
    <w:rsid w:val="00B4300D"/>
    <w:rsid w:val="00B43236"/>
    <w:rsid w:val="00B43290"/>
    <w:rsid w:val="00B43698"/>
    <w:rsid w:val="00B43713"/>
    <w:rsid w:val="00B43A3B"/>
    <w:rsid w:val="00B43A5B"/>
    <w:rsid w:val="00B43AD1"/>
    <w:rsid w:val="00B43EAE"/>
    <w:rsid w:val="00B43FEB"/>
    <w:rsid w:val="00B44026"/>
    <w:rsid w:val="00B44861"/>
    <w:rsid w:val="00B448BB"/>
    <w:rsid w:val="00B44921"/>
    <w:rsid w:val="00B44A2E"/>
    <w:rsid w:val="00B44A3B"/>
    <w:rsid w:val="00B44A80"/>
    <w:rsid w:val="00B44BE3"/>
    <w:rsid w:val="00B44FE7"/>
    <w:rsid w:val="00B454E3"/>
    <w:rsid w:val="00B455A9"/>
    <w:rsid w:val="00B45838"/>
    <w:rsid w:val="00B45A9B"/>
    <w:rsid w:val="00B45D19"/>
    <w:rsid w:val="00B45EA0"/>
    <w:rsid w:val="00B45ECB"/>
    <w:rsid w:val="00B4658C"/>
    <w:rsid w:val="00B46AF8"/>
    <w:rsid w:val="00B46CE6"/>
    <w:rsid w:val="00B46DB4"/>
    <w:rsid w:val="00B46DFF"/>
    <w:rsid w:val="00B47917"/>
    <w:rsid w:val="00B479AA"/>
    <w:rsid w:val="00B479C8"/>
    <w:rsid w:val="00B47A63"/>
    <w:rsid w:val="00B47BFD"/>
    <w:rsid w:val="00B47CE8"/>
    <w:rsid w:val="00B47E49"/>
    <w:rsid w:val="00B502BF"/>
    <w:rsid w:val="00B503B8"/>
    <w:rsid w:val="00B504FB"/>
    <w:rsid w:val="00B50561"/>
    <w:rsid w:val="00B505D4"/>
    <w:rsid w:val="00B5096C"/>
    <w:rsid w:val="00B50E0B"/>
    <w:rsid w:val="00B50E57"/>
    <w:rsid w:val="00B5144F"/>
    <w:rsid w:val="00B5151A"/>
    <w:rsid w:val="00B517C1"/>
    <w:rsid w:val="00B51985"/>
    <w:rsid w:val="00B51C4F"/>
    <w:rsid w:val="00B51E21"/>
    <w:rsid w:val="00B51EC7"/>
    <w:rsid w:val="00B522A6"/>
    <w:rsid w:val="00B52312"/>
    <w:rsid w:val="00B524A8"/>
    <w:rsid w:val="00B52C90"/>
    <w:rsid w:val="00B52D16"/>
    <w:rsid w:val="00B52E6B"/>
    <w:rsid w:val="00B52E8B"/>
    <w:rsid w:val="00B52F51"/>
    <w:rsid w:val="00B531FE"/>
    <w:rsid w:val="00B53276"/>
    <w:rsid w:val="00B5360E"/>
    <w:rsid w:val="00B53C16"/>
    <w:rsid w:val="00B53EA2"/>
    <w:rsid w:val="00B54411"/>
    <w:rsid w:val="00B547ED"/>
    <w:rsid w:val="00B54BA8"/>
    <w:rsid w:val="00B55A8F"/>
    <w:rsid w:val="00B55ABD"/>
    <w:rsid w:val="00B55D39"/>
    <w:rsid w:val="00B55D79"/>
    <w:rsid w:val="00B5624B"/>
    <w:rsid w:val="00B56379"/>
    <w:rsid w:val="00B56421"/>
    <w:rsid w:val="00B56969"/>
    <w:rsid w:val="00B57081"/>
    <w:rsid w:val="00B57508"/>
    <w:rsid w:val="00B578B9"/>
    <w:rsid w:val="00B57B03"/>
    <w:rsid w:val="00B57E9D"/>
    <w:rsid w:val="00B5F92E"/>
    <w:rsid w:val="00B60010"/>
    <w:rsid w:val="00B6007D"/>
    <w:rsid w:val="00B6008F"/>
    <w:rsid w:val="00B601F9"/>
    <w:rsid w:val="00B602A5"/>
    <w:rsid w:val="00B60686"/>
    <w:rsid w:val="00B608BC"/>
    <w:rsid w:val="00B60BAC"/>
    <w:rsid w:val="00B60E46"/>
    <w:rsid w:val="00B61313"/>
    <w:rsid w:val="00B615BA"/>
    <w:rsid w:val="00B61A6F"/>
    <w:rsid w:val="00B622BD"/>
    <w:rsid w:val="00B622CA"/>
    <w:rsid w:val="00B62602"/>
    <w:rsid w:val="00B626D3"/>
    <w:rsid w:val="00B626F0"/>
    <w:rsid w:val="00B6298D"/>
    <w:rsid w:val="00B62A01"/>
    <w:rsid w:val="00B62B50"/>
    <w:rsid w:val="00B62C0D"/>
    <w:rsid w:val="00B631BE"/>
    <w:rsid w:val="00B6330E"/>
    <w:rsid w:val="00B63562"/>
    <w:rsid w:val="00B63618"/>
    <w:rsid w:val="00B63630"/>
    <w:rsid w:val="00B63A4E"/>
    <w:rsid w:val="00B63C01"/>
    <w:rsid w:val="00B643A7"/>
    <w:rsid w:val="00B64721"/>
    <w:rsid w:val="00B647F0"/>
    <w:rsid w:val="00B6494D"/>
    <w:rsid w:val="00B651C6"/>
    <w:rsid w:val="00B656FE"/>
    <w:rsid w:val="00B65CDA"/>
    <w:rsid w:val="00B65DE1"/>
    <w:rsid w:val="00B66023"/>
    <w:rsid w:val="00B6604C"/>
    <w:rsid w:val="00B660DC"/>
    <w:rsid w:val="00B66296"/>
    <w:rsid w:val="00B667A1"/>
    <w:rsid w:val="00B66C90"/>
    <w:rsid w:val="00B67272"/>
    <w:rsid w:val="00B67522"/>
    <w:rsid w:val="00B676AE"/>
    <w:rsid w:val="00B676B1"/>
    <w:rsid w:val="00B6771B"/>
    <w:rsid w:val="00B677B3"/>
    <w:rsid w:val="00B67981"/>
    <w:rsid w:val="00B679AA"/>
    <w:rsid w:val="00B67D34"/>
    <w:rsid w:val="00B705AE"/>
    <w:rsid w:val="00B70707"/>
    <w:rsid w:val="00B70AC5"/>
    <w:rsid w:val="00B70CA8"/>
    <w:rsid w:val="00B70D70"/>
    <w:rsid w:val="00B719CD"/>
    <w:rsid w:val="00B71B01"/>
    <w:rsid w:val="00B71B26"/>
    <w:rsid w:val="00B71B27"/>
    <w:rsid w:val="00B71C2E"/>
    <w:rsid w:val="00B7231D"/>
    <w:rsid w:val="00B724E5"/>
    <w:rsid w:val="00B72661"/>
    <w:rsid w:val="00B72728"/>
    <w:rsid w:val="00B7285B"/>
    <w:rsid w:val="00B72C94"/>
    <w:rsid w:val="00B72CAA"/>
    <w:rsid w:val="00B72F36"/>
    <w:rsid w:val="00B730D4"/>
    <w:rsid w:val="00B730F7"/>
    <w:rsid w:val="00B7352C"/>
    <w:rsid w:val="00B735A9"/>
    <w:rsid w:val="00B73839"/>
    <w:rsid w:val="00B73908"/>
    <w:rsid w:val="00B73933"/>
    <w:rsid w:val="00B73958"/>
    <w:rsid w:val="00B73988"/>
    <w:rsid w:val="00B73ED9"/>
    <w:rsid w:val="00B74499"/>
    <w:rsid w:val="00B744FF"/>
    <w:rsid w:val="00B74593"/>
    <w:rsid w:val="00B7475C"/>
    <w:rsid w:val="00B74AE2"/>
    <w:rsid w:val="00B74BF6"/>
    <w:rsid w:val="00B74C02"/>
    <w:rsid w:val="00B74EA5"/>
    <w:rsid w:val="00B74EC7"/>
    <w:rsid w:val="00B75039"/>
    <w:rsid w:val="00B75087"/>
    <w:rsid w:val="00B750B5"/>
    <w:rsid w:val="00B75209"/>
    <w:rsid w:val="00B753F0"/>
    <w:rsid w:val="00B75495"/>
    <w:rsid w:val="00B75D9A"/>
    <w:rsid w:val="00B7620C"/>
    <w:rsid w:val="00B7626D"/>
    <w:rsid w:val="00B76317"/>
    <w:rsid w:val="00B76368"/>
    <w:rsid w:val="00B767DF"/>
    <w:rsid w:val="00B76C4E"/>
    <w:rsid w:val="00B76D85"/>
    <w:rsid w:val="00B76DBA"/>
    <w:rsid w:val="00B76EC2"/>
    <w:rsid w:val="00B772C1"/>
    <w:rsid w:val="00B77409"/>
    <w:rsid w:val="00B775D3"/>
    <w:rsid w:val="00B7774B"/>
    <w:rsid w:val="00B77AA7"/>
    <w:rsid w:val="00B77B18"/>
    <w:rsid w:val="00B77DAF"/>
    <w:rsid w:val="00B8098D"/>
    <w:rsid w:val="00B80F20"/>
    <w:rsid w:val="00B812C6"/>
    <w:rsid w:val="00B8133C"/>
    <w:rsid w:val="00B813B9"/>
    <w:rsid w:val="00B81AA8"/>
    <w:rsid w:val="00B81B42"/>
    <w:rsid w:val="00B820B1"/>
    <w:rsid w:val="00B820F5"/>
    <w:rsid w:val="00B8212B"/>
    <w:rsid w:val="00B82208"/>
    <w:rsid w:val="00B823AA"/>
    <w:rsid w:val="00B824C6"/>
    <w:rsid w:val="00B82D4A"/>
    <w:rsid w:val="00B82E09"/>
    <w:rsid w:val="00B82F2F"/>
    <w:rsid w:val="00B83167"/>
    <w:rsid w:val="00B83227"/>
    <w:rsid w:val="00B83493"/>
    <w:rsid w:val="00B8356E"/>
    <w:rsid w:val="00B836CE"/>
    <w:rsid w:val="00B83A76"/>
    <w:rsid w:val="00B83EBC"/>
    <w:rsid w:val="00B842C1"/>
    <w:rsid w:val="00B84575"/>
    <w:rsid w:val="00B84769"/>
    <w:rsid w:val="00B848B0"/>
    <w:rsid w:val="00B84923"/>
    <w:rsid w:val="00B8495B"/>
    <w:rsid w:val="00B84DFE"/>
    <w:rsid w:val="00B851C0"/>
    <w:rsid w:val="00B852CE"/>
    <w:rsid w:val="00B856BF"/>
    <w:rsid w:val="00B8572C"/>
    <w:rsid w:val="00B85887"/>
    <w:rsid w:val="00B859CD"/>
    <w:rsid w:val="00B85AAE"/>
    <w:rsid w:val="00B85E74"/>
    <w:rsid w:val="00B85F40"/>
    <w:rsid w:val="00B85F9D"/>
    <w:rsid w:val="00B86032"/>
    <w:rsid w:val="00B8604C"/>
    <w:rsid w:val="00B8627B"/>
    <w:rsid w:val="00B864AE"/>
    <w:rsid w:val="00B86507"/>
    <w:rsid w:val="00B866F8"/>
    <w:rsid w:val="00B869F1"/>
    <w:rsid w:val="00B86A13"/>
    <w:rsid w:val="00B86B81"/>
    <w:rsid w:val="00B8752E"/>
    <w:rsid w:val="00B87555"/>
    <w:rsid w:val="00B90129"/>
    <w:rsid w:val="00B902E1"/>
    <w:rsid w:val="00B90477"/>
    <w:rsid w:val="00B905D5"/>
    <w:rsid w:val="00B90776"/>
    <w:rsid w:val="00B90867"/>
    <w:rsid w:val="00B90F7B"/>
    <w:rsid w:val="00B91171"/>
    <w:rsid w:val="00B9127B"/>
    <w:rsid w:val="00B914BB"/>
    <w:rsid w:val="00B915B5"/>
    <w:rsid w:val="00B9174A"/>
    <w:rsid w:val="00B91DAF"/>
    <w:rsid w:val="00B91EEE"/>
    <w:rsid w:val="00B924CA"/>
    <w:rsid w:val="00B9276A"/>
    <w:rsid w:val="00B92DD0"/>
    <w:rsid w:val="00B92E52"/>
    <w:rsid w:val="00B93149"/>
    <w:rsid w:val="00B931F7"/>
    <w:rsid w:val="00B932B7"/>
    <w:rsid w:val="00B932EB"/>
    <w:rsid w:val="00B93302"/>
    <w:rsid w:val="00B933B7"/>
    <w:rsid w:val="00B939C1"/>
    <w:rsid w:val="00B93D2E"/>
    <w:rsid w:val="00B93F99"/>
    <w:rsid w:val="00B9405B"/>
    <w:rsid w:val="00B94096"/>
    <w:rsid w:val="00B943EB"/>
    <w:rsid w:val="00B944B1"/>
    <w:rsid w:val="00B9463C"/>
    <w:rsid w:val="00B94C18"/>
    <w:rsid w:val="00B94E93"/>
    <w:rsid w:val="00B952F1"/>
    <w:rsid w:val="00B9531D"/>
    <w:rsid w:val="00B9554A"/>
    <w:rsid w:val="00B95B66"/>
    <w:rsid w:val="00B96027"/>
    <w:rsid w:val="00B969BB"/>
    <w:rsid w:val="00B96BA6"/>
    <w:rsid w:val="00B96F0D"/>
    <w:rsid w:val="00B96F99"/>
    <w:rsid w:val="00B97085"/>
    <w:rsid w:val="00B9723F"/>
    <w:rsid w:val="00B9725B"/>
    <w:rsid w:val="00B975C8"/>
    <w:rsid w:val="00B976D9"/>
    <w:rsid w:val="00B97792"/>
    <w:rsid w:val="00B978A0"/>
    <w:rsid w:val="00B9796A"/>
    <w:rsid w:val="00B97B31"/>
    <w:rsid w:val="00B97C9C"/>
    <w:rsid w:val="00BA03F6"/>
    <w:rsid w:val="00BA0A1B"/>
    <w:rsid w:val="00BA0A6E"/>
    <w:rsid w:val="00BA0CE6"/>
    <w:rsid w:val="00BA14C3"/>
    <w:rsid w:val="00BA14DF"/>
    <w:rsid w:val="00BA1579"/>
    <w:rsid w:val="00BA1634"/>
    <w:rsid w:val="00BA175F"/>
    <w:rsid w:val="00BA1DCC"/>
    <w:rsid w:val="00BA1E07"/>
    <w:rsid w:val="00BA2424"/>
    <w:rsid w:val="00BA242A"/>
    <w:rsid w:val="00BA2780"/>
    <w:rsid w:val="00BA29DA"/>
    <w:rsid w:val="00BA29F8"/>
    <w:rsid w:val="00BA2C2A"/>
    <w:rsid w:val="00BA2C65"/>
    <w:rsid w:val="00BA2E28"/>
    <w:rsid w:val="00BA302A"/>
    <w:rsid w:val="00BA308A"/>
    <w:rsid w:val="00BA3535"/>
    <w:rsid w:val="00BA39B2"/>
    <w:rsid w:val="00BA39D5"/>
    <w:rsid w:val="00BA3B08"/>
    <w:rsid w:val="00BA3F5E"/>
    <w:rsid w:val="00BA3FA2"/>
    <w:rsid w:val="00BA3FA4"/>
    <w:rsid w:val="00BA405C"/>
    <w:rsid w:val="00BA40DB"/>
    <w:rsid w:val="00BA469E"/>
    <w:rsid w:val="00BA471F"/>
    <w:rsid w:val="00BA49EA"/>
    <w:rsid w:val="00BA4AFC"/>
    <w:rsid w:val="00BA523A"/>
    <w:rsid w:val="00BA54EF"/>
    <w:rsid w:val="00BA60BE"/>
    <w:rsid w:val="00BA60E6"/>
    <w:rsid w:val="00BA627E"/>
    <w:rsid w:val="00BA6391"/>
    <w:rsid w:val="00BA652C"/>
    <w:rsid w:val="00BA6C85"/>
    <w:rsid w:val="00BA6FB1"/>
    <w:rsid w:val="00BA717C"/>
    <w:rsid w:val="00BA7A00"/>
    <w:rsid w:val="00BA7AD4"/>
    <w:rsid w:val="00BA7D8A"/>
    <w:rsid w:val="00BA7FAA"/>
    <w:rsid w:val="00BB002B"/>
    <w:rsid w:val="00BB00EC"/>
    <w:rsid w:val="00BB03A0"/>
    <w:rsid w:val="00BB04A7"/>
    <w:rsid w:val="00BB04DA"/>
    <w:rsid w:val="00BB05D8"/>
    <w:rsid w:val="00BB099C"/>
    <w:rsid w:val="00BB0A81"/>
    <w:rsid w:val="00BB0C4A"/>
    <w:rsid w:val="00BB118B"/>
    <w:rsid w:val="00BB122F"/>
    <w:rsid w:val="00BB18AF"/>
    <w:rsid w:val="00BB1B22"/>
    <w:rsid w:val="00BB1B83"/>
    <w:rsid w:val="00BB21E5"/>
    <w:rsid w:val="00BB25AE"/>
    <w:rsid w:val="00BB25B1"/>
    <w:rsid w:val="00BB25BC"/>
    <w:rsid w:val="00BB2636"/>
    <w:rsid w:val="00BB270B"/>
    <w:rsid w:val="00BB3202"/>
    <w:rsid w:val="00BB3379"/>
    <w:rsid w:val="00BB368F"/>
    <w:rsid w:val="00BB38E2"/>
    <w:rsid w:val="00BB3946"/>
    <w:rsid w:val="00BB3BE8"/>
    <w:rsid w:val="00BB3E34"/>
    <w:rsid w:val="00BB41E8"/>
    <w:rsid w:val="00BB461C"/>
    <w:rsid w:val="00BB4BB0"/>
    <w:rsid w:val="00BB532F"/>
    <w:rsid w:val="00BB538E"/>
    <w:rsid w:val="00BB5843"/>
    <w:rsid w:val="00BB5C45"/>
    <w:rsid w:val="00BB5CFC"/>
    <w:rsid w:val="00BB61A9"/>
    <w:rsid w:val="00BB62AA"/>
    <w:rsid w:val="00BB6402"/>
    <w:rsid w:val="00BB6850"/>
    <w:rsid w:val="00BB68D6"/>
    <w:rsid w:val="00BB6DB3"/>
    <w:rsid w:val="00BB6E65"/>
    <w:rsid w:val="00BB6EE1"/>
    <w:rsid w:val="00BB6F93"/>
    <w:rsid w:val="00BB71B4"/>
    <w:rsid w:val="00BB72E0"/>
    <w:rsid w:val="00BB7E03"/>
    <w:rsid w:val="00BC057A"/>
    <w:rsid w:val="00BC0899"/>
    <w:rsid w:val="00BC08F5"/>
    <w:rsid w:val="00BC0C67"/>
    <w:rsid w:val="00BC0E54"/>
    <w:rsid w:val="00BC0EA6"/>
    <w:rsid w:val="00BC0F3C"/>
    <w:rsid w:val="00BC0F8A"/>
    <w:rsid w:val="00BC1286"/>
    <w:rsid w:val="00BC12B2"/>
    <w:rsid w:val="00BC1391"/>
    <w:rsid w:val="00BC14B3"/>
    <w:rsid w:val="00BC15AC"/>
    <w:rsid w:val="00BC16A5"/>
    <w:rsid w:val="00BC2032"/>
    <w:rsid w:val="00BC2165"/>
    <w:rsid w:val="00BC22BB"/>
    <w:rsid w:val="00BC24C9"/>
    <w:rsid w:val="00BC257B"/>
    <w:rsid w:val="00BC26D8"/>
    <w:rsid w:val="00BC27E4"/>
    <w:rsid w:val="00BC2949"/>
    <w:rsid w:val="00BC2CD4"/>
    <w:rsid w:val="00BC30B2"/>
    <w:rsid w:val="00BC3544"/>
    <w:rsid w:val="00BC387E"/>
    <w:rsid w:val="00BC3F8E"/>
    <w:rsid w:val="00BC406D"/>
    <w:rsid w:val="00BC48D3"/>
    <w:rsid w:val="00BC4990"/>
    <w:rsid w:val="00BC4ACE"/>
    <w:rsid w:val="00BC4B7A"/>
    <w:rsid w:val="00BC4F73"/>
    <w:rsid w:val="00BC51A9"/>
    <w:rsid w:val="00BC5314"/>
    <w:rsid w:val="00BC55F2"/>
    <w:rsid w:val="00BC57A5"/>
    <w:rsid w:val="00BC57CA"/>
    <w:rsid w:val="00BC57EA"/>
    <w:rsid w:val="00BC58E9"/>
    <w:rsid w:val="00BC5A2C"/>
    <w:rsid w:val="00BC5AF8"/>
    <w:rsid w:val="00BC5F35"/>
    <w:rsid w:val="00BC601A"/>
    <w:rsid w:val="00BC6048"/>
    <w:rsid w:val="00BC61DE"/>
    <w:rsid w:val="00BC631A"/>
    <w:rsid w:val="00BC6438"/>
    <w:rsid w:val="00BC6A55"/>
    <w:rsid w:val="00BC6A5A"/>
    <w:rsid w:val="00BC6BCA"/>
    <w:rsid w:val="00BC6BD1"/>
    <w:rsid w:val="00BC6F0A"/>
    <w:rsid w:val="00BC6F54"/>
    <w:rsid w:val="00BC763E"/>
    <w:rsid w:val="00BC773F"/>
    <w:rsid w:val="00BC7779"/>
    <w:rsid w:val="00BC7802"/>
    <w:rsid w:val="00BC79DE"/>
    <w:rsid w:val="00BC7CC5"/>
    <w:rsid w:val="00BC7D49"/>
    <w:rsid w:val="00BC7E53"/>
    <w:rsid w:val="00BD0112"/>
    <w:rsid w:val="00BD0B97"/>
    <w:rsid w:val="00BD1122"/>
    <w:rsid w:val="00BD1132"/>
    <w:rsid w:val="00BD1348"/>
    <w:rsid w:val="00BD1D72"/>
    <w:rsid w:val="00BD1F3E"/>
    <w:rsid w:val="00BD1F93"/>
    <w:rsid w:val="00BD2470"/>
    <w:rsid w:val="00BD27FD"/>
    <w:rsid w:val="00BD2F24"/>
    <w:rsid w:val="00BD3049"/>
    <w:rsid w:val="00BD3442"/>
    <w:rsid w:val="00BD3945"/>
    <w:rsid w:val="00BD3D25"/>
    <w:rsid w:val="00BD403A"/>
    <w:rsid w:val="00BD4921"/>
    <w:rsid w:val="00BD4969"/>
    <w:rsid w:val="00BD4A35"/>
    <w:rsid w:val="00BD4B61"/>
    <w:rsid w:val="00BD4E72"/>
    <w:rsid w:val="00BD5903"/>
    <w:rsid w:val="00BD6186"/>
    <w:rsid w:val="00BD61CF"/>
    <w:rsid w:val="00BD6298"/>
    <w:rsid w:val="00BD66E4"/>
    <w:rsid w:val="00BD687E"/>
    <w:rsid w:val="00BD6B44"/>
    <w:rsid w:val="00BD6B92"/>
    <w:rsid w:val="00BD6C82"/>
    <w:rsid w:val="00BD70A1"/>
    <w:rsid w:val="00BD723F"/>
    <w:rsid w:val="00BD75C4"/>
    <w:rsid w:val="00BD768A"/>
    <w:rsid w:val="00BD7713"/>
    <w:rsid w:val="00BD7D1C"/>
    <w:rsid w:val="00BD7DB1"/>
    <w:rsid w:val="00BD7E72"/>
    <w:rsid w:val="00BD7F05"/>
    <w:rsid w:val="00BE0325"/>
    <w:rsid w:val="00BE0634"/>
    <w:rsid w:val="00BE0AD4"/>
    <w:rsid w:val="00BE0AD7"/>
    <w:rsid w:val="00BE0D6F"/>
    <w:rsid w:val="00BE129B"/>
    <w:rsid w:val="00BE12C4"/>
    <w:rsid w:val="00BE136B"/>
    <w:rsid w:val="00BE15EA"/>
    <w:rsid w:val="00BE1ED7"/>
    <w:rsid w:val="00BE1FC0"/>
    <w:rsid w:val="00BE2114"/>
    <w:rsid w:val="00BE21CF"/>
    <w:rsid w:val="00BE238B"/>
    <w:rsid w:val="00BE242C"/>
    <w:rsid w:val="00BE272B"/>
    <w:rsid w:val="00BE275D"/>
    <w:rsid w:val="00BE2B7D"/>
    <w:rsid w:val="00BE3128"/>
    <w:rsid w:val="00BE320A"/>
    <w:rsid w:val="00BE32AC"/>
    <w:rsid w:val="00BE34CE"/>
    <w:rsid w:val="00BE3A30"/>
    <w:rsid w:val="00BE3C54"/>
    <w:rsid w:val="00BE3CB6"/>
    <w:rsid w:val="00BE3DF0"/>
    <w:rsid w:val="00BE3F85"/>
    <w:rsid w:val="00BE4107"/>
    <w:rsid w:val="00BE42DD"/>
    <w:rsid w:val="00BE451D"/>
    <w:rsid w:val="00BE463F"/>
    <w:rsid w:val="00BE4DCA"/>
    <w:rsid w:val="00BE5219"/>
    <w:rsid w:val="00BE533E"/>
    <w:rsid w:val="00BE5420"/>
    <w:rsid w:val="00BE5442"/>
    <w:rsid w:val="00BE55AD"/>
    <w:rsid w:val="00BE55DA"/>
    <w:rsid w:val="00BE5789"/>
    <w:rsid w:val="00BE59BF"/>
    <w:rsid w:val="00BE5A56"/>
    <w:rsid w:val="00BE5BCE"/>
    <w:rsid w:val="00BE5EA7"/>
    <w:rsid w:val="00BE5F21"/>
    <w:rsid w:val="00BE5FA1"/>
    <w:rsid w:val="00BE6338"/>
    <w:rsid w:val="00BE63D6"/>
    <w:rsid w:val="00BE671B"/>
    <w:rsid w:val="00BE6B8D"/>
    <w:rsid w:val="00BE6E0B"/>
    <w:rsid w:val="00BE6FCF"/>
    <w:rsid w:val="00BE7192"/>
    <w:rsid w:val="00BE72BB"/>
    <w:rsid w:val="00BE73EB"/>
    <w:rsid w:val="00BE78B4"/>
    <w:rsid w:val="00BE7D19"/>
    <w:rsid w:val="00BF02AC"/>
    <w:rsid w:val="00BF04F0"/>
    <w:rsid w:val="00BF0640"/>
    <w:rsid w:val="00BF06E5"/>
    <w:rsid w:val="00BF0854"/>
    <w:rsid w:val="00BF0AE2"/>
    <w:rsid w:val="00BF0D4F"/>
    <w:rsid w:val="00BF10CB"/>
    <w:rsid w:val="00BF11C5"/>
    <w:rsid w:val="00BF1345"/>
    <w:rsid w:val="00BF19B9"/>
    <w:rsid w:val="00BF1ADE"/>
    <w:rsid w:val="00BF1E11"/>
    <w:rsid w:val="00BF21C6"/>
    <w:rsid w:val="00BF249D"/>
    <w:rsid w:val="00BF265A"/>
    <w:rsid w:val="00BF271E"/>
    <w:rsid w:val="00BF27A2"/>
    <w:rsid w:val="00BF29E0"/>
    <w:rsid w:val="00BF2AE5"/>
    <w:rsid w:val="00BF2B02"/>
    <w:rsid w:val="00BF2F15"/>
    <w:rsid w:val="00BF2F51"/>
    <w:rsid w:val="00BF3655"/>
    <w:rsid w:val="00BF3A65"/>
    <w:rsid w:val="00BF3B61"/>
    <w:rsid w:val="00BF3C35"/>
    <w:rsid w:val="00BF3F24"/>
    <w:rsid w:val="00BF4125"/>
    <w:rsid w:val="00BF41F5"/>
    <w:rsid w:val="00BF4599"/>
    <w:rsid w:val="00BF45E0"/>
    <w:rsid w:val="00BF4B54"/>
    <w:rsid w:val="00BF4DCE"/>
    <w:rsid w:val="00BF5156"/>
    <w:rsid w:val="00BF537A"/>
    <w:rsid w:val="00BF57BF"/>
    <w:rsid w:val="00BF589D"/>
    <w:rsid w:val="00BF5EF6"/>
    <w:rsid w:val="00BF6216"/>
    <w:rsid w:val="00BF67B5"/>
    <w:rsid w:val="00BF687E"/>
    <w:rsid w:val="00BF6A96"/>
    <w:rsid w:val="00BF6AA0"/>
    <w:rsid w:val="00BF721E"/>
    <w:rsid w:val="00BF7385"/>
    <w:rsid w:val="00BF745F"/>
    <w:rsid w:val="00BF75ED"/>
    <w:rsid w:val="00BF772B"/>
    <w:rsid w:val="00BF782D"/>
    <w:rsid w:val="00BF788B"/>
    <w:rsid w:val="00BF7901"/>
    <w:rsid w:val="00BF7951"/>
    <w:rsid w:val="00BF7F1C"/>
    <w:rsid w:val="00C00263"/>
    <w:rsid w:val="00C002D6"/>
    <w:rsid w:val="00C003C7"/>
    <w:rsid w:val="00C0075D"/>
    <w:rsid w:val="00C00C6B"/>
    <w:rsid w:val="00C0134C"/>
    <w:rsid w:val="00C01414"/>
    <w:rsid w:val="00C014B2"/>
    <w:rsid w:val="00C01817"/>
    <w:rsid w:val="00C01CCB"/>
    <w:rsid w:val="00C01DC3"/>
    <w:rsid w:val="00C01E05"/>
    <w:rsid w:val="00C01F21"/>
    <w:rsid w:val="00C02042"/>
    <w:rsid w:val="00C02244"/>
    <w:rsid w:val="00C0230D"/>
    <w:rsid w:val="00C026AD"/>
    <w:rsid w:val="00C0270F"/>
    <w:rsid w:val="00C0294B"/>
    <w:rsid w:val="00C02A6F"/>
    <w:rsid w:val="00C02CA9"/>
    <w:rsid w:val="00C032B1"/>
    <w:rsid w:val="00C0331E"/>
    <w:rsid w:val="00C035D2"/>
    <w:rsid w:val="00C03F52"/>
    <w:rsid w:val="00C040BC"/>
    <w:rsid w:val="00C0421C"/>
    <w:rsid w:val="00C04387"/>
    <w:rsid w:val="00C04602"/>
    <w:rsid w:val="00C04705"/>
    <w:rsid w:val="00C04F0D"/>
    <w:rsid w:val="00C050A1"/>
    <w:rsid w:val="00C0512D"/>
    <w:rsid w:val="00C0531C"/>
    <w:rsid w:val="00C0532B"/>
    <w:rsid w:val="00C054A6"/>
    <w:rsid w:val="00C05881"/>
    <w:rsid w:val="00C05AD1"/>
    <w:rsid w:val="00C06013"/>
    <w:rsid w:val="00C06050"/>
    <w:rsid w:val="00C0625B"/>
    <w:rsid w:val="00C06262"/>
    <w:rsid w:val="00C0633A"/>
    <w:rsid w:val="00C06347"/>
    <w:rsid w:val="00C06391"/>
    <w:rsid w:val="00C06482"/>
    <w:rsid w:val="00C067D5"/>
    <w:rsid w:val="00C06BF4"/>
    <w:rsid w:val="00C06C4E"/>
    <w:rsid w:val="00C06C5C"/>
    <w:rsid w:val="00C06C6B"/>
    <w:rsid w:val="00C071A1"/>
    <w:rsid w:val="00C0779A"/>
    <w:rsid w:val="00C0786C"/>
    <w:rsid w:val="00C079E0"/>
    <w:rsid w:val="00C07E33"/>
    <w:rsid w:val="00C10100"/>
    <w:rsid w:val="00C10239"/>
    <w:rsid w:val="00C1049C"/>
    <w:rsid w:val="00C10751"/>
    <w:rsid w:val="00C109BE"/>
    <w:rsid w:val="00C109E7"/>
    <w:rsid w:val="00C10A7D"/>
    <w:rsid w:val="00C11063"/>
    <w:rsid w:val="00C11066"/>
    <w:rsid w:val="00C11097"/>
    <w:rsid w:val="00C11271"/>
    <w:rsid w:val="00C112C6"/>
    <w:rsid w:val="00C11571"/>
    <w:rsid w:val="00C11582"/>
    <w:rsid w:val="00C116AB"/>
    <w:rsid w:val="00C12201"/>
    <w:rsid w:val="00C122BF"/>
    <w:rsid w:val="00C12338"/>
    <w:rsid w:val="00C12427"/>
    <w:rsid w:val="00C12A55"/>
    <w:rsid w:val="00C12E45"/>
    <w:rsid w:val="00C13254"/>
    <w:rsid w:val="00C13658"/>
    <w:rsid w:val="00C13664"/>
    <w:rsid w:val="00C13DCB"/>
    <w:rsid w:val="00C13E63"/>
    <w:rsid w:val="00C140F7"/>
    <w:rsid w:val="00C14126"/>
    <w:rsid w:val="00C141BD"/>
    <w:rsid w:val="00C14557"/>
    <w:rsid w:val="00C14563"/>
    <w:rsid w:val="00C14607"/>
    <w:rsid w:val="00C14864"/>
    <w:rsid w:val="00C148B4"/>
    <w:rsid w:val="00C14AD0"/>
    <w:rsid w:val="00C14C6A"/>
    <w:rsid w:val="00C15811"/>
    <w:rsid w:val="00C15A59"/>
    <w:rsid w:val="00C15AD5"/>
    <w:rsid w:val="00C15B21"/>
    <w:rsid w:val="00C15B26"/>
    <w:rsid w:val="00C15DAD"/>
    <w:rsid w:val="00C15FB3"/>
    <w:rsid w:val="00C16067"/>
    <w:rsid w:val="00C16483"/>
    <w:rsid w:val="00C165A3"/>
    <w:rsid w:val="00C165D5"/>
    <w:rsid w:val="00C1677A"/>
    <w:rsid w:val="00C1684F"/>
    <w:rsid w:val="00C1688C"/>
    <w:rsid w:val="00C16BF9"/>
    <w:rsid w:val="00C16F92"/>
    <w:rsid w:val="00C17048"/>
    <w:rsid w:val="00C1733B"/>
    <w:rsid w:val="00C17504"/>
    <w:rsid w:val="00C17CC3"/>
    <w:rsid w:val="00C17D6D"/>
    <w:rsid w:val="00C17DD1"/>
    <w:rsid w:val="00C200C0"/>
    <w:rsid w:val="00C200E0"/>
    <w:rsid w:val="00C204F1"/>
    <w:rsid w:val="00C204FC"/>
    <w:rsid w:val="00C20622"/>
    <w:rsid w:val="00C207A2"/>
    <w:rsid w:val="00C209E1"/>
    <w:rsid w:val="00C20C01"/>
    <w:rsid w:val="00C20DB8"/>
    <w:rsid w:val="00C20FCE"/>
    <w:rsid w:val="00C21202"/>
    <w:rsid w:val="00C21526"/>
    <w:rsid w:val="00C21977"/>
    <w:rsid w:val="00C21D65"/>
    <w:rsid w:val="00C21E76"/>
    <w:rsid w:val="00C22521"/>
    <w:rsid w:val="00C227F6"/>
    <w:rsid w:val="00C22A06"/>
    <w:rsid w:val="00C22DBF"/>
    <w:rsid w:val="00C22F5A"/>
    <w:rsid w:val="00C23151"/>
    <w:rsid w:val="00C2330A"/>
    <w:rsid w:val="00C23410"/>
    <w:rsid w:val="00C238E6"/>
    <w:rsid w:val="00C23C69"/>
    <w:rsid w:val="00C24153"/>
    <w:rsid w:val="00C241E5"/>
    <w:rsid w:val="00C2434F"/>
    <w:rsid w:val="00C244E6"/>
    <w:rsid w:val="00C24542"/>
    <w:rsid w:val="00C24581"/>
    <w:rsid w:val="00C24F73"/>
    <w:rsid w:val="00C250CF"/>
    <w:rsid w:val="00C253D8"/>
    <w:rsid w:val="00C253E9"/>
    <w:rsid w:val="00C256DA"/>
    <w:rsid w:val="00C258A1"/>
    <w:rsid w:val="00C25C38"/>
    <w:rsid w:val="00C25F0E"/>
    <w:rsid w:val="00C26783"/>
    <w:rsid w:val="00C26C5E"/>
    <w:rsid w:val="00C26D24"/>
    <w:rsid w:val="00C26D57"/>
    <w:rsid w:val="00C26DC1"/>
    <w:rsid w:val="00C27224"/>
    <w:rsid w:val="00C2724A"/>
    <w:rsid w:val="00C27547"/>
    <w:rsid w:val="00C27647"/>
    <w:rsid w:val="00C2771C"/>
    <w:rsid w:val="00C27D77"/>
    <w:rsid w:val="00C27DEF"/>
    <w:rsid w:val="00C27EDA"/>
    <w:rsid w:val="00C30190"/>
    <w:rsid w:val="00C30214"/>
    <w:rsid w:val="00C30460"/>
    <w:rsid w:val="00C30833"/>
    <w:rsid w:val="00C30A86"/>
    <w:rsid w:val="00C30ABF"/>
    <w:rsid w:val="00C30B80"/>
    <w:rsid w:val="00C30BC5"/>
    <w:rsid w:val="00C314E9"/>
    <w:rsid w:val="00C31D4D"/>
    <w:rsid w:val="00C31D8F"/>
    <w:rsid w:val="00C31F97"/>
    <w:rsid w:val="00C321C4"/>
    <w:rsid w:val="00C32271"/>
    <w:rsid w:val="00C32289"/>
    <w:rsid w:val="00C324CD"/>
    <w:rsid w:val="00C325C1"/>
    <w:rsid w:val="00C32852"/>
    <w:rsid w:val="00C32856"/>
    <w:rsid w:val="00C32D93"/>
    <w:rsid w:val="00C3319C"/>
    <w:rsid w:val="00C33480"/>
    <w:rsid w:val="00C335D1"/>
    <w:rsid w:val="00C3362A"/>
    <w:rsid w:val="00C3394E"/>
    <w:rsid w:val="00C3396C"/>
    <w:rsid w:val="00C33A46"/>
    <w:rsid w:val="00C341E9"/>
    <w:rsid w:val="00C345E5"/>
    <w:rsid w:val="00C34C86"/>
    <w:rsid w:val="00C34CD8"/>
    <w:rsid w:val="00C34F5F"/>
    <w:rsid w:val="00C35197"/>
    <w:rsid w:val="00C351A5"/>
    <w:rsid w:val="00C354E3"/>
    <w:rsid w:val="00C35542"/>
    <w:rsid w:val="00C356BE"/>
    <w:rsid w:val="00C3582A"/>
    <w:rsid w:val="00C35C0A"/>
    <w:rsid w:val="00C35C83"/>
    <w:rsid w:val="00C35D19"/>
    <w:rsid w:val="00C3634F"/>
    <w:rsid w:val="00C36484"/>
    <w:rsid w:val="00C3667D"/>
    <w:rsid w:val="00C3668B"/>
    <w:rsid w:val="00C36825"/>
    <w:rsid w:val="00C36CBD"/>
    <w:rsid w:val="00C36D93"/>
    <w:rsid w:val="00C37128"/>
    <w:rsid w:val="00C37144"/>
    <w:rsid w:val="00C37239"/>
    <w:rsid w:val="00C378AF"/>
    <w:rsid w:val="00C37A46"/>
    <w:rsid w:val="00C37B83"/>
    <w:rsid w:val="00C37ED7"/>
    <w:rsid w:val="00C40084"/>
    <w:rsid w:val="00C414C5"/>
    <w:rsid w:val="00C415A8"/>
    <w:rsid w:val="00C4189B"/>
    <w:rsid w:val="00C418A8"/>
    <w:rsid w:val="00C41B68"/>
    <w:rsid w:val="00C41B91"/>
    <w:rsid w:val="00C41C6C"/>
    <w:rsid w:val="00C41CD8"/>
    <w:rsid w:val="00C41EFF"/>
    <w:rsid w:val="00C420DB"/>
    <w:rsid w:val="00C423CF"/>
    <w:rsid w:val="00C42C50"/>
    <w:rsid w:val="00C42FC6"/>
    <w:rsid w:val="00C43138"/>
    <w:rsid w:val="00C4342C"/>
    <w:rsid w:val="00C43D5D"/>
    <w:rsid w:val="00C43EEA"/>
    <w:rsid w:val="00C44111"/>
    <w:rsid w:val="00C44367"/>
    <w:rsid w:val="00C4443D"/>
    <w:rsid w:val="00C44738"/>
    <w:rsid w:val="00C450CB"/>
    <w:rsid w:val="00C453C5"/>
    <w:rsid w:val="00C4593D"/>
    <w:rsid w:val="00C45B25"/>
    <w:rsid w:val="00C45D55"/>
    <w:rsid w:val="00C464B9"/>
    <w:rsid w:val="00C46AE6"/>
    <w:rsid w:val="00C47109"/>
    <w:rsid w:val="00C47131"/>
    <w:rsid w:val="00C476AD"/>
    <w:rsid w:val="00C47B2B"/>
    <w:rsid w:val="00C47E1D"/>
    <w:rsid w:val="00C50052"/>
    <w:rsid w:val="00C501B1"/>
    <w:rsid w:val="00C50391"/>
    <w:rsid w:val="00C504B6"/>
    <w:rsid w:val="00C504D7"/>
    <w:rsid w:val="00C50881"/>
    <w:rsid w:val="00C50F00"/>
    <w:rsid w:val="00C50F70"/>
    <w:rsid w:val="00C510C8"/>
    <w:rsid w:val="00C511FF"/>
    <w:rsid w:val="00C515A7"/>
    <w:rsid w:val="00C51630"/>
    <w:rsid w:val="00C51853"/>
    <w:rsid w:val="00C51963"/>
    <w:rsid w:val="00C51B64"/>
    <w:rsid w:val="00C5209A"/>
    <w:rsid w:val="00C5211B"/>
    <w:rsid w:val="00C523FE"/>
    <w:rsid w:val="00C52539"/>
    <w:rsid w:val="00C5257E"/>
    <w:rsid w:val="00C52706"/>
    <w:rsid w:val="00C5294D"/>
    <w:rsid w:val="00C5298F"/>
    <w:rsid w:val="00C52A35"/>
    <w:rsid w:val="00C52C3A"/>
    <w:rsid w:val="00C52D6F"/>
    <w:rsid w:val="00C52EA8"/>
    <w:rsid w:val="00C52EB9"/>
    <w:rsid w:val="00C530C2"/>
    <w:rsid w:val="00C53325"/>
    <w:rsid w:val="00C53561"/>
    <w:rsid w:val="00C53DE7"/>
    <w:rsid w:val="00C53F0A"/>
    <w:rsid w:val="00C5400D"/>
    <w:rsid w:val="00C54221"/>
    <w:rsid w:val="00C543F0"/>
    <w:rsid w:val="00C548D3"/>
    <w:rsid w:val="00C54A22"/>
    <w:rsid w:val="00C54E7A"/>
    <w:rsid w:val="00C55081"/>
    <w:rsid w:val="00C55344"/>
    <w:rsid w:val="00C55590"/>
    <w:rsid w:val="00C555E5"/>
    <w:rsid w:val="00C557EB"/>
    <w:rsid w:val="00C55826"/>
    <w:rsid w:val="00C55C0B"/>
    <w:rsid w:val="00C55C10"/>
    <w:rsid w:val="00C55DFA"/>
    <w:rsid w:val="00C55E96"/>
    <w:rsid w:val="00C55EDA"/>
    <w:rsid w:val="00C561B3"/>
    <w:rsid w:val="00C5658B"/>
    <w:rsid w:val="00C56AEE"/>
    <w:rsid w:val="00C56BE1"/>
    <w:rsid w:val="00C56CE3"/>
    <w:rsid w:val="00C57202"/>
    <w:rsid w:val="00C57414"/>
    <w:rsid w:val="00C57417"/>
    <w:rsid w:val="00C57440"/>
    <w:rsid w:val="00C57673"/>
    <w:rsid w:val="00C57697"/>
    <w:rsid w:val="00C57997"/>
    <w:rsid w:val="00C57A93"/>
    <w:rsid w:val="00C57AF0"/>
    <w:rsid w:val="00C57C8A"/>
    <w:rsid w:val="00C57E74"/>
    <w:rsid w:val="00C6027D"/>
    <w:rsid w:val="00C60520"/>
    <w:rsid w:val="00C60733"/>
    <w:rsid w:val="00C608BE"/>
    <w:rsid w:val="00C6124E"/>
    <w:rsid w:val="00C6161C"/>
    <w:rsid w:val="00C61660"/>
    <w:rsid w:val="00C617DD"/>
    <w:rsid w:val="00C61D83"/>
    <w:rsid w:val="00C61EB3"/>
    <w:rsid w:val="00C62178"/>
    <w:rsid w:val="00C621BE"/>
    <w:rsid w:val="00C62665"/>
    <w:rsid w:val="00C626A3"/>
    <w:rsid w:val="00C626D1"/>
    <w:rsid w:val="00C62807"/>
    <w:rsid w:val="00C628F6"/>
    <w:rsid w:val="00C62F8F"/>
    <w:rsid w:val="00C63153"/>
    <w:rsid w:val="00C63222"/>
    <w:rsid w:val="00C6336C"/>
    <w:rsid w:val="00C6363A"/>
    <w:rsid w:val="00C638A0"/>
    <w:rsid w:val="00C63ABF"/>
    <w:rsid w:val="00C63E78"/>
    <w:rsid w:val="00C63FD1"/>
    <w:rsid w:val="00C643DD"/>
    <w:rsid w:val="00C6442C"/>
    <w:rsid w:val="00C64471"/>
    <w:rsid w:val="00C6448B"/>
    <w:rsid w:val="00C64521"/>
    <w:rsid w:val="00C6452E"/>
    <w:rsid w:val="00C64949"/>
    <w:rsid w:val="00C649BC"/>
    <w:rsid w:val="00C64B56"/>
    <w:rsid w:val="00C64BE1"/>
    <w:rsid w:val="00C64CB5"/>
    <w:rsid w:val="00C64CCB"/>
    <w:rsid w:val="00C655AB"/>
    <w:rsid w:val="00C657DB"/>
    <w:rsid w:val="00C658DF"/>
    <w:rsid w:val="00C65960"/>
    <w:rsid w:val="00C659DE"/>
    <w:rsid w:val="00C65C8F"/>
    <w:rsid w:val="00C65E35"/>
    <w:rsid w:val="00C66278"/>
    <w:rsid w:val="00C66A77"/>
    <w:rsid w:val="00C66AAB"/>
    <w:rsid w:val="00C66C4A"/>
    <w:rsid w:val="00C66D5C"/>
    <w:rsid w:val="00C66EB1"/>
    <w:rsid w:val="00C67088"/>
    <w:rsid w:val="00C67175"/>
    <w:rsid w:val="00C675A7"/>
    <w:rsid w:val="00C676CB"/>
    <w:rsid w:val="00C679F8"/>
    <w:rsid w:val="00C67E48"/>
    <w:rsid w:val="00C70338"/>
    <w:rsid w:val="00C7045A"/>
    <w:rsid w:val="00C70861"/>
    <w:rsid w:val="00C709B9"/>
    <w:rsid w:val="00C70A61"/>
    <w:rsid w:val="00C70B79"/>
    <w:rsid w:val="00C70E9D"/>
    <w:rsid w:val="00C71090"/>
    <w:rsid w:val="00C71246"/>
    <w:rsid w:val="00C71304"/>
    <w:rsid w:val="00C7198B"/>
    <w:rsid w:val="00C719C0"/>
    <w:rsid w:val="00C71B1E"/>
    <w:rsid w:val="00C71CA1"/>
    <w:rsid w:val="00C72057"/>
    <w:rsid w:val="00C721F6"/>
    <w:rsid w:val="00C724DE"/>
    <w:rsid w:val="00C72814"/>
    <w:rsid w:val="00C72A10"/>
    <w:rsid w:val="00C72B04"/>
    <w:rsid w:val="00C72BBB"/>
    <w:rsid w:val="00C72CB3"/>
    <w:rsid w:val="00C72DF3"/>
    <w:rsid w:val="00C73B3E"/>
    <w:rsid w:val="00C74314"/>
    <w:rsid w:val="00C7433C"/>
    <w:rsid w:val="00C74363"/>
    <w:rsid w:val="00C74904"/>
    <w:rsid w:val="00C74932"/>
    <w:rsid w:val="00C74A02"/>
    <w:rsid w:val="00C74B89"/>
    <w:rsid w:val="00C74C99"/>
    <w:rsid w:val="00C74E59"/>
    <w:rsid w:val="00C75326"/>
    <w:rsid w:val="00C755F5"/>
    <w:rsid w:val="00C7568A"/>
    <w:rsid w:val="00C756D0"/>
    <w:rsid w:val="00C759C3"/>
    <w:rsid w:val="00C75BAD"/>
    <w:rsid w:val="00C75E90"/>
    <w:rsid w:val="00C76064"/>
    <w:rsid w:val="00C768B5"/>
    <w:rsid w:val="00C769A0"/>
    <w:rsid w:val="00C76BA2"/>
    <w:rsid w:val="00C7728E"/>
    <w:rsid w:val="00C77CEC"/>
    <w:rsid w:val="00C80352"/>
    <w:rsid w:val="00C80565"/>
    <w:rsid w:val="00C805D0"/>
    <w:rsid w:val="00C806D3"/>
    <w:rsid w:val="00C8073E"/>
    <w:rsid w:val="00C8077E"/>
    <w:rsid w:val="00C808C9"/>
    <w:rsid w:val="00C80BB2"/>
    <w:rsid w:val="00C80CD2"/>
    <w:rsid w:val="00C81159"/>
    <w:rsid w:val="00C812DC"/>
    <w:rsid w:val="00C816FC"/>
    <w:rsid w:val="00C817CE"/>
    <w:rsid w:val="00C81B9A"/>
    <w:rsid w:val="00C821A0"/>
    <w:rsid w:val="00C8238B"/>
    <w:rsid w:val="00C824B2"/>
    <w:rsid w:val="00C82816"/>
    <w:rsid w:val="00C82FFF"/>
    <w:rsid w:val="00C831B7"/>
    <w:rsid w:val="00C8329F"/>
    <w:rsid w:val="00C835CF"/>
    <w:rsid w:val="00C8396E"/>
    <w:rsid w:val="00C83BFB"/>
    <w:rsid w:val="00C83C5F"/>
    <w:rsid w:val="00C83FC6"/>
    <w:rsid w:val="00C841DD"/>
    <w:rsid w:val="00C841ED"/>
    <w:rsid w:val="00C845A4"/>
    <w:rsid w:val="00C847F7"/>
    <w:rsid w:val="00C84B81"/>
    <w:rsid w:val="00C84EEB"/>
    <w:rsid w:val="00C853F4"/>
    <w:rsid w:val="00C85883"/>
    <w:rsid w:val="00C85B59"/>
    <w:rsid w:val="00C85E46"/>
    <w:rsid w:val="00C8675E"/>
    <w:rsid w:val="00C868B5"/>
    <w:rsid w:val="00C86B6A"/>
    <w:rsid w:val="00C86B82"/>
    <w:rsid w:val="00C86C8C"/>
    <w:rsid w:val="00C86EAE"/>
    <w:rsid w:val="00C86EDE"/>
    <w:rsid w:val="00C870C1"/>
    <w:rsid w:val="00C87220"/>
    <w:rsid w:val="00C87917"/>
    <w:rsid w:val="00C8791B"/>
    <w:rsid w:val="00C87959"/>
    <w:rsid w:val="00C87A3A"/>
    <w:rsid w:val="00C87A49"/>
    <w:rsid w:val="00C87B24"/>
    <w:rsid w:val="00C87BE6"/>
    <w:rsid w:val="00C87E13"/>
    <w:rsid w:val="00C9005B"/>
    <w:rsid w:val="00C90659"/>
    <w:rsid w:val="00C90A0D"/>
    <w:rsid w:val="00C90A20"/>
    <w:rsid w:val="00C90BFA"/>
    <w:rsid w:val="00C90D23"/>
    <w:rsid w:val="00C90E37"/>
    <w:rsid w:val="00C90F1F"/>
    <w:rsid w:val="00C910D3"/>
    <w:rsid w:val="00C911E4"/>
    <w:rsid w:val="00C91225"/>
    <w:rsid w:val="00C9134D"/>
    <w:rsid w:val="00C914E4"/>
    <w:rsid w:val="00C91624"/>
    <w:rsid w:val="00C91759"/>
    <w:rsid w:val="00C91F78"/>
    <w:rsid w:val="00C92313"/>
    <w:rsid w:val="00C925BE"/>
    <w:rsid w:val="00C92667"/>
    <w:rsid w:val="00C92BC6"/>
    <w:rsid w:val="00C92BDB"/>
    <w:rsid w:val="00C93474"/>
    <w:rsid w:val="00C93A20"/>
    <w:rsid w:val="00C93D6E"/>
    <w:rsid w:val="00C93EE3"/>
    <w:rsid w:val="00C941FA"/>
    <w:rsid w:val="00C9469F"/>
    <w:rsid w:val="00C94A90"/>
    <w:rsid w:val="00C94B97"/>
    <w:rsid w:val="00C94BD5"/>
    <w:rsid w:val="00C951A4"/>
    <w:rsid w:val="00C9580C"/>
    <w:rsid w:val="00C95B92"/>
    <w:rsid w:val="00C95C73"/>
    <w:rsid w:val="00C95EA3"/>
    <w:rsid w:val="00C96031"/>
    <w:rsid w:val="00C96188"/>
    <w:rsid w:val="00C96E64"/>
    <w:rsid w:val="00C96F24"/>
    <w:rsid w:val="00C96F51"/>
    <w:rsid w:val="00C974D7"/>
    <w:rsid w:val="00C974FD"/>
    <w:rsid w:val="00C9767D"/>
    <w:rsid w:val="00C9799A"/>
    <w:rsid w:val="00C97AC6"/>
    <w:rsid w:val="00C97C23"/>
    <w:rsid w:val="00C97C46"/>
    <w:rsid w:val="00C97D93"/>
    <w:rsid w:val="00C97DC0"/>
    <w:rsid w:val="00CA021D"/>
    <w:rsid w:val="00CA0670"/>
    <w:rsid w:val="00CA08AB"/>
    <w:rsid w:val="00CA094E"/>
    <w:rsid w:val="00CA0B1B"/>
    <w:rsid w:val="00CA0CC8"/>
    <w:rsid w:val="00CA0E2E"/>
    <w:rsid w:val="00CA0FDA"/>
    <w:rsid w:val="00CA1876"/>
    <w:rsid w:val="00CA1B6E"/>
    <w:rsid w:val="00CA2094"/>
    <w:rsid w:val="00CA2AC8"/>
    <w:rsid w:val="00CA30AF"/>
    <w:rsid w:val="00CA3223"/>
    <w:rsid w:val="00CA38D7"/>
    <w:rsid w:val="00CA391A"/>
    <w:rsid w:val="00CA3AA6"/>
    <w:rsid w:val="00CA3B09"/>
    <w:rsid w:val="00CA3B83"/>
    <w:rsid w:val="00CA3DF8"/>
    <w:rsid w:val="00CA3F0B"/>
    <w:rsid w:val="00CA44F9"/>
    <w:rsid w:val="00CA45D5"/>
    <w:rsid w:val="00CA4A82"/>
    <w:rsid w:val="00CA4B52"/>
    <w:rsid w:val="00CA4D5F"/>
    <w:rsid w:val="00CA4D93"/>
    <w:rsid w:val="00CA4DD4"/>
    <w:rsid w:val="00CA4DEC"/>
    <w:rsid w:val="00CA4F19"/>
    <w:rsid w:val="00CA504C"/>
    <w:rsid w:val="00CA535F"/>
    <w:rsid w:val="00CA57E5"/>
    <w:rsid w:val="00CA5F9D"/>
    <w:rsid w:val="00CA61E3"/>
    <w:rsid w:val="00CA657E"/>
    <w:rsid w:val="00CA6679"/>
    <w:rsid w:val="00CA66A2"/>
    <w:rsid w:val="00CA66C8"/>
    <w:rsid w:val="00CA67AE"/>
    <w:rsid w:val="00CA699B"/>
    <w:rsid w:val="00CA69E8"/>
    <w:rsid w:val="00CA6CA4"/>
    <w:rsid w:val="00CA7241"/>
    <w:rsid w:val="00CA751A"/>
    <w:rsid w:val="00CA7C7F"/>
    <w:rsid w:val="00CA7D91"/>
    <w:rsid w:val="00CA7D97"/>
    <w:rsid w:val="00CB001D"/>
    <w:rsid w:val="00CB0192"/>
    <w:rsid w:val="00CB0361"/>
    <w:rsid w:val="00CB0527"/>
    <w:rsid w:val="00CB0762"/>
    <w:rsid w:val="00CB0CE3"/>
    <w:rsid w:val="00CB13E1"/>
    <w:rsid w:val="00CB14CE"/>
    <w:rsid w:val="00CB1954"/>
    <w:rsid w:val="00CB1A01"/>
    <w:rsid w:val="00CB1B2A"/>
    <w:rsid w:val="00CB1BCF"/>
    <w:rsid w:val="00CB1BD3"/>
    <w:rsid w:val="00CB1F7E"/>
    <w:rsid w:val="00CB21A9"/>
    <w:rsid w:val="00CB22E3"/>
    <w:rsid w:val="00CB22E5"/>
    <w:rsid w:val="00CB25F5"/>
    <w:rsid w:val="00CB2705"/>
    <w:rsid w:val="00CB28E6"/>
    <w:rsid w:val="00CB2E05"/>
    <w:rsid w:val="00CB30DA"/>
    <w:rsid w:val="00CB3524"/>
    <w:rsid w:val="00CB39FD"/>
    <w:rsid w:val="00CB43FA"/>
    <w:rsid w:val="00CB45FB"/>
    <w:rsid w:val="00CB47FA"/>
    <w:rsid w:val="00CB4893"/>
    <w:rsid w:val="00CB4A63"/>
    <w:rsid w:val="00CB4BC7"/>
    <w:rsid w:val="00CB55FF"/>
    <w:rsid w:val="00CB5654"/>
    <w:rsid w:val="00CB5B1D"/>
    <w:rsid w:val="00CB5B9D"/>
    <w:rsid w:val="00CB5C4E"/>
    <w:rsid w:val="00CB5D2F"/>
    <w:rsid w:val="00CB5D88"/>
    <w:rsid w:val="00CB5E63"/>
    <w:rsid w:val="00CB61BA"/>
    <w:rsid w:val="00CB61CD"/>
    <w:rsid w:val="00CB64F5"/>
    <w:rsid w:val="00CB6630"/>
    <w:rsid w:val="00CB6747"/>
    <w:rsid w:val="00CB683D"/>
    <w:rsid w:val="00CB69AF"/>
    <w:rsid w:val="00CB69DC"/>
    <w:rsid w:val="00CB69F2"/>
    <w:rsid w:val="00CB6D48"/>
    <w:rsid w:val="00CB7239"/>
    <w:rsid w:val="00CB724A"/>
    <w:rsid w:val="00CB7AFE"/>
    <w:rsid w:val="00CB7B11"/>
    <w:rsid w:val="00CB7C1D"/>
    <w:rsid w:val="00CB7DDB"/>
    <w:rsid w:val="00CB7EBA"/>
    <w:rsid w:val="00CC019D"/>
    <w:rsid w:val="00CC0271"/>
    <w:rsid w:val="00CC06D4"/>
    <w:rsid w:val="00CC0791"/>
    <w:rsid w:val="00CC0FB6"/>
    <w:rsid w:val="00CC1017"/>
    <w:rsid w:val="00CC116F"/>
    <w:rsid w:val="00CC133A"/>
    <w:rsid w:val="00CC1612"/>
    <w:rsid w:val="00CC1A95"/>
    <w:rsid w:val="00CC1BB8"/>
    <w:rsid w:val="00CC1CD0"/>
    <w:rsid w:val="00CC1DEE"/>
    <w:rsid w:val="00CC2AFD"/>
    <w:rsid w:val="00CC2E97"/>
    <w:rsid w:val="00CC35F7"/>
    <w:rsid w:val="00CC37FD"/>
    <w:rsid w:val="00CC38A7"/>
    <w:rsid w:val="00CC3920"/>
    <w:rsid w:val="00CC3945"/>
    <w:rsid w:val="00CC3C84"/>
    <w:rsid w:val="00CC3CB2"/>
    <w:rsid w:val="00CC3F9F"/>
    <w:rsid w:val="00CC3FF8"/>
    <w:rsid w:val="00CC409D"/>
    <w:rsid w:val="00CC4767"/>
    <w:rsid w:val="00CC48F4"/>
    <w:rsid w:val="00CC4958"/>
    <w:rsid w:val="00CC496D"/>
    <w:rsid w:val="00CC4AE7"/>
    <w:rsid w:val="00CC4DA3"/>
    <w:rsid w:val="00CC4E38"/>
    <w:rsid w:val="00CC567A"/>
    <w:rsid w:val="00CC5B16"/>
    <w:rsid w:val="00CC5ED7"/>
    <w:rsid w:val="00CC6030"/>
    <w:rsid w:val="00CC6485"/>
    <w:rsid w:val="00CC64E0"/>
    <w:rsid w:val="00CC66FC"/>
    <w:rsid w:val="00CC6901"/>
    <w:rsid w:val="00CC6A17"/>
    <w:rsid w:val="00CC6B46"/>
    <w:rsid w:val="00CC6BCB"/>
    <w:rsid w:val="00CC6CF3"/>
    <w:rsid w:val="00CC6F65"/>
    <w:rsid w:val="00CC7474"/>
    <w:rsid w:val="00CC766A"/>
    <w:rsid w:val="00CC777D"/>
    <w:rsid w:val="00CC784C"/>
    <w:rsid w:val="00CC7904"/>
    <w:rsid w:val="00CC7D8F"/>
    <w:rsid w:val="00CC7F96"/>
    <w:rsid w:val="00CD0218"/>
    <w:rsid w:val="00CD0257"/>
    <w:rsid w:val="00CD029B"/>
    <w:rsid w:val="00CD0CF6"/>
    <w:rsid w:val="00CD1035"/>
    <w:rsid w:val="00CD13B1"/>
    <w:rsid w:val="00CD14F8"/>
    <w:rsid w:val="00CD1600"/>
    <w:rsid w:val="00CD182A"/>
    <w:rsid w:val="00CD1A05"/>
    <w:rsid w:val="00CD1BEF"/>
    <w:rsid w:val="00CD1DDA"/>
    <w:rsid w:val="00CD1EF9"/>
    <w:rsid w:val="00CD2597"/>
    <w:rsid w:val="00CD2851"/>
    <w:rsid w:val="00CD35B3"/>
    <w:rsid w:val="00CD37A6"/>
    <w:rsid w:val="00CD3883"/>
    <w:rsid w:val="00CD3A7F"/>
    <w:rsid w:val="00CD3D7A"/>
    <w:rsid w:val="00CD40E4"/>
    <w:rsid w:val="00CD456E"/>
    <w:rsid w:val="00CD4B68"/>
    <w:rsid w:val="00CD5157"/>
    <w:rsid w:val="00CD5190"/>
    <w:rsid w:val="00CD52DA"/>
    <w:rsid w:val="00CD5313"/>
    <w:rsid w:val="00CD552E"/>
    <w:rsid w:val="00CD56BD"/>
    <w:rsid w:val="00CD58A7"/>
    <w:rsid w:val="00CD596D"/>
    <w:rsid w:val="00CD5D03"/>
    <w:rsid w:val="00CD6791"/>
    <w:rsid w:val="00CD69D1"/>
    <w:rsid w:val="00CD6DA9"/>
    <w:rsid w:val="00CD6F65"/>
    <w:rsid w:val="00CD7087"/>
    <w:rsid w:val="00CD7341"/>
    <w:rsid w:val="00CD7350"/>
    <w:rsid w:val="00CD74E6"/>
    <w:rsid w:val="00CD75D6"/>
    <w:rsid w:val="00CD75E7"/>
    <w:rsid w:val="00CD78FB"/>
    <w:rsid w:val="00CD7AF9"/>
    <w:rsid w:val="00CD7E5B"/>
    <w:rsid w:val="00CD7ED5"/>
    <w:rsid w:val="00CD7F3B"/>
    <w:rsid w:val="00CE0313"/>
    <w:rsid w:val="00CE033D"/>
    <w:rsid w:val="00CE039C"/>
    <w:rsid w:val="00CE03E2"/>
    <w:rsid w:val="00CE0514"/>
    <w:rsid w:val="00CE0A49"/>
    <w:rsid w:val="00CE0D46"/>
    <w:rsid w:val="00CE10ED"/>
    <w:rsid w:val="00CE153E"/>
    <w:rsid w:val="00CE172A"/>
    <w:rsid w:val="00CE1809"/>
    <w:rsid w:val="00CE1950"/>
    <w:rsid w:val="00CE2203"/>
    <w:rsid w:val="00CE29CB"/>
    <w:rsid w:val="00CE2B68"/>
    <w:rsid w:val="00CE2EAB"/>
    <w:rsid w:val="00CE2FE2"/>
    <w:rsid w:val="00CE30EC"/>
    <w:rsid w:val="00CE3713"/>
    <w:rsid w:val="00CE37A2"/>
    <w:rsid w:val="00CE39A7"/>
    <w:rsid w:val="00CE3C65"/>
    <w:rsid w:val="00CE3DAD"/>
    <w:rsid w:val="00CE3FC4"/>
    <w:rsid w:val="00CE46EF"/>
    <w:rsid w:val="00CE475B"/>
    <w:rsid w:val="00CE4797"/>
    <w:rsid w:val="00CE4ABD"/>
    <w:rsid w:val="00CE4B24"/>
    <w:rsid w:val="00CE4B2A"/>
    <w:rsid w:val="00CE4C1E"/>
    <w:rsid w:val="00CE4F9D"/>
    <w:rsid w:val="00CE524C"/>
    <w:rsid w:val="00CE5A0C"/>
    <w:rsid w:val="00CE5B87"/>
    <w:rsid w:val="00CE5D95"/>
    <w:rsid w:val="00CE66CA"/>
    <w:rsid w:val="00CE67E2"/>
    <w:rsid w:val="00CE6837"/>
    <w:rsid w:val="00CE6922"/>
    <w:rsid w:val="00CE6C3E"/>
    <w:rsid w:val="00CE6C8A"/>
    <w:rsid w:val="00CE6D8F"/>
    <w:rsid w:val="00CE6F26"/>
    <w:rsid w:val="00CE721A"/>
    <w:rsid w:val="00CE7312"/>
    <w:rsid w:val="00CE7382"/>
    <w:rsid w:val="00CE746D"/>
    <w:rsid w:val="00CE7782"/>
    <w:rsid w:val="00CE7923"/>
    <w:rsid w:val="00CE7929"/>
    <w:rsid w:val="00CE7A5E"/>
    <w:rsid w:val="00CF0128"/>
    <w:rsid w:val="00CF01CC"/>
    <w:rsid w:val="00CF05AD"/>
    <w:rsid w:val="00CF09CC"/>
    <w:rsid w:val="00CF0C91"/>
    <w:rsid w:val="00CF0D49"/>
    <w:rsid w:val="00CF0D7E"/>
    <w:rsid w:val="00CF0DCB"/>
    <w:rsid w:val="00CF0DEA"/>
    <w:rsid w:val="00CF121C"/>
    <w:rsid w:val="00CF132B"/>
    <w:rsid w:val="00CF1683"/>
    <w:rsid w:val="00CF18D3"/>
    <w:rsid w:val="00CF1A33"/>
    <w:rsid w:val="00CF1A4B"/>
    <w:rsid w:val="00CF1AC8"/>
    <w:rsid w:val="00CF1AE8"/>
    <w:rsid w:val="00CF1C6F"/>
    <w:rsid w:val="00CF1D3E"/>
    <w:rsid w:val="00CF2064"/>
    <w:rsid w:val="00CF2099"/>
    <w:rsid w:val="00CF2426"/>
    <w:rsid w:val="00CF2470"/>
    <w:rsid w:val="00CF2600"/>
    <w:rsid w:val="00CF2D99"/>
    <w:rsid w:val="00CF2F2A"/>
    <w:rsid w:val="00CF30DA"/>
    <w:rsid w:val="00CF3187"/>
    <w:rsid w:val="00CF3983"/>
    <w:rsid w:val="00CF3F1A"/>
    <w:rsid w:val="00CF437F"/>
    <w:rsid w:val="00CF4444"/>
    <w:rsid w:val="00CF4F9F"/>
    <w:rsid w:val="00CF51D1"/>
    <w:rsid w:val="00CF53DD"/>
    <w:rsid w:val="00CF56E2"/>
    <w:rsid w:val="00CF5AC0"/>
    <w:rsid w:val="00CF62CB"/>
    <w:rsid w:val="00CF6C5B"/>
    <w:rsid w:val="00CF7181"/>
    <w:rsid w:val="00CF7182"/>
    <w:rsid w:val="00CF7249"/>
    <w:rsid w:val="00CF75D1"/>
    <w:rsid w:val="00CF7C00"/>
    <w:rsid w:val="00D00284"/>
    <w:rsid w:val="00D0045A"/>
    <w:rsid w:val="00D00475"/>
    <w:rsid w:val="00D0067A"/>
    <w:rsid w:val="00D00715"/>
    <w:rsid w:val="00D0071C"/>
    <w:rsid w:val="00D00957"/>
    <w:rsid w:val="00D00995"/>
    <w:rsid w:val="00D01393"/>
    <w:rsid w:val="00D0139D"/>
    <w:rsid w:val="00D0185B"/>
    <w:rsid w:val="00D01919"/>
    <w:rsid w:val="00D01CD3"/>
    <w:rsid w:val="00D01E79"/>
    <w:rsid w:val="00D0210D"/>
    <w:rsid w:val="00D0212E"/>
    <w:rsid w:val="00D0241E"/>
    <w:rsid w:val="00D02461"/>
    <w:rsid w:val="00D0272F"/>
    <w:rsid w:val="00D02793"/>
    <w:rsid w:val="00D02D2A"/>
    <w:rsid w:val="00D02ED6"/>
    <w:rsid w:val="00D0305F"/>
    <w:rsid w:val="00D03137"/>
    <w:rsid w:val="00D0313D"/>
    <w:rsid w:val="00D03388"/>
    <w:rsid w:val="00D03631"/>
    <w:rsid w:val="00D036AE"/>
    <w:rsid w:val="00D036E4"/>
    <w:rsid w:val="00D0402D"/>
    <w:rsid w:val="00D040EF"/>
    <w:rsid w:val="00D041F8"/>
    <w:rsid w:val="00D0447C"/>
    <w:rsid w:val="00D04696"/>
    <w:rsid w:val="00D04795"/>
    <w:rsid w:val="00D047D1"/>
    <w:rsid w:val="00D049AE"/>
    <w:rsid w:val="00D04D24"/>
    <w:rsid w:val="00D056B4"/>
    <w:rsid w:val="00D056FF"/>
    <w:rsid w:val="00D0579D"/>
    <w:rsid w:val="00D058C3"/>
    <w:rsid w:val="00D05A23"/>
    <w:rsid w:val="00D05D54"/>
    <w:rsid w:val="00D05F23"/>
    <w:rsid w:val="00D06105"/>
    <w:rsid w:val="00D061E4"/>
    <w:rsid w:val="00D063BC"/>
    <w:rsid w:val="00D065DD"/>
    <w:rsid w:val="00D0686A"/>
    <w:rsid w:val="00D06DA3"/>
    <w:rsid w:val="00D06EB4"/>
    <w:rsid w:val="00D06EDC"/>
    <w:rsid w:val="00D06F8F"/>
    <w:rsid w:val="00D072D4"/>
    <w:rsid w:val="00D074E1"/>
    <w:rsid w:val="00D07B07"/>
    <w:rsid w:val="00D07D4B"/>
    <w:rsid w:val="00D109A6"/>
    <w:rsid w:val="00D10A53"/>
    <w:rsid w:val="00D10AF8"/>
    <w:rsid w:val="00D10BE1"/>
    <w:rsid w:val="00D11246"/>
    <w:rsid w:val="00D11702"/>
    <w:rsid w:val="00D11A0F"/>
    <w:rsid w:val="00D11A2D"/>
    <w:rsid w:val="00D11AF3"/>
    <w:rsid w:val="00D11C7F"/>
    <w:rsid w:val="00D11D38"/>
    <w:rsid w:val="00D11F9E"/>
    <w:rsid w:val="00D128E7"/>
    <w:rsid w:val="00D1293C"/>
    <w:rsid w:val="00D12951"/>
    <w:rsid w:val="00D12C8E"/>
    <w:rsid w:val="00D12DB2"/>
    <w:rsid w:val="00D12F4B"/>
    <w:rsid w:val="00D133DB"/>
    <w:rsid w:val="00D134E5"/>
    <w:rsid w:val="00D1350E"/>
    <w:rsid w:val="00D137EB"/>
    <w:rsid w:val="00D138F7"/>
    <w:rsid w:val="00D13E16"/>
    <w:rsid w:val="00D13FC3"/>
    <w:rsid w:val="00D142A7"/>
    <w:rsid w:val="00D1454E"/>
    <w:rsid w:val="00D14594"/>
    <w:rsid w:val="00D146B0"/>
    <w:rsid w:val="00D14854"/>
    <w:rsid w:val="00D14CDC"/>
    <w:rsid w:val="00D14D16"/>
    <w:rsid w:val="00D152AC"/>
    <w:rsid w:val="00D15542"/>
    <w:rsid w:val="00D157EC"/>
    <w:rsid w:val="00D15954"/>
    <w:rsid w:val="00D15B6A"/>
    <w:rsid w:val="00D15E97"/>
    <w:rsid w:val="00D15F51"/>
    <w:rsid w:val="00D160FD"/>
    <w:rsid w:val="00D166D3"/>
    <w:rsid w:val="00D16B3A"/>
    <w:rsid w:val="00D16B9B"/>
    <w:rsid w:val="00D16EAE"/>
    <w:rsid w:val="00D16F03"/>
    <w:rsid w:val="00D16FD6"/>
    <w:rsid w:val="00D1707F"/>
    <w:rsid w:val="00D172CF"/>
    <w:rsid w:val="00D172EB"/>
    <w:rsid w:val="00D17368"/>
    <w:rsid w:val="00D173B0"/>
    <w:rsid w:val="00D17B2C"/>
    <w:rsid w:val="00D17E8E"/>
    <w:rsid w:val="00D200B6"/>
    <w:rsid w:val="00D2075B"/>
    <w:rsid w:val="00D208F1"/>
    <w:rsid w:val="00D20A55"/>
    <w:rsid w:val="00D20ADF"/>
    <w:rsid w:val="00D20CA3"/>
    <w:rsid w:val="00D2104E"/>
    <w:rsid w:val="00D21545"/>
    <w:rsid w:val="00D218E7"/>
    <w:rsid w:val="00D21A0C"/>
    <w:rsid w:val="00D21DE1"/>
    <w:rsid w:val="00D22118"/>
    <w:rsid w:val="00D22150"/>
    <w:rsid w:val="00D22194"/>
    <w:rsid w:val="00D22341"/>
    <w:rsid w:val="00D22956"/>
    <w:rsid w:val="00D22E20"/>
    <w:rsid w:val="00D22ED7"/>
    <w:rsid w:val="00D23259"/>
    <w:rsid w:val="00D2360C"/>
    <w:rsid w:val="00D23685"/>
    <w:rsid w:val="00D23EE9"/>
    <w:rsid w:val="00D244B3"/>
    <w:rsid w:val="00D245AF"/>
    <w:rsid w:val="00D246B8"/>
    <w:rsid w:val="00D24C4C"/>
    <w:rsid w:val="00D25521"/>
    <w:rsid w:val="00D25617"/>
    <w:rsid w:val="00D2567E"/>
    <w:rsid w:val="00D257BF"/>
    <w:rsid w:val="00D2582E"/>
    <w:rsid w:val="00D259E7"/>
    <w:rsid w:val="00D25C81"/>
    <w:rsid w:val="00D25D25"/>
    <w:rsid w:val="00D25F76"/>
    <w:rsid w:val="00D265F6"/>
    <w:rsid w:val="00D26615"/>
    <w:rsid w:val="00D2669B"/>
    <w:rsid w:val="00D26766"/>
    <w:rsid w:val="00D2699C"/>
    <w:rsid w:val="00D26A9F"/>
    <w:rsid w:val="00D26C4F"/>
    <w:rsid w:val="00D27677"/>
    <w:rsid w:val="00D279AE"/>
    <w:rsid w:val="00D27B5D"/>
    <w:rsid w:val="00D27C9A"/>
    <w:rsid w:val="00D27DC4"/>
    <w:rsid w:val="00D30AD8"/>
    <w:rsid w:val="00D30CE6"/>
    <w:rsid w:val="00D30E4E"/>
    <w:rsid w:val="00D30EA5"/>
    <w:rsid w:val="00D311F1"/>
    <w:rsid w:val="00D31590"/>
    <w:rsid w:val="00D315D8"/>
    <w:rsid w:val="00D318F1"/>
    <w:rsid w:val="00D31A22"/>
    <w:rsid w:val="00D31ADD"/>
    <w:rsid w:val="00D31B9C"/>
    <w:rsid w:val="00D3238C"/>
    <w:rsid w:val="00D32934"/>
    <w:rsid w:val="00D32A4C"/>
    <w:rsid w:val="00D333C0"/>
    <w:rsid w:val="00D3364F"/>
    <w:rsid w:val="00D3378B"/>
    <w:rsid w:val="00D33926"/>
    <w:rsid w:val="00D343C9"/>
    <w:rsid w:val="00D343DF"/>
    <w:rsid w:val="00D34592"/>
    <w:rsid w:val="00D3498B"/>
    <w:rsid w:val="00D34A3F"/>
    <w:rsid w:val="00D34C0E"/>
    <w:rsid w:val="00D34C4B"/>
    <w:rsid w:val="00D34CA9"/>
    <w:rsid w:val="00D34D47"/>
    <w:rsid w:val="00D34FCA"/>
    <w:rsid w:val="00D350A4"/>
    <w:rsid w:val="00D350E7"/>
    <w:rsid w:val="00D35197"/>
    <w:rsid w:val="00D35276"/>
    <w:rsid w:val="00D356B3"/>
    <w:rsid w:val="00D35A27"/>
    <w:rsid w:val="00D35B4D"/>
    <w:rsid w:val="00D35E20"/>
    <w:rsid w:val="00D35E28"/>
    <w:rsid w:val="00D35F3F"/>
    <w:rsid w:val="00D36037"/>
    <w:rsid w:val="00D36453"/>
    <w:rsid w:val="00D36533"/>
    <w:rsid w:val="00D36574"/>
    <w:rsid w:val="00D3668C"/>
    <w:rsid w:val="00D366FF"/>
    <w:rsid w:val="00D368F6"/>
    <w:rsid w:val="00D36941"/>
    <w:rsid w:val="00D36A57"/>
    <w:rsid w:val="00D36E02"/>
    <w:rsid w:val="00D36EBD"/>
    <w:rsid w:val="00D371A7"/>
    <w:rsid w:val="00D3720F"/>
    <w:rsid w:val="00D3759B"/>
    <w:rsid w:val="00D375EB"/>
    <w:rsid w:val="00D37648"/>
    <w:rsid w:val="00D3788D"/>
    <w:rsid w:val="00D37CBE"/>
    <w:rsid w:val="00D40039"/>
    <w:rsid w:val="00D40288"/>
    <w:rsid w:val="00D40481"/>
    <w:rsid w:val="00D4051C"/>
    <w:rsid w:val="00D406B4"/>
    <w:rsid w:val="00D40797"/>
    <w:rsid w:val="00D40B5D"/>
    <w:rsid w:val="00D40FE1"/>
    <w:rsid w:val="00D4139E"/>
    <w:rsid w:val="00D41429"/>
    <w:rsid w:val="00D41540"/>
    <w:rsid w:val="00D41683"/>
    <w:rsid w:val="00D416CB"/>
    <w:rsid w:val="00D420A6"/>
    <w:rsid w:val="00D42670"/>
    <w:rsid w:val="00D427AB"/>
    <w:rsid w:val="00D42AA2"/>
    <w:rsid w:val="00D43325"/>
    <w:rsid w:val="00D43510"/>
    <w:rsid w:val="00D4395B"/>
    <w:rsid w:val="00D43A37"/>
    <w:rsid w:val="00D43F8C"/>
    <w:rsid w:val="00D44285"/>
    <w:rsid w:val="00D4443B"/>
    <w:rsid w:val="00D4452F"/>
    <w:rsid w:val="00D4454B"/>
    <w:rsid w:val="00D4460C"/>
    <w:rsid w:val="00D4465E"/>
    <w:rsid w:val="00D446B2"/>
    <w:rsid w:val="00D447B9"/>
    <w:rsid w:val="00D44C94"/>
    <w:rsid w:val="00D44F79"/>
    <w:rsid w:val="00D4508B"/>
    <w:rsid w:val="00D45369"/>
    <w:rsid w:val="00D45580"/>
    <w:rsid w:val="00D456D3"/>
    <w:rsid w:val="00D45738"/>
    <w:rsid w:val="00D45E0F"/>
    <w:rsid w:val="00D46039"/>
    <w:rsid w:val="00D4650E"/>
    <w:rsid w:val="00D4672C"/>
    <w:rsid w:val="00D46972"/>
    <w:rsid w:val="00D469CD"/>
    <w:rsid w:val="00D471A5"/>
    <w:rsid w:val="00D47263"/>
    <w:rsid w:val="00D472FA"/>
    <w:rsid w:val="00D47494"/>
    <w:rsid w:val="00D47501"/>
    <w:rsid w:val="00D476B8"/>
    <w:rsid w:val="00D47B65"/>
    <w:rsid w:val="00D47C0E"/>
    <w:rsid w:val="00D5005A"/>
    <w:rsid w:val="00D503C8"/>
    <w:rsid w:val="00D5043E"/>
    <w:rsid w:val="00D509FD"/>
    <w:rsid w:val="00D50B4A"/>
    <w:rsid w:val="00D50B51"/>
    <w:rsid w:val="00D50CC8"/>
    <w:rsid w:val="00D50EEA"/>
    <w:rsid w:val="00D50EF7"/>
    <w:rsid w:val="00D50F0E"/>
    <w:rsid w:val="00D513C8"/>
    <w:rsid w:val="00D51795"/>
    <w:rsid w:val="00D522E9"/>
    <w:rsid w:val="00D52578"/>
    <w:rsid w:val="00D52637"/>
    <w:rsid w:val="00D52CA1"/>
    <w:rsid w:val="00D53710"/>
    <w:rsid w:val="00D537CB"/>
    <w:rsid w:val="00D539F4"/>
    <w:rsid w:val="00D53B03"/>
    <w:rsid w:val="00D53B0D"/>
    <w:rsid w:val="00D53C14"/>
    <w:rsid w:val="00D53FEE"/>
    <w:rsid w:val="00D540E3"/>
    <w:rsid w:val="00D54213"/>
    <w:rsid w:val="00D543D7"/>
    <w:rsid w:val="00D54633"/>
    <w:rsid w:val="00D54AD3"/>
    <w:rsid w:val="00D54D56"/>
    <w:rsid w:val="00D54E59"/>
    <w:rsid w:val="00D54FD1"/>
    <w:rsid w:val="00D55451"/>
    <w:rsid w:val="00D557EF"/>
    <w:rsid w:val="00D55E08"/>
    <w:rsid w:val="00D56317"/>
    <w:rsid w:val="00D564E1"/>
    <w:rsid w:val="00D56FD3"/>
    <w:rsid w:val="00D5707A"/>
    <w:rsid w:val="00D5727C"/>
    <w:rsid w:val="00D57407"/>
    <w:rsid w:val="00D575BF"/>
    <w:rsid w:val="00D5784F"/>
    <w:rsid w:val="00D57D32"/>
    <w:rsid w:val="00D6018F"/>
    <w:rsid w:val="00D604EB"/>
    <w:rsid w:val="00D607B2"/>
    <w:rsid w:val="00D607E1"/>
    <w:rsid w:val="00D608A1"/>
    <w:rsid w:val="00D60F68"/>
    <w:rsid w:val="00D6108E"/>
    <w:rsid w:val="00D612D5"/>
    <w:rsid w:val="00D61532"/>
    <w:rsid w:val="00D6160F"/>
    <w:rsid w:val="00D61CD8"/>
    <w:rsid w:val="00D61FAB"/>
    <w:rsid w:val="00D6208E"/>
    <w:rsid w:val="00D621DF"/>
    <w:rsid w:val="00D621F2"/>
    <w:rsid w:val="00D62573"/>
    <w:rsid w:val="00D6282B"/>
    <w:rsid w:val="00D62C54"/>
    <w:rsid w:val="00D62FE9"/>
    <w:rsid w:val="00D6346F"/>
    <w:rsid w:val="00D63580"/>
    <w:rsid w:val="00D6374A"/>
    <w:rsid w:val="00D63A02"/>
    <w:rsid w:val="00D63C00"/>
    <w:rsid w:val="00D63ED6"/>
    <w:rsid w:val="00D64044"/>
    <w:rsid w:val="00D6443D"/>
    <w:rsid w:val="00D6468D"/>
    <w:rsid w:val="00D648A6"/>
    <w:rsid w:val="00D64912"/>
    <w:rsid w:val="00D64A03"/>
    <w:rsid w:val="00D64BA2"/>
    <w:rsid w:val="00D64F2A"/>
    <w:rsid w:val="00D65214"/>
    <w:rsid w:val="00D652F7"/>
    <w:rsid w:val="00D65333"/>
    <w:rsid w:val="00D6571F"/>
    <w:rsid w:val="00D65AF0"/>
    <w:rsid w:val="00D6603D"/>
    <w:rsid w:val="00D663BD"/>
    <w:rsid w:val="00D6692F"/>
    <w:rsid w:val="00D66A28"/>
    <w:rsid w:val="00D66EB3"/>
    <w:rsid w:val="00D66F62"/>
    <w:rsid w:val="00D66FCF"/>
    <w:rsid w:val="00D66FFB"/>
    <w:rsid w:val="00D6707C"/>
    <w:rsid w:val="00D6723A"/>
    <w:rsid w:val="00D672FF"/>
    <w:rsid w:val="00D678D2"/>
    <w:rsid w:val="00D679A3"/>
    <w:rsid w:val="00D67DAE"/>
    <w:rsid w:val="00D67E47"/>
    <w:rsid w:val="00D67F26"/>
    <w:rsid w:val="00D7059C"/>
    <w:rsid w:val="00D70799"/>
    <w:rsid w:val="00D70BA5"/>
    <w:rsid w:val="00D70C46"/>
    <w:rsid w:val="00D70F66"/>
    <w:rsid w:val="00D7105A"/>
    <w:rsid w:val="00D71687"/>
    <w:rsid w:val="00D71A37"/>
    <w:rsid w:val="00D71B22"/>
    <w:rsid w:val="00D71C29"/>
    <w:rsid w:val="00D71D8F"/>
    <w:rsid w:val="00D71E9D"/>
    <w:rsid w:val="00D71F14"/>
    <w:rsid w:val="00D721DF"/>
    <w:rsid w:val="00D72205"/>
    <w:rsid w:val="00D723A6"/>
    <w:rsid w:val="00D72497"/>
    <w:rsid w:val="00D72549"/>
    <w:rsid w:val="00D725F9"/>
    <w:rsid w:val="00D728F4"/>
    <w:rsid w:val="00D72AE8"/>
    <w:rsid w:val="00D73050"/>
    <w:rsid w:val="00D73523"/>
    <w:rsid w:val="00D7385F"/>
    <w:rsid w:val="00D738DB"/>
    <w:rsid w:val="00D73E52"/>
    <w:rsid w:val="00D74115"/>
    <w:rsid w:val="00D74569"/>
    <w:rsid w:val="00D7470A"/>
    <w:rsid w:val="00D748CE"/>
    <w:rsid w:val="00D74915"/>
    <w:rsid w:val="00D749C8"/>
    <w:rsid w:val="00D74D46"/>
    <w:rsid w:val="00D74FA8"/>
    <w:rsid w:val="00D75529"/>
    <w:rsid w:val="00D7567F"/>
    <w:rsid w:val="00D75922"/>
    <w:rsid w:val="00D759C1"/>
    <w:rsid w:val="00D75B32"/>
    <w:rsid w:val="00D75B98"/>
    <w:rsid w:val="00D76021"/>
    <w:rsid w:val="00D762DD"/>
    <w:rsid w:val="00D76A1D"/>
    <w:rsid w:val="00D76B98"/>
    <w:rsid w:val="00D7716D"/>
    <w:rsid w:val="00D7733A"/>
    <w:rsid w:val="00D77856"/>
    <w:rsid w:val="00D779F0"/>
    <w:rsid w:val="00D77A45"/>
    <w:rsid w:val="00D77A57"/>
    <w:rsid w:val="00D77CB3"/>
    <w:rsid w:val="00D77CCF"/>
    <w:rsid w:val="00D77D67"/>
    <w:rsid w:val="00D77E36"/>
    <w:rsid w:val="00D77EC3"/>
    <w:rsid w:val="00D80005"/>
    <w:rsid w:val="00D80046"/>
    <w:rsid w:val="00D80123"/>
    <w:rsid w:val="00D80229"/>
    <w:rsid w:val="00D8050D"/>
    <w:rsid w:val="00D806E8"/>
    <w:rsid w:val="00D806F6"/>
    <w:rsid w:val="00D8085F"/>
    <w:rsid w:val="00D80892"/>
    <w:rsid w:val="00D8098B"/>
    <w:rsid w:val="00D80BF2"/>
    <w:rsid w:val="00D80ECC"/>
    <w:rsid w:val="00D817C8"/>
    <w:rsid w:val="00D81977"/>
    <w:rsid w:val="00D820DC"/>
    <w:rsid w:val="00D82105"/>
    <w:rsid w:val="00D822F3"/>
    <w:rsid w:val="00D82D91"/>
    <w:rsid w:val="00D83536"/>
    <w:rsid w:val="00D835F8"/>
    <w:rsid w:val="00D837BE"/>
    <w:rsid w:val="00D83C1A"/>
    <w:rsid w:val="00D83E95"/>
    <w:rsid w:val="00D845D0"/>
    <w:rsid w:val="00D8493C"/>
    <w:rsid w:val="00D84B50"/>
    <w:rsid w:val="00D84B8D"/>
    <w:rsid w:val="00D84DBC"/>
    <w:rsid w:val="00D84E51"/>
    <w:rsid w:val="00D84E70"/>
    <w:rsid w:val="00D8503C"/>
    <w:rsid w:val="00D852CF"/>
    <w:rsid w:val="00D85391"/>
    <w:rsid w:val="00D855DD"/>
    <w:rsid w:val="00D855EA"/>
    <w:rsid w:val="00D859EE"/>
    <w:rsid w:val="00D85B9B"/>
    <w:rsid w:val="00D85BF9"/>
    <w:rsid w:val="00D86119"/>
    <w:rsid w:val="00D8615C"/>
    <w:rsid w:val="00D86409"/>
    <w:rsid w:val="00D864A4"/>
    <w:rsid w:val="00D865E1"/>
    <w:rsid w:val="00D86E88"/>
    <w:rsid w:val="00D8736A"/>
    <w:rsid w:val="00D877E3"/>
    <w:rsid w:val="00D87907"/>
    <w:rsid w:val="00D87BCE"/>
    <w:rsid w:val="00D87CC0"/>
    <w:rsid w:val="00D9025B"/>
    <w:rsid w:val="00D902D7"/>
    <w:rsid w:val="00D9040A"/>
    <w:rsid w:val="00D9078F"/>
    <w:rsid w:val="00D909ED"/>
    <w:rsid w:val="00D90B69"/>
    <w:rsid w:val="00D90E95"/>
    <w:rsid w:val="00D90F6F"/>
    <w:rsid w:val="00D917A5"/>
    <w:rsid w:val="00D917D2"/>
    <w:rsid w:val="00D91C38"/>
    <w:rsid w:val="00D91D69"/>
    <w:rsid w:val="00D921DD"/>
    <w:rsid w:val="00D9234F"/>
    <w:rsid w:val="00D92422"/>
    <w:rsid w:val="00D92A23"/>
    <w:rsid w:val="00D92A2F"/>
    <w:rsid w:val="00D92CFD"/>
    <w:rsid w:val="00D93275"/>
    <w:rsid w:val="00D938BF"/>
    <w:rsid w:val="00D939F3"/>
    <w:rsid w:val="00D939F9"/>
    <w:rsid w:val="00D93A95"/>
    <w:rsid w:val="00D93ADD"/>
    <w:rsid w:val="00D940DF"/>
    <w:rsid w:val="00D941B6"/>
    <w:rsid w:val="00D94206"/>
    <w:rsid w:val="00D9430D"/>
    <w:rsid w:val="00D94920"/>
    <w:rsid w:val="00D94C57"/>
    <w:rsid w:val="00D94D0D"/>
    <w:rsid w:val="00D94D5A"/>
    <w:rsid w:val="00D94EE5"/>
    <w:rsid w:val="00D950AA"/>
    <w:rsid w:val="00D95270"/>
    <w:rsid w:val="00D9555E"/>
    <w:rsid w:val="00D958C6"/>
    <w:rsid w:val="00D95C06"/>
    <w:rsid w:val="00D95E4B"/>
    <w:rsid w:val="00D962F4"/>
    <w:rsid w:val="00D96366"/>
    <w:rsid w:val="00D9672F"/>
    <w:rsid w:val="00D968E8"/>
    <w:rsid w:val="00D96A6A"/>
    <w:rsid w:val="00D96B2F"/>
    <w:rsid w:val="00D97489"/>
    <w:rsid w:val="00D97899"/>
    <w:rsid w:val="00DA07D4"/>
    <w:rsid w:val="00DA084B"/>
    <w:rsid w:val="00DA0D32"/>
    <w:rsid w:val="00DA11F8"/>
    <w:rsid w:val="00DA12F3"/>
    <w:rsid w:val="00DA13A6"/>
    <w:rsid w:val="00DA165E"/>
    <w:rsid w:val="00DA167F"/>
    <w:rsid w:val="00DA19E7"/>
    <w:rsid w:val="00DA1B35"/>
    <w:rsid w:val="00DA1D08"/>
    <w:rsid w:val="00DA1E50"/>
    <w:rsid w:val="00DA2573"/>
    <w:rsid w:val="00DA2637"/>
    <w:rsid w:val="00DA2DAD"/>
    <w:rsid w:val="00DA2F01"/>
    <w:rsid w:val="00DA2F02"/>
    <w:rsid w:val="00DA30E7"/>
    <w:rsid w:val="00DA32E5"/>
    <w:rsid w:val="00DA3369"/>
    <w:rsid w:val="00DA3436"/>
    <w:rsid w:val="00DA358D"/>
    <w:rsid w:val="00DA35EA"/>
    <w:rsid w:val="00DA3896"/>
    <w:rsid w:val="00DA38B9"/>
    <w:rsid w:val="00DA38BF"/>
    <w:rsid w:val="00DA3A1E"/>
    <w:rsid w:val="00DA3D26"/>
    <w:rsid w:val="00DA450F"/>
    <w:rsid w:val="00DA4701"/>
    <w:rsid w:val="00DA4A4F"/>
    <w:rsid w:val="00DA4E51"/>
    <w:rsid w:val="00DA4ECB"/>
    <w:rsid w:val="00DA50B4"/>
    <w:rsid w:val="00DA5260"/>
    <w:rsid w:val="00DA527F"/>
    <w:rsid w:val="00DA5755"/>
    <w:rsid w:val="00DA5F6F"/>
    <w:rsid w:val="00DA6466"/>
    <w:rsid w:val="00DA6706"/>
    <w:rsid w:val="00DA6A1E"/>
    <w:rsid w:val="00DA752E"/>
    <w:rsid w:val="00DA774D"/>
    <w:rsid w:val="00DA78FF"/>
    <w:rsid w:val="00DA7E2B"/>
    <w:rsid w:val="00DB0655"/>
    <w:rsid w:val="00DB0900"/>
    <w:rsid w:val="00DB0BF3"/>
    <w:rsid w:val="00DB0CA3"/>
    <w:rsid w:val="00DB0E44"/>
    <w:rsid w:val="00DB0E9B"/>
    <w:rsid w:val="00DB13CD"/>
    <w:rsid w:val="00DB13D3"/>
    <w:rsid w:val="00DB152E"/>
    <w:rsid w:val="00DB1BE5"/>
    <w:rsid w:val="00DB1C61"/>
    <w:rsid w:val="00DB1EB7"/>
    <w:rsid w:val="00DB1EC6"/>
    <w:rsid w:val="00DB22C8"/>
    <w:rsid w:val="00DB234D"/>
    <w:rsid w:val="00DB27D8"/>
    <w:rsid w:val="00DB2CDA"/>
    <w:rsid w:val="00DB2DF2"/>
    <w:rsid w:val="00DB2E7F"/>
    <w:rsid w:val="00DB2E8F"/>
    <w:rsid w:val="00DB36E9"/>
    <w:rsid w:val="00DB3856"/>
    <w:rsid w:val="00DB38CB"/>
    <w:rsid w:val="00DB38CE"/>
    <w:rsid w:val="00DB3A8C"/>
    <w:rsid w:val="00DB3D91"/>
    <w:rsid w:val="00DB3E3A"/>
    <w:rsid w:val="00DB4012"/>
    <w:rsid w:val="00DB420F"/>
    <w:rsid w:val="00DB4284"/>
    <w:rsid w:val="00DB51C0"/>
    <w:rsid w:val="00DB5261"/>
    <w:rsid w:val="00DB53B5"/>
    <w:rsid w:val="00DB54EC"/>
    <w:rsid w:val="00DB6631"/>
    <w:rsid w:val="00DB67FC"/>
    <w:rsid w:val="00DB68A5"/>
    <w:rsid w:val="00DB6B0D"/>
    <w:rsid w:val="00DB7749"/>
    <w:rsid w:val="00DB7751"/>
    <w:rsid w:val="00DB79D7"/>
    <w:rsid w:val="00DB7D67"/>
    <w:rsid w:val="00DB7EBB"/>
    <w:rsid w:val="00DC00B0"/>
    <w:rsid w:val="00DC016F"/>
    <w:rsid w:val="00DC04CB"/>
    <w:rsid w:val="00DC0819"/>
    <w:rsid w:val="00DC089E"/>
    <w:rsid w:val="00DC0913"/>
    <w:rsid w:val="00DC091F"/>
    <w:rsid w:val="00DC0C94"/>
    <w:rsid w:val="00DC0FB4"/>
    <w:rsid w:val="00DC0FE0"/>
    <w:rsid w:val="00DC128E"/>
    <w:rsid w:val="00DC1536"/>
    <w:rsid w:val="00DC154C"/>
    <w:rsid w:val="00DC1589"/>
    <w:rsid w:val="00DC1872"/>
    <w:rsid w:val="00DC18DE"/>
    <w:rsid w:val="00DC1B9D"/>
    <w:rsid w:val="00DC1FFC"/>
    <w:rsid w:val="00DC20F5"/>
    <w:rsid w:val="00DC22C2"/>
    <w:rsid w:val="00DC2417"/>
    <w:rsid w:val="00DC292D"/>
    <w:rsid w:val="00DC2C3A"/>
    <w:rsid w:val="00DC2E30"/>
    <w:rsid w:val="00DC3046"/>
    <w:rsid w:val="00DC32B7"/>
    <w:rsid w:val="00DC39EC"/>
    <w:rsid w:val="00DC3CB7"/>
    <w:rsid w:val="00DC4007"/>
    <w:rsid w:val="00DC41BF"/>
    <w:rsid w:val="00DC46EA"/>
    <w:rsid w:val="00DC4DCF"/>
    <w:rsid w:val="00DC5134"/>
    <w:rsid w:val="00DC5150"/>
    <w:rsid w:val="00DC57F4"/>
    <w:rsid w:val="00DC5B4F"/>
    <w:rsid w:val="00DC5B70"/>
    <w:rsid w:val="00DC5E24"/>
    <w:rsid w:val="00DC6080"/>
    <w:rsid w:val="00DC6340"/>
    <w:rsid w:val="00DC63AF"/>
    <w:rsid w:val="00DC63CA"/>
    <w:rsid w:val="00DC640C"/>
    <w:rsid w:val="00DC6628"/>
    <w:rsid w:val="00DC681B"/>
    <w:rsid w:val="00DC6D04"/>
    <w:rsid w:val="00DC6D68"/>
    <w:rsid w:val="00DC7136"/>
    <w:rsid w:val="00DC7AD7"/>
    <w:rsid w:val="00DC7D03"/>
    <w:rsid w:val="00DD007E"/>
    <w:rsid w:val="00DD0117"/>
    <w:rsid w:val="00DD0198"/>
    <w:rsid w:val="00DD01D3"/>
    <w:rsid w:val="00DD03C3"/>
    <w:rsid w:val="00DD03C4"/>
    <w:rsid w:val="00DD06D7"/>
    <w:rsid w:val="00DD0710"/>
    <w:rsid w:val="00DD0B64"/>
    <w:rsid w:val="00DD0C49"/>
    <w:rsid w:val="00DD0DAE"/>
    <w:rsid w:val="00DD0E0A"/>
    <w:rsid w:val="00DD0E56"/>
    <w:rsid w:val="00DD0EC6"/>
    <w:rsid w:val="00DD1076"/>
    <w:rsid w:val="00DD1327"/>
    <w:rsid w:val="00DD1E3F"/>
    <w:rsid w:val="00DD1F3F"/>
    <w:rsid w:val="00DD2048"/>
    <w:rsid w:val="00DD29B3"/>
    <w:rsid w:val="00DD2B96"/>
    <w:rsid w:val="00DD2C23"/>
    <w:rsid w:val="00DD2F41"/>
    <w:rsid w:val="00DD3B9A"/>
    <w:rsid w:val="00DD3CEA"/>
    <w:rsid w:val="00DD3D12"/>
    <w:rsid w:val="00DD3DED"/>
    <w:rsid w:val="00DD3F81"/>
    <w:rsid w:val="00DD40A8"/>
    <w:rsid w:val="00DD4251"/>
    <w:rsid w:val="00DD4449"/>
    <w:rsid w:val="00DD4760"/>
    <w:rsid w:val="00DD49C8"/>
    <w:rsid w:val="00DD4A18"/>
    <w:rsid w:val="00DD4B02"/>
    <w:rsid w:val="00DD4C48"/>
    <w:rsid w:val="00DD4DB9"/>
    <w:rsid w:val="00DD5310"/>
    <w:rsid w:val="00DD558C"/>
    <w:rsid w:val="00DD56ED"/>
    <w:rsid w:val="00DD57BC"/>
    <w:rsid w:val="00DD60E1"/>
    <w:rsid w:val="00DD6193"/>
    <w:rsid w:val="00DD6298"/>
    <w:rsid w:val="00DD678C"/>
    <w:rsid w:val="00DD6BF5"/>
    <w:rsid w:val="00DD6C15"/>
    <w:rsid w:val="00DD6EB7"/>
    <w:rsid w:val="00DD6ED6"/>
    <w:rsid w:val="00DD717C"/>
    <w:rsid w:val="00DD747A"/>
    <w:rsid w:val="00DD7A4C"/>
    <w:rsid w:val="00DD7AA9"/>
    <w:rsid w:val="00DD7CF1"/>
    <w:rsid w:val="00DD7F3B"/>
    <w:rsid w:val="00DE0029"/>
    <w:rsid w:val="00DE00BE"/>
    <w:rsid w:val="00DE0681"/>
    <w:rsid w:val="00DE0937"/>
    <w:rsid w:val="00DE09E5"/>
    <w:rsid w:val="00DE0B08"/>
    <w:rsid w:val="00DE0BE9"/>
    <w:rsid w:val="00DE0C97"/>
    <w:rsid w:val="00DE0CA2"/>
    <w:rsid w:val="00DE0EE7"/>
    <w:rsid w:val="00DE0F84"/>
    <w:rsid w:val="00DE14D6"/>
    <w:rsid w:val="00DE154C"/>
    <w:rsid w:val="00DE1725"/>
    <w:rsid w:val="00DE172A"/>
    <w:rsid w:val="00DE172B"/>
    <w:rsid w:val="00DE1D44"/>
    <w:rsid w:val="00DE1E83"/>
    <w:rsid w:val="00DE205E"/>
    <w:rsid w:val="00DE20A8"/>
    <w:rsid w:val="00DE22C5"/>
    <w:rsid w:val="00DE2B95"/>
    <w:rsid w:val="00DE3691"/>
    <w:rsid w:val="00DE3B64"/>
    <w:rsid w:val="00DE3C67"/>
    <w:rsid w:val="00DE3CF4"/>
    <w:rsid w:val="00DE4254"/>
    <w:rsid w:val="00DE441A"/>
    <w:rsid w:val="00DE4443"/>
    <w:rsid w:val="00DE4514"/>
    <w:rsid w:val="00DE473C"/>
    <w:rsid w:val="00DE48FE"/>
    <w:rsid w:val="00DE49C7"/>
    <w:rsid w:val="00DE4EBF"/>
    <w:rsid w:val="00DE50FF"/>
    <w:rsid w:val="00DE51D0"/>
    <w:rsid w:val="00DE5215"/>
    <w:rsid w:val="00DE547A"/>
    <w:rsid w:val="00DE55B3"/>
    <w:rsid w:val="00DE5679"/>
    <w:rsid w:val="00DE5691"/>
    <w:rsid w:val="00DE583F"/>
    <w:rsid w:val="00DE5AAF"/>
    <w:rsid w:val="00DE5FF8"/>
    <w:rsid w:val="00DE6626"/>
    <w:rsid w:val="00DE6A22"/>
    <w:rsid w:val="00DE6E2B"/>
    <w:rsid w:val="00DE701E"/>
    <w:rsid w:val="00DE718B"/>
    <w:rsid w:val="00DE71D2"/>
    <w:rsid w:val="00DE72C1"/>
    <w:rsid w:val="00DE79C2"/>
    <w:rsid w:val="00DE7A8D"/>
    <w:rsid w:val="00DE7AD0"/>
    <w:rsid w:val="00DE7D5C"/>
    <w:rsid w:val="00DE7EA6"/>
    <w:rsid w:val="00DF00A7"/>
    <w:rsid w:val="00DF01A5"/>
    <w:rsid w:val="00DF06CD"/>
    <w:rsid w:val="00DF105B"/>
    <w:rsid w:val="00DF16AE"/>
    <w:rsid w:val="00DF16B8"/>
    <w:rsid w:val="00DF1737"/>
    <w:rsid w:val="00DF1CF1"/>
    <w:rsid w:val="00DF224F"/>
    <w:rsid w:val="00DF281E"/>
    <w:rsid w:val="00DF29DC"/>
    <w:rsid w:val="00DF2E79"/>
    <w:rsid w:val="00DF31E3"/>
    <w:rsid w:val="00DF32FF"/>
    <w:rsid w:val="00DF3818"/>
    <w:rsid w:val="00DF3B45"/>
    <w:rsid w:val="00DF3E2E"/>
    <w:rsid w:val="00DF3E31"/>
    <w:rsid w:val="00DF4198"/>
    <w:rsid w:val="00DF4414"/>
    <w:rsid w:val="00DF4487"/>
    <w:rsid w:val="00DF4574"/>
    <w:rsid w:val="00DF465F"/>
    <w:rsid w:val="00DF47F9"/>
    <w:rsid w:val="00DF48F5"/>
    <w:rsid w:val="00DF4940"/>
    <w:rsid w:val="00DF4B92"/>
    <w:rsid w:val="00DF4C16"/>
    <w:rsid w:val="00DF5062"/>
    <w:rsid w:val="00DF54FE"/>
    <w:rsid w:val="00DF5D3B"/>
    <w:rsid w:val="00DF5E85"/>
    <w:rsid w:val="00DF6282"/>
    <w:rsid w:val="00DF62B2"/>
    <w:rsid w:val="00DF6441"/>
    <w:rsid w:val="00DF6477"/>
    <w:rsid w:val="00DF65E5"/>
    <w:rsid w:val="00DF6673"/>
    <w:rsid w:val="00DF66F0"/>
    <w:rsid w:val="00DF679A"/>
    <w:rsid w:val="00DF6831"/>
    <w:rsid w:val="00DF6953"/>
    <w:rsid w:val="00DF6BB0"/>
    <w:rsid w:val="00DF6C15"/>
    <w:rsid w:val="00DF7426"/>
    <w:rsid w:val="00DF74BD"/>
    <w:rsid w:val="00DF786F"/>
    <w:rsid w:val="00DF7B81"/>
    <w:rsid w:val="00DF7D3F"/>
    <w:rsid w:val="00E0036E"/>
    <w:rsid w:val="00E0066E"/>
    <w:rsid w:val="00E0074A"/>
    <w:rsid w:val="00E008C4"/>
    <w:rsid w:val="00E008D8"/>
    <w:rsid w:val="00E00B85"/>
    <w:rsid w:val="00E00DBA"/>
    <w:rsid w:val="00E010B4"/>
    <w:rsid w:val="00E01252"/>
    <w:rsid w:val="00E013F7"/>
    <w:rsid w:val="00E01448"/>
    <w:rsid w:val="00E0144E"/>
    <w:rsid w:val="00E015EB"/>
    <w:rsid w:val="00E0163B"/>
    <w:rsid w:val="00E01671"/>
    <w:rsid w:val="00E01845"/>
    <w:rsid w:val="00E01849"/>
    <w:rsid w:val="00E01986"/>
    <w:rsid w:val="00E01B42"/>
    <w:rsid w:val="00E01BF3"/>
    <w:rsid w:val="00E01DC3"/>
    <w:rsid w:val="00E029CA"/>
    <w:rsid w:val="00E029EB"/>
    <w:rsid w:val="00E030AE"/>
    <w:rsid w:val="00E036C6"/>
    <w:rsid w:val="00E039E7"/>
    <w:rsid w:val="00E03C52"/>
    <w:rsid w:val="00E03DCF"/>
    <w:rsid w:val="00E03DFD"/>
    <w:rsid w:val="00E03E68"/>
    <w:rsid w:val="00E04089"/>
    <w:rsid w:val="00E041D6"/>
    <w:rsid w:val="00E0424B"/>
    <w:rsid w:val="00E0435D"/>
    <w:rsid w:val="00E04BFD"/>
    <w:rsid w:val="00E04CBA"/>
    <w:rsid w:val="00E05244"/>
    <w:rsid w:val="00E05543"/>
    <w:rsid w:val="00E05640"/>
    <w:rsid w:val="00E059ED"/>
    <w:rsid w:val="00E05BF0"/>
    <w:rsid w:val="00E05E68"/>
    <w:rsid w:val="00E06283"/>
    <w:rsid w:val="00E06987"/>
    <w:rsid w:val="00E06EEF"/>
    <w:rsid w:val="00E07517"/>
    <w:rsid w:val="00E07554"/>
    <w:rsid w:val="00E076DB"/>
    <w:rsid w:val="00E07A29"/>
    <w:rsid w:val="00E07A36"/>
    <w:rsid w:val="00E07CFE"/>
    <w:rsid w:val="00E07F1E"/>
    <w:rsid w:val="00E10385"/>
    <w:rsid w:val="00E106AF"/>
    <w:rsid w:val="00E10970"/>
    <w:rsid w:val="00E10B8F"/>
    <w:rsid w:val="00E10CAF"/>
    <w:rsid w:val="00E10EC7"/>
    <w:rsid w:val="00E10EEA"/>
    <w:rsid w:val="00E10FE9"/>
    <w:rsid w:val="00E110DB"/>
    <w:rsid w:val="00E111C0"/>
    <w:rsid w:val="00E11220"/>
    <w:rsid w:val="00E118F3"/>
    <w:rsid w:val="00E11A5E"/>
    <w:rsid w:val="00E11B9E"/>
    <w:rsid w:val="00E11BB2"/>
    <w:rsid w:val="00E12191"/>
    <w:rsid w:val="00E1277D"/>
    <w:rsid w:val="00E1290E"/>
    <w:rsid w:val="00E12F29"/>
    <w:rsid w:val="00E12F8B"/>
    <w:rsid w:val="00E13013"/>
    <w:rsid w:val="00E13102"/>
    <w:rsid w:val="00E1315D"/>
    <w:rsid w:val="00E132FA"/>
    <w:rsid w:val="00E13AE8"/>
    <w:rsid w:val="00E13AFF"/>
    <w:rsid w:val="00E13B6B"/>
    <w:rsid w:val="00E13F3B"/>
    <w:rsid w:val="00E13FE1"/>
    <w:rsid w:val="00E140DE"/>
    <w:rsid w:val="00E140E8"/>
    <w:rsid w:val="00E14284"/>
    <w:rsid w:val="00E14360"/>
    <w:rsid w:val="00E14648"/>
    <w:rsid w:val="00E146DD"/>
    <w:rsid w:val="00E14B26"/>
    <w:rsid w:val="00E14E3B"/>
    <w:rsid w:val="00E15234"/>
    <w:rsid w:val="00E1530B"/>
    <w:rsid w:val="00E15430"/>
    <w:rsid w:val="00E1554B"/>
    <w:rsid w:val="00E15DFC"/>
    <w:rsid w:val="00E15E3F"/>
    <w:rsid w:val="00E166A1"/>
    <w:rsid w:val="00E167D0"/>
    <w:rsid w:val="00E169DE"/>
    <w:rsid w:val="00E16DBD"/>
    <w:rsid w:val="00E17098"/>
    <w:rsid w:val="00E170FE"/>
    <w:rsid w:val="00E175DB"/>
    <w:rsid w:val="00E17830"/>
    <w:rsid w:val="00E17A6D"/>
    <w:rsid w:val="00E17AED"/>
    <w:rsid w:val="00E17B99"/>
    <w:rsid w:val="00E17E00"/>
    <w:rsid w:val="00E203DD"/>
    <w:rsid w:val="00E20664"/>
    <w:rsid w:val="00E20A92"/>
    <w:rsid w:val="00E20D97"/>
    <w:rsid w:val="00E2111A"/>
    <w:rsid w:val="00E21667"/>
    <w:rsid w:val="00E21733"/>
    <w:rsid w:val="00E2179F"/>
    <w:rsid w:val="00E217AB"/>
    <w:rsid w:val="00E217D9"/>
    <w:rsid w:val="00E21E4F"/>
    <w:rsid w:val="00E21EE0"/>
    <w:rsid w:val="00E22013"/>
    <w:rsid w:val="00E22738"/>
    <w:rsid w:val="00E227D6"/>
    <w:rsid w:val="00E2282C"/>
    <w:rsid w:val="00E22BFF"/>
    <w:rsid w:val="00E22CC7"/>
    <w:rsid w:val="00E22EAA"/>
    <w:rsid w:val="00E22EB1"/>
    <w:rsid w:val="00E2327A"/>
    <w:rsid w:val="00E232A8"/>
    <w:rsid w:val="00E233AB"/>
    <w:rsid w:val="00E23738"/>
    <w:rsid w:val="00E23ABF"/>
    <w:rsid w:val="00E23C8C"/>
    <w:rsid w:val="00E23D69"/>
    <w:rsid w:val="00E24216"/>
    <w:rsid w:val="00E24300"/>
    <w:rsid w:val="00E24678"/>
    <w:rsid w:val="00E24842"/>
    <w:rsid w:val="00E2496B"/>
    <w:rsid w:val="00E24ACA"/>
    <w:rsid w:val="00E24B19"/>
    <w:rsid w:val="00E24C5D"/>
    <w:rsid w:val="00E24C73"/>
    <w:rsid w:val="00E24EF9"/>
    <w:rsid w:val="00E250D8"/>
    <w:rsid w:val="00E25298"/>
    <w:rsid w:val="00E2544A"/>
    <w:rsid w:val="00E2576C"/>
    <w:rsid w:val="00E25C96"/>
    <w:rsid w:val="00E25D38"/>
    <w:rsid w:val="00E25E46"/>
    <w:rsid w:val="00E25FEE"/>
    <w:rsid w:val="00E26149"/>
    <w:rsid w:val="00E2617E"/>
    <w:rsid w:val="00E26538"/>
    <w:rsid w:val="00E266E7"/>
    <w:rsid w:val="00E26713"/>
    <w:rsid w:val="00E2691E"/>
    <w:rsid w:val="00E26BDB"/>
    <w:rsid w:val="00E26CFB"/>
    <w:rsid w:val="00E271B4"/>
    <w:rsid w:val="00E272A1"/>
    <w:rsid w:val="00E27750"/>
    <w:rsid w:val="00E27A4C"/>
    <w:rsid w:val="00E27C90"/>
    <w:rsid w:val="00E307AE"/>
    <w:rsid w:val="00E30EC6"/>
    <w:rsid w:val="00E30FA6"/>
    <w:rsid w:val="00E31448"/>
    <w:rsid w:val="00E314F6"/>
    <w:rsid w:val="00E315B1"/>
    <w:rsid w:val="00E31668"/>
    <w:rsid w:val="00E31B6A"/>
    <w:rsid w:val="00E31E62"/>
    <w:rsid w:val="00E31F77"/>
    <w:rsid w:val="00E31FA5"/>
    <w:rsid w:val="00E321C2"/>
    <w:rsid w:val="00E324E2"/>
    <w:rsid w:val="00E32613"/>
    <w:rsid w:val="00E32B5C"/>
    <w:rsid w:val="00E33121"/>
    <w:rsid w:val="00E33204"/>
    <w:rsid w:val="00E33240"/>
    <w:rsid w:val="00E33301"/>
    <w:rsid w:val="00E333AA"/>
    <w:rsid w:val="00E333C2"/>
    <w:rsid w:val="00E3371C"/>
    <w:rsid w:val="00E337B4"/>
    <w:rsid w:val="00E33A24"/>
    <w:rsid w:val="00E33C41"/>
    <w:rsid w:val="00E33CF0"/>
    <w:rsid w:val="00E33D60"/>
    <w:rsid w:val="00E33D94"/>
    <w:rsid w:val="00E33EB8"/>
    <w:rsid w:val="00E33F51"/>
    <w:rsid w:val="00E34135"/>
    <w:rsid w:val="00E34270"/>
    <w:rsid w:val="00E34336"/>
    <w:rsid w:val="00E3436B"/>
    <w:rsid w:val="00E34A9D"/>
    <w:rsid w:val="00E34AF2"/>
    <w:rsid w:val="00E34C82"/>
    <w:rsid w:val="00E34CCE"/>
    <w:rsid w:val="00E34E22"/>
    <w:rsid w:val="00E34F26"/>
    <w:rsid w:val="00E35068"/>
    <w:rsid w:val="00E35100"/>
    <w:rsid w:val="00E351D6"/>
    <w:rsid w:val="00E35616"/>
    <w:rsid w:val="00E35988"/>
    <w:rsid w:val="00E35E2F"/>
    <w:rsid w:val="00E361EB"/>
    <w:rsid w:val="00E362D5"/>
    <w:rsid w:val="00E3631A"/>
    <w:rsid w:val="00E36F4C"/>
    <w:rsid w:val="00E37859"/>
    <w:rsid w:val="00E378AC"/>
    <w:rsid w:val="00E37AB1"/>
    <w:rsid w:val="00E37D7F"/>
    <w:rsid w:val="00E37E7B"/>
    <w:rsid w:val="00E37EC1"/>
    <w:rsid w:val="00E4013D"/>
    <w:rsid w:val="00E4023C"/>
    <w:rsid w:val="00E4025A"/>
    <w:rsid w:val="00E40744"/>
    <w:rsid w:val="00E408BE"/>
    <w:rsid w:val="00E408F4"/>
    <w:rsid w:val="00E4094F"/>
    <w:rsid w:val="00E40A20"/>
    <w:rsid w:val="00E40ED9"/>
    <w:rsid w:val="00E40F72"/>
    <w:rsid w:val="00E4171A"/>
    <w:rsid w:val="00E41734"/>
    <w:rsid w:val="00E41CD7"/>
    <w:rsid w:val="00E41E91"/>
    <w:rsid w:val="00E41F45"/>
    <w:rsid w:val="00E42433"/>
    <w:rsid w:val="00E4251A"/>
    <w:rsid w:val="00E42735"/>
    <w:rsid w:val="00E427FC"/>
    <w:rsid w:val="00E42846"/>
    <w:rsid w:val="00E42C57"/>
    <w:rsid w:val="00E42CD7"/>
    <w:rsid w:val="00E42D57"/>
    <w:rsid w:val="00E42FF4"/>
    <w:rsid w:val="00E4339E"/>
    <w:rsid w:val="00E433ED"/>
    <w:rsid w:val="00E4366C"/>
    <w:rsid w:val="00E4394E"/>
    <w:rsid w:val="00E43C9F"/>
    <w:rsid w:val="00E43DA7"/>
    <w:rsid w:val="00E43DF7"/>
    <w:rsid w:val="00E43EDB"/>
    <w:rsid w:val="00E440F6"/>
    <w:rsid w:val="00E44757"/>
    <w:rsid w:val="00E44764"/>
    <w:rsid w:val="00E44849"/>
    <w:rsid w:val="00E44CFC"/>
    <w:rsid w:val="00E45045"/>
    <w:rsid w:val="00E45078"/>
    <w:rsid w:val="00E45486"/>
    <w:rsid w:val="00E4565E"/>
    <w:rsid w:val="00E456F4"/>
    <w:rsid w:val="00E4578F"/>
    <w:rsid w:val="00E45B99"/>
    <w:rsid w:val="00E45B9A"/>
    <w:rsid w:val="00E45BD3"/>
    <w:rsid w:val="00E4610A"/>
    <w:rsid w:val="00E461C3"/>
    <w:rsid w:val="00E4654C"/>
    <w:rsid w:val="00E4670E"/>
    <w:rsid w:val="00E467B1"/>
    <w:rsid w:val="00E46937"/>
    <w:rsid w:val="00E4699D"/>
    <w:rsid w:val="00E46C3E"/>
    <w:rsid w:val="00E46C67"/>
    <w:rsid w:val="00E46CA4"/>
    <w:rsid w:val="00E46F13"/>
    <w:rsid w:val="00E471EA"/>
    <w:rsid w:val="00E47242"/>
    <w:rsid w:val="00E4780F"/>
    <w:rsid w:val="00E47A85"/>
    <w:rsid w:val="00E47B9B"/>
    <w:rsid w:val="00E47D92"/>
    <w:rsid w:val="00E47F71"/>
    <w:rsid w:val="00E50098"/>
    <w:rsid w:val="00E50100"/>
    <w:rsid w:val="00E5034F"/>
    <w:rsid w:val="00E5049F"/>
    <w:rsid w:val="00E50803"/>
    <w:rsid w:val="00E50895"/>
    <w:rsid w:val="00E508B5"/>
    <w:rsid w:val="00E50BBD"/>
    <w:rsid w:val="00E50C2E"/>
    <w:rsid w:val="00E50D7A"/>
    <w:rsid w:val="00E50E1D"/>
    <w:rsid w:val="00E514CE"/>
    <w:rsid w:val="00E514E1"/>
    <w:rsid w:val="00E51684"/>
    <w:rsid w:val="00E51941"/>
    <w:rsid w:val="00E519D9"/>
    <w:rsid w:val="00E51AFB"/>
    <w:rsid w:val="00E51C33"/>
    <w:rsid w:val="00E51CD1"/>
    <w:rsid w:val="00E523DE"/>
    <w:rsid w:val="00E52900"/>
    <w:rsid w:val="00E529C7"/>
    <w:rsid w:val="00E52A2C"/>
    <w:rsid w:val="00E52CEF"/>
    <w:rsid w:val="00E52E11"/>
    <w:rsid w:val="00E53228"/>
    <w:rsid w:val="00E53935"/>
    <w:rsid w:val="00E53BEE"/>
    <w:rsid w:val="00E53C69"/>
    <w:rsid w:val="00E5430E"/>
    <w:rsid w:val="00E54559"/>
    <w:rsid w:val="00E546BC"/>
    <w:rsid w:val="00E54845"/>
    <w:rsid w:val="00E54991"/>
    <w:rsid w:val="00E54BB4"/>
    <w:rsid w:val="00E54F96"/>
    <w:rsid w:val="00E54FB4"/>
    <w:rsid w:val="00E54FBC"/>
    <w:rsid w:val="00E55246"/>
    <w:rsid w:val="00E552F9"/>
    <w:rsid w:val="00E5537E"/>
    <w:rsid w:val="00E5540C"/>
    <w:rsid w:val="00E5566A"/>
    <w:rsid w:val="00E55755"/>
    <w:rsid w:val="00E55DEB"/>
    <w:rsid w:val="00E55E39"/>
    <w:rsid w:val="00E55F2F"/>
    <w:rsid w:val="00E560C3"/>
    <w:rsid w:val="00E5620D"/>
    <w:rsid w:val="00E56827"/>
    <w:rsid w:val="00E56846"/>
    <w:rsid w:val="00E56854"/>
    <w:rsid w:val="00E56B78"/>
    <w:rsid w:val="00E56BAA"/>
    <w:rsid w:val="00E56C03"/>
    <w:rsid w:val="00E56C0A"/>
    <w:rsid w:val="00E56DC7"/>
    <w:rsid w:val="00E56E07"/>
    <w:rsid w:val="00E57431"/>
    <w:rsid w:val="00E57680"/>
    <w:rsid w:val="00E57A8C"/>
    <w:rsid w:val="00E57FD3"/>
    <w:rsid w:val="00E600BA"/>
    <w:rsid w:val="00E601A4"/>
    <w:rsid w:val="00E60390"/>
    <w:rsid w:val="00E604A2"/>
    <w:rsid w:val="00E606A8"/>
    <w:rsid w:val="00E60893"/>
    <w:rsid w:val="00E60948"/>
    <w:rsid w:val="00E60A2B"/>
    <w:rsid w:val="00E60AC3"/>
    <w:rsid w:val="00E60B6C"/>
    <w:rsid w:val="00E60C5C"/>
    <w:rsid w:val="00E60C85"/>
    <w:rsid w:val="00E611BE"/>
    <w:rsid w:val="00E61683"/>
    <w:rsid w:val="00E616B5"/>
    <w:rsid w:val="00E61871"/>
    <w:rsid w:val="00E6254C"/>
    <w:rsid w:val="00E62931"/>
    <w:rsid w:val="00E6307F"/>
    <w:rsid w:val="00E63093"/>
    <w:rsid w:val="00E63099"/>
    <w:rsid w:val="00E634AE"/>
    <w:rsid w:val="00E638CF"/>
    <w:rsid w:val="00E638F1"/>
    <w:rsid w:val="00E63CBF"/>
    <w:rsid w:val="00E63E17"/>
    <w:rsid w:val="00E6402A"/>
    <w:rsid w:val="00E64206"/>
    <w:rsid w:val="00E64A15"/>
    <w:rsid w:val="00E64A99"/>
    <w:rsid w:val="00E64B4A"/>
    <w:rsid w:val="00E64B83"/>
    <w:rsid w:val="00E64EA2"/>
    <w:rsid w:val="00E650EA"/>
    <w:rsid w:val="00E651A3"/>
    <w:rsid w:val="00E655CB"/>
    <w:rsid w:val="00E65823"/>
    <w:rsid w:val="00E65859"/>
    <w:rsid w:val="00E65F9B"/>
    <w:rsid w:val="00E66213"/>
    <w:rsid w:val="00E6631F"/>
    <w:rsid w:val="00E66624"/>
    <w:rsid w:val="00E6687B"/>
    <w:rsid w:val="00E66CFF"/>
    <w:rsid w:val="00E66D36"/>
    <w:rsid w:val="00E67186"/>
    <w:rsid w:val="00E672BB"/>
    <w:rsid w:val="00E67CF8"/>
    <w:rsid w:val="00E67FE2"/>
    <w:rsid w:val="00E7013B"/>
    <w:rsid w:val="00E70459"/>
    <w:rsid w:val="00E70A74"/>
    <w:rsid w:val="00E70B44"/>
    <w:rsid w:val="00E70ECF"/>
    <w:rsid w:val="00E70FBD"/>
    <w:rsid w:val="00E71011"/>
    <w:rsid w:val="00E71123"/>
    <w:rsid w:val="00E71294"/>
    <w:rsid w:val="00E7137F"/>
    <w:rsid w:val="00E7150A"/>
    <w:rsid w:val="00E71682"/>
    <w:rsid w:val="00E718D6"/>
    <w:rsid w:val="00E719C1"/>
    <w:rsid w:val="00E71BCA"/>
    <w:rsid w:val="00E71CAE"/>
    <w:rsid w:val="00E72218"/>
    <w:rsid w:val="00E724E3"/>
    <w:rsid w:val="00E72643"/>
    <w:rsid w:val="00E72930"/>
    <w:rsid w:val="00E72C06"/>
    <w:rsid w:val="00E72DA8"/>
    <w:rsid w:val="00E72EF8"/>
    <w:rsid w:val="00E72F92"/>
    <w:rsid w:val="00E730E3"/>
    <w:rsid w:val="00E734E7"/>
    <w:rsid w:val="00E735CB"/>
    <w:rsid w:val="00E7367F"/>
    <w:rsid w:val="00E736D9"/>
    <w:rsid w:val="00E73A95"/>
    <w:rsid w:val="00E73D9A"/>
    <w:rsid w:val="00E74215"/>
    <w:rsid w:val="00E744D6"/>
    <w:rsid w:val="00E747E2"/>
    <w:rsid w:val="00E747F2"/>
    <w:rsid w:val="00E74C8B"/>
    <w:rsid w:val="00E75132"/>
    <w:rsid w:val="00E753B9"/>
    <w:rsid w:val="00E7544D"/>
    <w:rsid w:val="00E75473"/>
    <w:rsid w:val="00E7552A"/>
    <w:rsid w:val="00E7553A"/>
    <w:rsid w:val="00E75556"/>
    <w:rsid w:val="00E757E9"/>
    <w:rsid w:val="00E75882"/>
    <w:rsid w:val="00E75BCA"/>
    <w:rsid w:val="00E75C06"/>
    <w:rsid w:val="00E75C95"/>
    <w:rsid w:val="00E760B7"/>
    <w:rsid w:val="00E76261"/>
    <w:rsid w:val="00E7659E"/>
    <w:rsid w:val="00E767E9"/>
    <w:rsid w:val="00E76931"/>
    <w:rsid w:val="00E76F5E"/>
    <w:rsid w:val="00E778B9"/>
    <w:rsid w:val="00E77951"/>
    <w:rsid w:val="00E77C3E"/>
    <w:rsid w:val="00E77CDC"/>
    <w:rsid w:val="00E77D3B"/>
    <w:rsid w:val="00E800AF"/>
    <w:rsid w:val="00E80236"/>
    <w:rsid w:val="00E8026C"/>
    <w:rsid w:val="00E807F1"/>
    <w:rsid w:val="00E8098B"/>
    <w:rsid w:val="00E80A13"/>
    <w:rsid w:val="00E80FBC"/>
    <w:rsid w:val="00E81143"/>
    <w:rsid w:val="00E81B99"/>
    <w:rsid w:val="00E81C5C"/>
    <w:rsid w:val="00E81D47"/>
    <w:rsid w:val="00E82148"/>
    <w:rsid w:val="00E823D7"/>
    <w:rsid w:val="00E82A0C"/>
    <w:rsid w:val="00E82A2A"/>
    <w:rsid w:val="00E82E11"/>
    <w:rsid w:val="00E82F9F"/>
    <w:rsid w:val="00E83403"/>
    <w:rsid w:val="00E83744"/>
    <w:rsid w:val="00E8381C"/>
    <w:rsid w:val="00E83856"/>
    <w:rsid w:val="00E83A27"/>
    <w:rsid w:val="00E83CB1"/>
    <w:rsid w:val="00E84479"/>
    <w:rsid w:val="00E847E4"/>
    <w:rsid w:val="00E8495E"/>
    <w:rsid w:val="00E84E73"/>
    <w:rsid w:val="00E85189"/>
    <w:rsid w:val="00E85752"/>
    <w:rsid w:val="00E85B74"/>
    <w:rsid w:val="00E85BD1"/>
    <w:rsid w:val="00E85C75"/>
    <w:rsid w:val="00E86028"/>
    <w:rsid w:val="00E86159"/>
    <w:rsid w:val="00E861EA"/>
    <w:rsid w:val="00E8656A"/>
    <w:rsid w:val="00E87032"/>
    <w:rsid w:val="00E870A4"/>
    <w:rsid w:val="00E87320"/>
    <w:rsid w:val="00E87415"/>
    <w:rsid w:val="00E8762D"/>
    <w:rsid w:val="00E87A5E"/>
    <w:rsid w:val="00E90018"/>
    <w:rsid w:val="00E905AD"/>
    <w:rsid w:val="00E905D6"/>
    <w:rsid w:val="00E906FB"/>
    <w:rsid w:val="00E907A3"/>
    <w:rsid w:val="00E9083B"/>
    <w:rsid w:val="00E90893"/>
    <w:rsid w:val="00E90C6B"/>
    <w:rsid w:val="00E90F1D"/>
    <w:rsid w:val="00E9106A"/>
    <w:rsid w:val="00E91997"/>
    <w:rsid w:val="00E919E5"/>
    <w:rsid w:val="00E91E14"/>
    <w:rsid w:val="00E922A8"/>
    <w:rsid w:val="00E9238F"/>
    <w:rsid w:val="00E923CE"/>
    <w:rsid w:val="00E92428"/>
    <w:rsid w:val="00E92AEE"/>
    <w:rsid w:val="00E92EB5"/>
    <w:rsid w:val="00E939A1"/>
    <w:rsid w:val="00E93AE3"/>
    <w:rsid w:val="00E93C8E"/>
    <w:rsid w:val="00E93CDF"/>
    <w:rsid w:val="00E93D21"/>
    <w:rsid w:val="00E93F0E"/>
    <w:rsid w:val="00E942BC"/>
    <w:rsid w:val="00E942F9"/>
    <w:rsid w:val="00E94594"/>
    <w:rsid w:val="00E947C6"/>
    <w:rsid w:val="00E94954"/>
    <w:rsid w:val="00E94B54"/>
    <w:rsid w:val="00E952AE"/>
    <w:rsid w:val="00E9586B"/>
    <w:rsid w:val="00E95AC6"/>
    <w:rsid w:val="00E95ACF"/>
    <w:rsid w:val="00E95BE9"/>
    <w:rsid w:val="00E95CE4"/>
    <w:rsid w:val="00E9615D"/>
    <w:rsid w:val="00E96182"/>
    <w:rsid w:val="00E96804"/>
    <w:rsid w:val="00E968FB"/>
    <w:rsid w:val="00E96947"/>
    <w:rsid w:val="00E96970"/>
    <w:rsid w:val="00E96B36"/>
    <w:rsid w:val="00E971F8"/>
    <w:rsid w:val="00E97252"/>
    <w:rsid w:val="00E97285"/>
    <w:rsid w:val="00E97317"/>
    <w:rsid w:val="00E97568"/>
    <w:rsid w:val="00E97A96"/>
    <w:rsid w:val="00EA0331"/>
    <w:rsid w:val="00EA05BA"/>
    <w:rsid w:val="00EA0674"/>
    <w:rsid w:val="00EA0B7A"/>
    <w:rsid w:val="00EA0C06"/>
    <w:rsid w:val="00EA0C96"/>
    <w:rsid w:val="00EA0F38"/>
    <w:rsid w:val="00EA1315"/>
    <w:rsid w:val="00EA1525"/>
    <w:rsid w:val="00EA1702"/>
    <w:rsid w:val="00EA1895"/>
    <w:rsid w:val="00EA18E7"/>
    <w:rsid w:val="00EA2258"/>
    <w:rsid w:val="00EA254D"/>
    <w:rsid w:val="00EA2A68"/>
    <w:rsid w:val="00EA3044"/>
    <w:rsid w:val="00EA3346"/>
    <w:rsid w:val="00EA33A6"/>
    <w:rsid w:val="00EA36A7"/>
    <w:rsid w:val="00EA36D9"/>
    <w:rsid w:val="00EA382A"/>
    <w:rsid w:val="00EA382F"/>
    <w:rsid w:val="00EA399F"/>
    <w:rsid w:val="00EA3C56"/>
    <w:rsid w:val="00EA40F7"/>
    <w:rsid w:val="00EA450F"/>
    <w:rsid w:val="00EA4721"/>
    <w:rsid w:val="00EA47BE"/>
    <w:rsid w:val="00EA495B"/>
    <w:rsid w:val="00EA4C2C"/>
    <w:rsid w:val="00EA4CD3"/>
    <w:rsid w:val="00EA4D14"/>
    <w:rsid w:val="00EA4D37"/>
    <w:rsid w:val="00EA4FD0"/>
    <w:rsid w:val="00EA5036"/>
    <w:rsid w:val="00EA53C0"/>
    <w:rsid w:val="00EA57DA"/>
    <w:rsid w:val="00EA58AA"/>
    <w:rsid w:val="00EA5D27"/>
    <w:rsid w:val="00EA5E56"/>
    <w:rsid w:val="00EA5ECC"/>
    <w:rsid w:val="00EA6207"/>
    <w:rsid w:val="00EA64A5"/>
    <w:rsid w:val="00EA64FC"/>
    <w:rsid w:val="00EA65A1"/>
    <w:rsid w:val="00EA6665"/>
    <w:rsid w:val="00EA6BA4"/>
    <w:rsid w:val="00EA6EC7"/>
    <w:rsid w:val="00EA6F3A"/>
    <w:rsid w:val="00EA70CE"/>
    <w:rsid w:val="00EA70E3"/>
    <w:rsid w:val="00EA70EE"/>
    <w:rsid w:val="00EA7339"/>
    <w:rsid w:val="00EA746B"/>
    <w:rsid w:val="00EA74BB"/>
    <w:rsid w:val="00EA75FE"/>
    <w:rsid w:val="00EA7659"/>
    <w:rsid w:val="00EA776B"/>
    <w:rsid w:val="00EA779C"/>
    <w:rsid w:val="00EA7A1D"/>
    <w:rsid w:val="00EB025E"/>
    <w:rsid w:val="00EB02C7"/>
    <w:rsid w:val="00EB03E2"/>
    <w:rsid w:val="00EB081A"/>
    <w:rsid w:val="00EB13AB"/>
    <w:rsid w:val="00EB1611"/>
    <w:rsid w:val="00EB2064"/>
    <w:rsid w:val="00EB22CA"/>
    <w:rsid w:val="00EB2336"/>
    <w:rsid w:val="00EB23C3"/>
    <w:rsid w:val="00EB2461"/>
    <w:rsid w:val="00EB252B"/>
    <w:rsid w:val="00EB2782"/>
    <w:rsid w:val="00EB2815"/>
    <w:rsid w:val="00EB28A7"/>
    <w:rsid w:val="00EB2A59"/>
    <w:rsid w:val="00EB2E2F"/>
    <w:rsid w:val="00EB2EB4"/>
    <w:rsid w:val="00EB3316"/>
    <w:rsid w:val="00EB3CFF"/>
    <w:rsid w:val="00EB3F75"/>
    <w:rsid w:val="00EB4305"/>
    <w:rsid w:val="00EB4319"/>
    <w:rsid w:val="00EB445A"/>
    <w:rsid w:val="00EB4E71"/>
    <w:rsid w:val="00EB5051"/>
    <w:rsid w:val="00EB514E"/>
    <w:rsid w:val="00EB54E7"/>
    <w:rsid w:val="00EB5601"/>
    <w:rsid w:val="00EB5D1E"/>
    <w:rsid w:val="00EB5F4A"/>
    <w:rsid w:val="00EB6046"/>
    <w:rsid w:val="00EB64F3"/>
    <w:rsid w:val="00EB6551"/>
    <w:rsid w:val="00EB6646"/>
    <w:rsid w:val="00EB66CF"/>
    <w:rsid w:val="00EB6A90"/>
    <w:rsid w:val="00EB6E29"/>
    <w:rsid w:val="00EB6E3D"/>
    <w:rsid w:val="00EB7045"/>
    <w:rsid w:val="00EB71EB"/>
    <w:rsid w:val="00EB75FC"/>
    <w:rsid w:val="00EB780C"/>
    <w:rsid w:val="00EB7919"/>
    <w:rsid w:val="00EB79C3"/>
    <w:rsid w:val="00EB7B11"/>
    <w:rsid w:val="00EB7B67"/>
    <w:rsid w:val="00EB7DF4"/>
    <w:rsid w:val="00EB7EFD"/>
    <w:rsid w:val="00EC00EF"/>
    <w:rsid w:val="00EC07ED"/>
    <w:rsid w:val="00EC0835"/>
    <w:rsid w:val="00EC0AAF"/>
    <w:rsid w:val="00EC0ABB"/>
    <w:rsid w:val="00EC0AD9"/>
    <w:rsid w:val="00EC0E13"/>
    <w:rsid w:val="00EC1102"/>
    <w:rsid w:val="00EC13F7"/>
    <w:rsid w:val="00EC173A"/>
    <w:rsid w:val="00EC1BA1"/>
    <w:rsid w:val="00EC2039"/>
    <w:rsid w:val="00EC23FD"/>
    <w:rsid w:val="00EC2499"/>
    <w:rsid w:val="00EC296E"/>
    <w:rsid w:val="00EC29FC"/>
    <w:rsid w:val="00EC2D62"/>
    <w:rsid w:val="00EC2E6C"/>
    <w:rsid w:val="00EC30DB"/>
    <w:rsid w:val="00EC3629"/>
    <w:rsid w:val="00EC37E6"/>
    <w:rsid w:val="00EC38B4"/>
    <w:rsid w:val="00EC3C09"/>
    <w:rsid w:val="00EC3E66"/>
    <w:rsid w:val="00EC41D1"/>
    <w:rsid w:val="00EC43BE"/>
    <w:rsid w:val="00EC4646"/>
    <w:rsid w:val="00EC4810"/>
    <w:rsid w:val="00EC4844"/>
    <w:rsid w:val="00EC4AE3"/>
    <w:rsid w:val="00EC4CEA"/>
    <w:rsid w:val="00EC4DB1"/>
    <w:rsid w:val="00EC4E49"/>
    <w:rsid w:val="00EC4FB0"/>
    <w:rsid w:val="00EC506D"/>
    <w:rsid w:val="00EC5123"/>
    <w:rsid w:val="00EC57D0"/>
    <w:rsid w:val="00EC5818"/>
    <w:rsid w:val="00EC5A87"/>
    <w:rsid w:val="00EC5AF7"/>
    <w:rsid w:val="00EC5E05"/>
    <w:rsid w:val="00EC6004"/>
    <w:rsid w:val="00EC61D8"/>
    <w:rsid w:val="00EC62B1"/>
    <w:rsid w:val="00EC638E"/>
    <w:rsid w:val="00EC64F4"/>
    <w:rsid w:val="00EC6689"/>
    <w:rsid w:val="00EC6E04"/>
    <w:rsid w:val="00EC70A1"/>
    <w:rsid w:val="00EC74E3"/>
    <w:rsid w:val="00EC7555"/>
    <w:rsid w:val="00EC7638"/>
    <w:rsid w:val="00EC7642"/>
    <w:rsid w:val="00EC76C1"/>
    <w:rsid w:val="00EC7E67"/>
    <w:rsid w:val="00ED06A1"/>
    <w:rsid w:val="00ED087B"/>
    <w:rsid w:val="00ED0AC6"/>
    <w:rsid w:val="00ED0B24"/>
    <w:rsid w:val="00ED0B67"/>
    <w:rsid w:val="00ED0D27"/>
    <w:rsid w:val="00ED0D96"/>
    <w:rsid w:val="00ED0EA1"/>
    <w:rsid w:val="00ED1286"/>
    <w:rsid w:val="00ED13E3"/>
    <w:rsid w:val="00ED14AF"/>
    <w:rsid w:val="00ED1529"/>
    <w:rsid w:val="00ED15C4"/>
    <w:rsid w:val="00ED16DF"/>
    <w:rsid w:val="00ED17B0"/>
    <w:rsid w:val="00ED1AE5"/>
    <w:rsid w:val="00ED1B78"/>
    <w:rsid w:val="00ED2018"/>
    <w:rsid w:val="00ED218B"/>
    <w:rsid w:val="00ED2352"/>
    <w:rsid w:val="00ED26C4"/>
    <w:rsid w:val="00ED26F2"/>
    <w:rsid w:val="00ED28B6"/>
    <w:rsid w:val="00ED28E2"/>
    <w:rsid w:val="00ED2BEA"/>
    <w:rsid w:val="00ED2EAA"/>
    <w:rsid w:val="00ED2FFA"/>
    <w:rsid w:val="00ED3045"/>
    <w:rsid w:val="00ED308B"/>
    <w:rsid w:val="00ED3292"/>
    <w:rsid w:val="00ED33B8"/>
    <w:rsid w:val="00ED3433"/>
    <w:rsid w:val="00ED343C"/>
    <w:rsid w:val="00ED374F"/>
    <w:rsid w:val="00ED37CB"/>
    <w:rsid w:val="00ED38A2"/>
    <w:rsid w:val="00ED3A02"/>
    <w:rsid w:val="00ED3DE3"/>
    <w:rsid w:val="00ED3F10"/>
    <w:rsid w:val="00ED4322"/>
    <w:rsid w:val="00ED441B"/>
    <w:rsid w:val="00ED4A5B"/>
    <w:rsid w:val="00ED4B8E"/>
    <w:rsid w:val="00ED4DEE"/>
    <w:rsid w:val="00ED4EFC"/>
    <w:rsid w:val="00ED4F81"/>
    <w:rsid w:val="00ED512A"/>
    <w:rsid w:val="00ED5397"/>
    <w:rsid w:val="00ED55DA"/>
    <w:rsid w:val="00ED5645"/>
    <w:rsid w:val="00ED58C1"/>
    <w:rsid w:val="00ED58C5"/>
    <w:rsid w:val="00ED5A0C"/>
    <w:rsid w:val="00ED5B3D"/>
    <w:rsid w:val="00ED5BDC"/>
    <w:rsid w:val="00ED5BEE"/>
    <w:rsid w:val="00ED5C85"/>
    <w:rsid w:val="00ED5D3C"/>
    <w:rsid w:val="00ED5DC4"/>
    <w:rsid w:val="00ED5ED2"/>
    <w:rsid w:val="00ED6304"/>
    <w:rsid w:val="00ED6519"/>
    <w:rsid w:val="00ED666F"/>
    <w:rsid w:val="00ED6997"/>
    <w:rsid w:val="00ED6BA5"/>
    <w:rsid w:val="00ED6C6A"/>
    <w:rsid w:val="00ED7299"/>
    <w:rsid w:val="00ED7577"/>
    <w:rsid w:val="00ED789D"/>
    <w:rsid w:val="00ED7D12"/>
    <w:rsid w:val="00EE00FA"/>
    <w:rsid w:val="00EE0971"/>
    <w:rsid w:val="00EE0A9C"/>
    <w:rsid w:val="00EE0C35"/>
    <w:rsid w:val="00EE0F86"/>
    <w:rsid w:val="00EE0FCB"/>
    <w:rsid w:val="00EE1584"/>
    <w:rsid w:val="00EE159B"/>
    <w:rsid w:val="00EE1748"/>
    <w:rsid w:val="00EE1803"/>
    <w:rsid w:val="00EE1893"/>
    <w:rsid w:val="00EE1EE7"/>
    <w:rsid w:val="00EE2048"/>
    <w:rsid w:val="00EE2120"/>
    <w:rsid w:val="00EE22B2"/>
    <w:rsid w:val="00EE2538"/>
    <w:rsid w:val="00EE268A"/>
    <w:rsid w:val="00EE27A4"/>
    <w:rsid w:val="00EE2EA5"/>
    <w:rsid w:val="00EE3020"/>
    <w:rsid w:val="00EE3065"/>
    <w:rsid w:val="00EE346F"/>
    <w:rsid w:val="00EE3730"/>
    <w:rsid w:val="00EE3932"/>
    <w:rsid w:val="00EE3BF1"/>
    <w:rsid w:val="00EE3C72"/>
    <w:rsid w:val="00EE3D2C"/>
    <w:rsid w:val="00EE4050"/>
    <w:rsid w:val="00EE406D"/>
    <w:rsid w:val="00EE40EC"/>
    <w:rsid w:val="00EE441C"/>
    <w:rsid w:val="00EE464A"/>
    <w:rsid w:val="00EE4A49"/>
    <w:rsid w:val="00EE4BD2"/>
    <w:rsid w:val="00EE5036"/>
    <w:rsid w:val="00EE5364"/>
    <w:rsid w:val="00EE58EF"/>
    <w:rsid w:val="00EE5AA4"/>
    <w:rsid w:val="00EE61A9"/>
    <w:rsid w:val="00EE6514"/>
    <w:rsid w:val="00EE67BC"/>
    <w:rsid w:val="00EE6856"/>
    <w:rsid w:val="00EE6CB6"/>
    <w:rsid w:val="00EE6DF5"/>
    <w:rsid w:val="00EE6E28"/>
    <w:rsid w:val="00EE731F"/>
    <w:rsid w:val="00EE7325"/>
    <w:rsid w:val="00EE73C2"/>
    <w:rsid w:val="00EE7515"/>
    <w:rsid w:val="00EE7575"/>
    <w:rsid w:val="00EE7AEF"/>
    <w:rsid w:val="00EE7B91"/>
    <w:rsid w:val="00EF009C"/>
    <w:rsid w:val="00EF0179"/>
    <w:rsid w:val="00EF0437"/>
    <w:rsid w:val="00EF070D"/>
    <w:rsid w:val="00EF09C3"/>
    <w:rsid w:val="00EF0C5A"/>
    <w:rsid w:val="00EF0D40"/>
    <w:rsid w:val="00EF10FF"/>
    <w:rsid w:val="00EF1387"/>
    <w:rsid w:val="00EF1447"/>
    <w:rsid w:val="00EF1505"/>
    <w:rsid w:val="00EF1527"/>
    <w:rsid w:val="00EF19A3"/>
    <w:rsid w:val="00EF1AA9"/>
    <w:rsid w:val="00EF1E0C"/>
    <w:rsid w:val="00EF2614"/>
    <w:rsid w:val="00EF27B5"/>
    <w:rsid w:val="00EF2AE9"/>
    <w:rsid w:val="00EF304B"/>
    <w:rsid w:val="00EF32FA"/>
    <w:rsid w:val="00EF33FB"/>
    <w:rsid w:val="00EF3453"/>
    <w:rsid w:val="00EF37ED"/>
    <w:rsid w:val="00EF3993"/>
    <w:rsid w:val="00EF39CF"/>
    <w:rsid w:val="00EF3FEF"/>
    <w:rsid w:val="00EF40B7"/>
    <w:rsid w:val="00EF410B"/>
    <w:rsid w:val="00EF4504"/>
    <w:rsid w:val="00EF4565"/>
    <w:rsid w:val="00EF4676"/>
    <w:rsid w:val="00EF4941"/>
    <w:rsid w:val="00EF4A99"/>
    <w:rsid w:val="00EF5345"/>
    <w:rsid w:val="00EF536C"/>
    <w:rsid w:val="00EF55AB"/>
    <w:rsid w:val="00EF5731"/>
    <w:rsid w:val="00EF5BEB"/>
    <w:rsid w:val="00EF5EE0"/>
    <w:rsid w:val="00EF5FC9"/>
    <w:rsid w:val="00EF5FD0"/>
    <w:rsid w:val="00EF60BF"/>
    <w:rsid w:val="00EF6201"/>
    <w:rsid w:val="00EF64DC"/>
    <w:rsid w:val="00EF6982"/>
    <w:rsid w:val="00EF6B20"/>
    <w:rsid w:val="00EF6B33"/>
    <w:rsid w:val="00EF6CD1"/>
    <w:rsid w:val="00EF6F53"/>
    <w:rsid w:val="00EF6F7B"/>
    <w:rsid w:val="00EF71DE"/>
    <w:rsid w:val="00EF7A75"/>
    <w:rsid w:val="00EF7AD9"/>
    <w:rsid w:val="00EF7C0A"/>
    <w:rsid w:val="00EF7F7F"/>
    <w:rsid w:val="00F0040A"/>
    <w:rsid w:val="00F00631"/>
    <w:rsid w:val="00F0074B"/>
    <w:rsid w:val="00F00911"/>
    <w:rsid w:val="00F0094D"/>
    <w:rsid w:val="00F00CD7"/>
    <w:rsid w:val="00F00E2C"/>
    <w:rsid w:val="00F00E94"/>
    <w:rsid w:val="00F00F4D"/>
    <w:rsid w:val="00F01753"/>
    <w:rsid w:val="00F01B19"/>
    <w:rsid w:val="00F01D16"/>
    <w:rsid w:val="00F01EA8"/>
    <w:rsid w:val="00F01F39"/>
    <w:rsid w:val="00F021FD"/>
    <w:rsid w:val="00F0241D"/>
    <w:rsid w:val="00F02622"/>
    <w:rsid w:val="00F0265F"/>
    <w:rsid w:val="00F0267D"/>
    <w:rsid w:val="00F035A9"/>
    <w:rsid w:val="00F03665"/>
    <w:rsid w:val="00F03A01"/>
    <w:rsid w:val="00F03B0B"/>
    <w:rsid w:val="00F03D35"/>
    <w:rsid w:val="00F03E49"/>
    <w:rsid w:val="00F0422A"/>
    <w:rsid w:val="00F0434B"/>
    <w:rsid w:val="00F04490"/>
    <w:rsid w:val="00F046D9"/>
    <w:rsid w:val="00F04729"/>
    <w:rsid w:val="00F04889"/>
    <w:rsid w:val="00F04973"/>
    <w:rsid w:val="00F04C20"/>
    <w:rsid w:val="00F04C50"/>
    <w:rsid w:val="00F05112"/>
    <w:rsid w:val="00F05801"/>
    <w:rsid w:val="00F05D53"/>
    <w:rsid w:val="00F05E81"/>
    <w:rsid w:val="00F05FDC"/>
    <w:rsid w:val="00F06072"/>
    <w:rsid w:val="00F06141"/>
    <w:rsid w:val="00F0614D"/>
    <w:rsid w:val="00F064FC"/>
    <w:rsid w:val="00F06646"/>
    <w:rsid w:val="00F0673D"/>
    <w:rsid w:val="00F069D5"/>
    <w:rsid w:val="00F069E8"/>
    <w:rsid w:val="00F06B52"/>
    <w:rsid w:val="00F06C8D"/>
    <w:rsid w:val="00F06EF0"/>
    <w:rsid w:val="00F07685"/>
    <w:rsid w:val="00F076AF"/>
    <w:rsid w:val="00F07A92"/>
    <w:rsid w:val="00F07DDD"/>
    <w:rsid w:val="00F07F81"/>
    <w:rsid w:val="00F10301"/>
    <w:rsid w:val="00F10420"/>
    <w:rsid w:val="00F10764"/>
    <w:rsid w:val="00F107F1"/>
    <w:rsid w:val="00F10C07"/>
    <w:rsid w:val="00F11063"/>
    <w:rsid w:val="00F11599"/>
    <w:rsid w:val="00F11718"/>
    <w:rsid w:val="00F11AF5"/>
    <w:rsid w:val="00F11DD3"/>
    <w:rsid w:val="00F12344"/>
    <w:rsid w:val="00F1242A"/>
    <w:rsid w:val="00F12457"/>
    <w:rsid w:val="00F126B9"/>
    <w:rsid w:val="00F126EB"/>
    <w:rsid w:val="00F12970"/>
    <w:rsid w:val="00F12A3A"/>
    <w:rsid w:val="00F12C7D"/>
    <w:rsid w:val="00F12D0F"/>
    <w:rsid w:val="00F1311F"/>
    <w:rsid w:val="00F13251"/>
    <w:rsid w:val="00F1330E"/>
    <w:rsid w:val="00F135A2"/>
    <w:rsid w:val="00F1377B"/>
    <w:rsid w:val="00F1377D"/>
    <w:rsid w:val="00F13CCF"/>
    <w:rsid w:val="00F13DF9"/>
    <w:rsid w:val="00F147D5"/>
    <w:rsid w:val="00F14FB7"/>
    <w:rsid w:val="00F154E9"/>
    <w:rsid w:val="00F15573"/>
    <w:rsid w:val="00F15587"/>
    <w:rsid w:val="00F15602"/>
    <w:rsid w:val="00F15C18"/>
    <w:rsid w:val="00F1632E"/>
    <w:rsid w:val="00F165C5"/>
    <w:rsid w:val="00F167CB"/>
    <w:rsid w:val="00F169DB"/>
    <w:rsid w:val="00F16AE7"/>
    <w:rsid w:val="00F16D45"/>
    <w:rsid w:val="00F17059"/>
    <w:rsid w:val="00F17B1B"/>
    <w:rsid w:val="00F17C36"/>
    <w:rsid w:val="00F211A7"/>
    <w:rsid w:val="00F213EA"/>
    <w:rsid w:val="00F2172C"/>
    <w:rsid w:val="00F21808"/>
    <w:rsid w:val="00F21936"/>
    <w:rsid w:val="00F22072"/>
    <w:rsid w:val="00F222C1"/>
    <w:rsid w:val="00F223F7"/>
    <w:rsid w:val="00F225FE"/>
    <w:rsid w:val="00F2261A"/>
    <w:rsid w:val="00F226C0"/>
    <w:rsid w:val="00F2282B"/>
    <w:rsid w:val="00F22AAD"/>
    <w:rsid w:val="00F22AEB"/>
    <w:rsid w:val="00F22CA4"/>
    <w:rsid w:val="00F22F69"/>
    <w:rsid w:val="00F22FDA"/>
    <w:rsid w:val="00F235E8"/>
    <w:rsid w:val="00F23618"/>
    <w:rsid w:val="00F2377F"/>
    <w:rsid w:val="00F23CC1"/>
    <w:rsid w:val="00F24097"/>
    <w:rsid w:val="00F24485"/>
    <w:rsid w:val="00F2449F"/>
    <w:rsid w:val="00F246EE"/>
    <w:rsid w:val="00F24917"/>
    <w:rsid w:val="00F24EDB"/>
    <w:rsid w:val="00F2511D"/>
    <w:rsid w:val="00F252A0"/>
    <w:rsid w:val="00F252BD"/>
    <w:rsid w:val="00F252E8"/>
    <w:rsid w:val="00F253C1"/>
    <w:rsid w:val="00F2552E"/>
    <w:rsid w:val="00F25858"/>
    <w:rsid w:val="00F25CE8"/>
    <w:rsid w:val="00F25E34"/>
    <w:rsid w:val="00F25EAF"/>
    <w:rsid w:val="00F26240"/>
    <w:rsid w:val="00F26714"/>
    <w:rsid w:val="00F269DC"/>
    <w:rsid w:val="00F26B9F"/>
    <w:rsid w:val="00F26CB5"/>
    <w:rsid w:val="00F26E9A"/>
    <w:rsid w:val="00F2726B"/>
    <w:rsid w:val="00F27307"/>
    <w:rsid w:val="00F274C8"/>
    <w:rsid w:val="00F27B11"/>
    <w:rsid w:val="00F27B7F"/>
    <w:rsid w:val="00F27DA4"/>
    <w:rsid w:val="00F27E77"/>
    <w:rsid w:val="00F27F15"/>
    <w:rsid w:val="00F30013"/>
    <w:rsid w:val="00F3006A"/>
    <w:rsid w:val="00F302F5"/>
    <w:rsid w:val="00F3040E"/>
    <w:rsid w:val="00F304D0"/>
    <w:rsid w:val="00F3054A"/>
    <w:rsid w:val="00F30947"/>
    <w:rsid w:val="00F309E1"/>
    <w:rsid w:val="00F30B5C"/>
    <w:rsid w:val="00F30B8F"/>
    <w:rsid w:val="00F30C2A"/>
    <w:rsid w:val="00F30D5A"/>
    <w:rsid w:val="00F30D97"/>
    <w:rsid w:val="00F31376"/>
    <w:rsid w:val="00F31467"/>
    <w:rsid w:val="00F316AF"/>
    <w:rsid w:val="00F316B7"/>
    <w:rsid w:val="00F317B3"/>
    <w:rsid w:val="00F3221E"/>
    <w:rsid w:val="00F32273"/>
    <w:rsid w:val="00F323CE"/>
    <w:rsid w:val="00F32598"/>
    <w:rsid w:val="00F329EA"/>
    <w:rsid w:val="00F32E45"/>
    <w:rsid w:val="00F3308F"/>
    <w:rsid w:val="00F33170"/>
    <w:rsid w:val="00F331C6"/>
    <w:rsid w:val="00F33422"/>
    <w:rsid w:val="00F33541"/>
    <w:rsid w:val="00F3380D"/>
    <w:rsid w:val="00F33815"/>
    <w:rsid w:val="00F33924"/>
    <w:rsid w:val="00F33A7B"/>
    <w:rsid w:val="00F33CC8"/>
    <w:rsid w:val="00F33CF7"/>
    <w:rsid w:val="00F33D20"/>
    <w:rsid w:val="00F33F07"/>
    <w:rsid w:val="00F33FA7"/>
    <w:rsid w:val="00F342E7"/>
    <w:rsid w:val="00F3448B"/>
    <w:rsid w:val="00F34B06"/>
    <w:rsid w:val="00F34B0D"/>
    <w:rsid w:val="00F34C31"/>
    <w:rsid w:val="00F34F8D"/>
    <w:rsid w:val="00F34FFA"/>
    <w:rsid w:val="00F350E7"/>
    <w:rsid w:val="00F351D8"/>
    <w:rsid w:val="00F352DD"/>
    <w:rsid w:val="00F35359"/>
    <w:rsid w:val="00F35491"/>
    <w:rsid w:val="00F3555D"/>
    <w:rsid w:val="00F35625"/>
    <w:rsid w:val="00F35804"/>
    <w:rsid w:val="00F36016"/>
    <w:rsid w:val="00F3631C"/>
    <w:rsid w:val="00F36328"/>
    <w:rsid w:val="00F36484"/>
    <w:rsid w:val="00F364A7"/>
    <w:rsid w:val="00F369D4"/>
    <w:rsid w:val="00F369F6"/>
    <w:rsid w:val="00F36A3A"/>
    <w:rsid w:val="00F36BC3"/>
    <w:rsid w:val="00F36DB3"/>
    <w:rsid w:val="00F36DC3"/>
    <w:rsid w:val="00F371AE"/>
    <w:rsid w:val="00F3729B"/>
    <w:rsid w:val="00F372E4"/>
    <w:rsid w:val="00F3733B"/>
    <w:rsid w:val="00F3735A"/>
    <w:rsid w:val="00F374E9"/>
    <w:rsid w:val="00F375E7"/>
    <w:rsid w:val="00F375EF"/>
    <w:rsid w:val="00F37E1B"/>
    <w:rsid w:val="00F37FD5"/>
    <w:rsid w:val="00F404DF"/>
    <w:rsid w:val="00F40863"/>
    <w:rsid w:val="00F4092C"/>
    <w:rsid w:val="00F409C0"/>
    <w:rsid w:val="00F40B27"/>
    <w:rsid w:val="00F40B43"/>
    <w:rsid w:val="00F40BA2"/>
    <w:rsid w:val="00F40C69"/>
    <w:rsid w:val="00F41029"/>
    <w:rsid w:val="00F41394"/>
    <w:rsid w:val="00F41590"/>
    <w:rsid w:val="00F41598"/>
    <w:rsid w:val="00F415C9"/>
    <w:rsid w:val="00F4172A"/>
    <w:rsid w:val="00F4179C"/>
    <w:rsid w:val="00F41A43"/>
    <w:rsid w:val="00F41A5A"/>
    <w:rsid w:val="00F41B3D"/>
    <w:rsid w:val="00F42063"/>
    <w:rsid w:val="00F4217D"/>
    <w:rsid w:val="00F42362"/>
    <w:rsid w:val="00F42363"/>
    <w:rsid w:val="00F4265C"/>
    <w:rsid w:val="00F4281B"/>
    <w:rsid w:val="00F428FE"/>
    <w:rsid w:val="00F42AF9"/>
    <w:rsid w:val="00F42B97"/>
    <w:rsid w:val="00F42E93"/>
    <w:rsid w:val="00F42F2B"/>
    <w:rsid w:val="00F42F74"/>
    <w:rsid w:val="00F4322E"/>
    <w:rsid w:val="00F43464"/>
    <w:rsid w:val="00F4359E"/>
    <w:rsid w:val="00F435FC"/>
    <w:rsid w:val="00F43A3F"/>
    <w:rsid w:val="00F43EB4"/>
    <w:rsid w:val="00F44269"/>
    <w:rsid w:val="00F4487A"/>
    <w:rsid w:val="00F44C1F"/>
    <w:rsid w:val="00F450E0"/>
    <w:rsid w:val="00F452B4"/>
    <w:rsid w:val="00F45742"/>
    <w:rsid w:val="00F45C66"/>
    <w:rsid w:val="00F45CD0"/>
    <w:rsid w:val="00F45D44"/>
    <w:rsid w:val="00F45DCE"/>
    <w:rsid w:val="00F4610F"/>
    <w:rsid w:val="00F4624B"/>
    <w:rsid w:val="00F46512"/>
    <w:rsid w:val="00F46584"/>
    <w:rsid w:val="00F46612"/>
    <w:rsid w:val="00F46943"/>
    <w:rsid w:val="00F46A58"/>
    <w:rsid w:val="00F46AA7"/>
    <w:rsid w:val="00F46E61"/>
    <w:rsid w:val="00F47146"/>
    <w:rsid w:val="00F474EA"/>
    <w:rsid w:val="00F4757A"/>
    <w:rsid w:val="00F4762D"/>
    <w:rsid w:val="00F4772A"/>
    <w:rsid w:val="00F477C5"/>
    <w:rsid w:val="00F47904"/>
    <w:rsid w:val="00F479DA"/>
    <w:rsid w:val="00F47B60"/>
    <w:rsid w:val="00F47C7E"/>
    <w:rsid w:val="00F47DF1"/>
    <w:rsid w:val="00F47F4D"/>
    <w:rsid w:val="00F502A5"/>
    <w:rsid w:val="00F50560"/>
    <w:rsid w:val="00F5094E"/>
    <w:rsid w:val="00F50CF1"/>
    <w:rsid w:val="00F50D8D"/>
    <w:rsid w:val="00F5107A"/>
    <w:rsid w:val="00F510BE"/>
    <w:rsid w:val="00F513D8"/>
    <w:rsid w:val="00F516FD"/>
    <w:rsid w:val="00F51C3E"/>
    <w:rsid w:val="00F51D32"/>
    <w:rsid w:val="00F5225C"/>
    <w:rsid w:val="00F5243A"/>
    <w:rsid w:val="00F524D7"/>
    <w:rsid w:val="00F52B45"/>
    <w:rsid w:val="00F52F8E"/>
    <w:rsid w:val="00F52F96"/>
    <w:rsid w:val="00F536EA"/>
    <w:rsid w:val="00F5393E"/>
    <w:rsid w:val="00F53C9B"/>
    <w:rsid w:val="00F53ED0"/>
    <w:rsid w:val="00F540DD"/>
    <w:rsid w:val="00F54BF0"/>
    <w:rsid w:val="00F54C36"/>
    <w:rsid w:val="00F55099"/>
    <w:rsid w:val="00F55171"/>
    <w:rsid w:val="00F553F6"/>
    <w:rsid w:val="00F5561E"/>
    <w:rsid w:val="00F55EAA"/>
    <w:rsid w:val="00F5602A"/>
    <w:rsid w:val="00F560BF"/>
    <w:rsid w:val="00F56189"/>
    <w:rsid w:val="00F56BE7"/>
    <w:rsid w:val="00F56E54"/>
    <w:rsid w:val="00F573F7"/>
    <w:rsid w:val="00F578CD"/>
    <w:rsid w:val="00F578F5"/>
    <w:rsid w:val="00F579F6"/>
    <w:rsid w:val="00F57D1B"/>
    <w:rsid w:val="00F57E29"/>
    <w:rsid w:val="00F6033C"/>
    <w:rsid w:val="00F60362"/>
    <w:rsid w:val="00F6050A"/>
    <w:rsid w:val="00F60642"/>
    <w:rsid w:val="00F609A5"/>
    <w:rsid w:val="00F60B48"/>
    <w:rsid w:val="00F61E21"/>
    <w:rsid w:val="00F61E9E"/>
    <w:rsid w:val="00F622A4"/>
    <w:rsid w:val="00F62813"/>
    <w:rsid w:val="00F62ACC"/>
    <w:rsid w:val="00F62BA3"/>
    <w:rsid w:val="00F62D32"/>
    <w:rsid w:val="00F62F61"/>
    <w:rsid w:val="00F62FCB"/>
    <w:rsid w:val="00F63436"/>
    <w:rsid w:val="00F63526"/>
    <w:rsid w:val="00F63566"/>
    <w:rsid w:val="00F6356E"/>
    <w:rsid w:val="00F63B34"/>
    <w:rsid w:val="00F63C68"/>
    <w:rsid w:val="00F63DE9"/>
    <w:rsid w:val="00F64063"/>
    <w:rsid w:val="00F64371"/>
    <w:rsid w:val="00F64569"/>
    <w:rsid w:val="00F64BCD"/>
    <w:rsid w:val="00F64C93"/>
    <w:rsid w:val="00F64D80"/>
    <w:rsid w:val="00F652D2"/>
    <w:rsid w:val="00F65507"/>
    <w:rsid w:val="00F6573B"/>
    <w:rsid w:val="00F657CB"/>
    <w:rsid w:val="00F65B35"/>
    <w:rsid w:val="00F65D3D"/>
    <w:rsid w:val="00F65F56"/>
    <w:rsid w:val="00F65FF7"/>
    <w:rsid w:val="00F6635A"/>
    <w:rsid w:val="00F664BA"/>
    <w:rsid w:val="00F66507"/>
    <w:rsid w:val="00F66660"/>
    <w:rsid w:val="00F6668C"/>
    <w:rsid w:val="00F66725"/>
    <w:rsid w:val="00F667F9"/>
    <w:rsid w:val="00F66BC2"/>
    <w:rsid w:val="00F66C20"/>
    <w:rsid w:val="00F66C88"/>
    <w:rsid w:val="00F66FDD"/>
    <w:rsid w:val="00F6761C"/>
    <w:rsid w:val="00F67817"/>
    <w:rsid w:val="00F67ABD"/>
    <w:rsid w:val="00F67B6E"/>
    <w:rsid w:val="00F67D7F"/>
    <w:rsid w:val="00F67DC8"/>
    <w:rsid w:val="00F67DDB"/>
    <w:rsid w:val="00F67DDC"/>
    <w:rsid w:val="00F67F85"/>
    <w:rsid w:val="00F7013B"/>
    <w:rsid w:val="00F70255"/>
    <w:rsid w:val="00F703FF"/>
    <w:rsid w:val="00F70442"/>
    <w:rsid w:val="00F7067D"/>
    <w:rsid w:val="00F708D5"/>
    <w:rsid w:val="00F708DB"/>
    <w:rsid w:val="00F708EE"/>
    <w:rsid w:val="00F709C5"/>
    <w:rsid w:val="00F709CE"/>
    <w:rsid w:val="00F70ADE"/>
    <w:rsid w:val="00F70CD5"/>
    <w:rsid w:val="00F70EB7"/>
    <w:rsid w:val="00F71354"/>
    <w:rsid w:val="00F717EE"/>
    <w:rsid w:val="00F71CC7"/>
    <w:rsid w:val="00F71D39"/>
    <w:rsid w:val="00F71E2F"/>
    <w:rsid w:val="00F71E5B"/>
    <w:rsid w:val="00F720D6"/>
    <w:rsid w:val="00F721AB"/>
    <w:rsid w:val="00F72942"/>
    <w:rsid w:val="00F72F00"/>
    <w:rsid w:val="00F7393B"/>
    <w:rsid w:val="00F74326"/>
    <w:rsid w:val="00F7433D"/>
    <w:rsid w:val="00F7433F"/>
    <w:rsid w:val="00F74963"/>
    <w:rsid w:val="00F74FAC"/>
    <w:rsid w:val="00F750FC"/>
    <w:rsid w:val="00F75355"/>
    <w:rsid w:val="00F755B1"/>
    <w:rsid w:val="00F7582D"/>
    <w:rsid w:val="00F75B3D"/>
    <w:rsid w:val="00F75C73"/>
    <w:rsid w:val="00F75F7E"/>
    <w:rsid w:val="00F76052"/>
    <w:rsid w:val="00F762A7"/>
    <w:rsid w:val="00F764DC"/>
    <w:rsid w:val="00F76657"/>
    <w:rsid w:val="00F7691F"/>
    <w:rsid w:val="00F76CE3"/>
    <w:rsid w:val="00F76D79"/>
    <w:rsid w:val="00F772B9"/>
    <w:rsid w:val="00F77478"/>
    <w:rsid w:val="00F77659"/>
    <w:rsid w:val="00F77741"/>
    <w:rsid w:val="00F77B4E"/>
    <w:rsid w:val="00F77BC9"/>
    <w:rsid w:val="00F77EFC"/>
    <w:rsid w:val="00F80839"/>
    <w:rsid w:val="00F809B7"/>
    <w:rsid w:val="00F80CDC"/>
    <w:rsid w:val="00F80EA9"/>
    <w:rsid w:val="00F8112F"/>
    <w:rsid w:val="00F815A5"/>
    <w:rsid w:val="00F8195F"/>
    <w:rsid w:val="00F81DFB"/>
    <w:rsid w:val="00F81E2E"/>
    <w:rsid w:val="00F82038"/>
    <w:rsid w:val="00F82162"/>
    <w:rsid w:val="00F82290"/>
    <w:rsid w:val="00F82324"/>
    <w:rsid w:val="00F82610"/>
    <w:rsid w:val="00F8264A"/>
    <w:rsid w:val="00F82671"/>
    <w:rsid w:val="00F82D78"/>
    <w:rsid w:val="00F82F02"/>
    <w:rsid w:val="00F83323"/>
    <w:rsid w:val="00F833C0"/>
    <w:rsid w:val="00F83475"/>
    <w:rsid w:val="00F83651"/>
    <w:rsid w:val="00F8365C"/>
    <w:rsid w:val="00F83E95"/>
    <w:rsid w:val="00F843F5"/>
    <w:rsid w:val="00F84D92"/>
    <w:rsid w:val="00F8550E"/>
    <w:rsid w:val="00F855A7"/>
    <w:rsid w:val="00F855E3"/>
    <w:rsid w:val="00F858CB"/>
    <w:rsid w:val="00F85C2E"/>
    <w:rsid w:val="00F863F2"/>
    <w:rsid w:val="00F86475"/>
    <w:rsid w:val="00F86539"/>
    <w:rsid w:val="00F869C7"/>
    <w:rsid w:val="00F86C47"/>
    <w:rsid w:val="00F86FD7"/>
    <w:rsid w:val="00F8708C"/>
    <w:rsid w:val="00F87226"/>
    <w:rsid w:val="00F87517"/>
    <w:rsid w:val="00F87883"/>
    <w:rsid w:val="00F87BBB"/>
    <w:rsid w:val="00F87DBE"/>
    <w:rsid w:val="00F87EF2"/>
    <w:rsid w:val="00F9011A"/>
    <w:rsid w:val="00F9057F"/>
    <w:rsid w:val="00F90677"/>
    <w:rsid w:val="00F90678"/>
    <w:rsid w:val="00F906F7"/>
    <w:rsid w:val="00F90708"/>
    <w:rsid w:val="00F908C7"/>
    <w:rsid w:val="00F91051"/>
    <w:rsid w:val="00F9167A"/>
    <w:rsid w:val="00F91855"/>
    <w:rsid w:val="00F919EC"/>
    <w:rsid w:val="00F91BFC"/>
    <w:rsid w:val="00F91F42"/>
    <w:rsid w:val="00F92153"/>
    <w:rsid w:val="00F92203"/>
    <w:rsid w:val="00F9225B"/>
    <w:rsid w:val="00F92337"/>
    <w:rsid w:val="00F92916"/>
    <w:rsid w:val="00F929E6"/>
    <w:rsid w:val="00F93365"/>
    <w:rsid w:val="00F934FE"/>
    <w:rsid w:val="00F93511"/>
    <w:rsid w:val="00F9381A"/>
    <w:rsid w:val="00F93CE1"/>
    <w:rsid w:val="00F93DE0"/>
    <w:rsid w:val="00F94086"/>
    <w:rsid w:val="00F946EA"/>
    <w:rsid w:val="00F9484C"/>
    <w:rsid w:val="00F94B5D"/>
    <w:rsid w:val="00F95263"/>
    <w:rsid w:val="00F9540B"/>
    <w:rsid w:val="00F9561F"/>
    <w:rsid w:val="00F9572D"/>
    <w:rsid w:val="00F9588D"/>
    <w:rsid w:val="00F95B91"/>
    <w:rsid w:val="00F95DF7"/>
    <w:rsid w:val="00F960F7"/>
    <w:rsid w:val="00F96260"/>
    <w:rsid w:val="00F964FD"/>
    <w:rsid w:val="00F967EA"/>
    <w:rsid w:val="00F96A57"/>
    <w:rsid w:val="00F96B51"/>
    <w:rsid w:val="00F96B90"/>
    <w:rsid w:val="00F96D30"/>
    <w:rsid w:val="00F96D89"/>
    <w:rsid w:val="00F96F3A"/>
    <w:rsid w:val="00F97004"/>
    <w:rsid w:val="00F97061"/>
    <w:rsid w:val="00F97218"/>
    <w:rsid w:val="00F973DF"/>
    <w:rsid w:val="00F97458"/>
    <w:rsid w:val="00FA0183"/>
    <w:rsid w:val="00FA01CA"/>
    <w:rsid w:val="00FA0231"/>
    <w:rsid w:val="00FA0757"/>
    <w:rsid w:val="00FA0935"/>
    <w:rsid w:val="00FA0C53"/>
    <w:rsid w:val="00FA101A"/>
    <w:rsid w:val="00FA1630"/>
    <w:rsid w:val="00FA1680"/>
    <w:rsid w:val="00FA17F2"/>
    <w:rsid w:val="00FA18AB"/>
    <w:rsid w:val="00FA1A52"/>
    <w:rsid w:val="00FA1D0B"/>
    <w:rsid w:val="00FA1D41"/>
    <w:rsid w:val="00FA1E27"/>
    <w:rsid w:val="00FA1EC9"/>
    <w:rsid w:val="00FA1F2E"/>
    <w:rsid w:val="00FA1FF6"/>
    <w:rsid w:val="00FA2247"/>
    <w:rsid w:val="00FA2256"/>
    <w:rsid w:val="00FA2333"/>
    <w:rsid w:val="00FA257E"/>
    <w:rsid w:val="00FA27EA"/>
    <w:rsid w:val="00FA29D3"/>
    <w:rsid w:val="00FA2A49"/>
    <w:rsid w:val="00FA2A8B"/>
    <w:rsid w:val="00FA2BCF"/>
    <w:rsid w:val="00FA2F71"/>
    <w:rsid w:val="00FA2F82"/>
    <w:rsid w:val="00FA30AC"/>
    <w:rsid w:val="00FA369D"/>
    <w:rsid w:val="00FA3C67"/>
    <w:rsid w:val="00FA3D3C"/>
    <w:rsid w:val="00FA4244"/>
    <w:rsid w:val="00FA42B2"/>
    <w:rsid w:val="00FA43C6"/>
    <w:rsid w:val="00FA444F"/>
    <w:rsid w:val="00FA449E"/>
    <w:rsid w:val="00FA4513"/>
    <w:rsid w:val="00FA45BC"/>
    <w:rsid w:val="00FA4766"/>
    <w:rsid w:val="00FA48CB"/>
    <w:rsid w:val="00FA49FF"/>
    <w:rsid w:val="00FA4D33"/>
    <w:rsid w:val="00FA4EC9"/>
    <w:rsid w:val="00FA4FC0"/>
    <w:rsid w:val="00FA52CD"/>
    <w:rsid w:val="00FA5469"/>
    <w:rsid w:val="00FA5702"/>
    <w:rsid w:val="00FA5795"/>
    <w:rsid w:val="00FA5D63"/>
    <w:rsid w:val="00FA5EC0"/>
    <w:rsid w:val="00FA5ED8"/>
    <w:rsid w:val="00FA6551"/>
    <w:rsid w:val="00FA67B3"/>
    <w:rsid w:val="00FA67BC"/>
    <w:rsid w:val="00FA67F8"/>
    <w:rsid w:val="00FA6F7B"/>
    <w:rsid w:val="00FA7335"/>
    <w:rsid w:val="00FA73CC"/>
    <w:rsid w:val="00FA7D7A"/>
    <w:rsid w:val="00FB015D"/>
    <w:rsid w:val="00FB0721"/>
    <w:rsid w:val="00FB09BC"/>
    <w:rsid w:val="00FB0EB3"/>
    <w:rsid w:val="00FB111A"/>
    <w:rsid w:val="00FB11D8"/>
    <w:rsid w:val="00FB1283"/>
    <w:rsid w:val="00FB158A"/>
    <w:rsid w:val="00FB1667"/>
    <w:rsid w:val="00FB17A0"/>
    <w:rsid w:val="00FB1AB2"/>
    <w:rsid w:val="00FB1B63"/>
    <w:rsid w:val="00FB1BD0"/>
    <w:rsid w:val="00FB1C12"/>
    <w:rsid w:val="00FB1D63"/>
    <w:rsid w:val="00FB1DBA"/>
    <w:rsid w:val="00FB1E6A"/>
    <w:rsid w:val="00FB1F33"/>
    <w:rsid w:val="00FB22A6"/>
    <w:rsid w:val="00FB26D1"/>
    <w:rsid w:val="00FB2805"/>
    <w:rsid w:val="00FB2831"/>
    <w:rsid w:val="00FB2B5D"/>
    <w:rsid w:val="00FB2FA4"/>
    <w:rsid w:val="00FB327F"/>
    <w:rsid w:val="00FB3685"/>
    <w:rsid w:val="00FB3D39"/>
    <w:rsid w:val="00FB432F"/>
    <w:rsid w:val="00FB4549"/>
    <w:rsid w:val="00FB4659"/>
    <w:rsid w:val="00FB49BE"/>
    <w:rsid w:val="00FB4DBF"/>
    <w:rsid w:val="00FB4E3E"/>
    <w:rsid w:val="00FB4ED9"/>
    <w:rsid w:val="00FB4F40"/>
    <w:rsid w:val="00FB504D"/>
    <w:rsid w:val="00FB531E"/>
    <w:rsid w:val="00FB599C"/>
    <w:rsid w:val="00FB5EA0"/>
    <w:rsid w:val="00FB60A5"/>
    <w:rsid w:val="00FB62FE"/>
    <w:rsid w:val="00FB641E"/>
    <w:rsid w:val="00FB65EF"/>
    <w:rsid w:val="00FB660F"/>
    <w:rsid w:val="00FB664D"/>
    <w:rsid w:val="00FB66CE"/>
    <w:rsid w:val="00FB6D0B"/>
    <w:rsid w:val="00FB6EFE"/>
    <w:rsid w:val="00FB70C3"/>
    <w:rsid w:val="00FB7610"/>
    <w:rsid w:val="00FB7783"/>
    <w:rsid w:val="00FB77E0"/>
    <w:rsid w:val="00FC018D"/>
    <w:rsid w:val="00FC0234"/>
    <w:rsid w:val="00FC03A8"/>
    <w:rsid w:val="00FC0756"/>
    <w:rsid w:val="00FC0B67"/>
    <w:rsid w:val="00FC0CFB"/>
    <w:rsid w:val="00FC0E24"/>
    <w:rsid w:val="00FC119C"/>
    <w:rsid w:val="00FC1382"/>
    <w:rsid w:val="00FC145B"/>
    <w:rsid w:val="00FC1498"/>
    <w:rsid w:val="00FC1512"/>
    <w:rsid w:val="00FC159F"/>
    <w:rsid w:val="00FC18F6"/>
    <w:rsid w:val="00FC1E71"/>
    <w:rsid w:val="00FC1ED2"/>
    <w:rsid w:val="00FC1F86"/>
    <w:rsid w:val="00FC219E"/>
    <w:rsid w:val="00FC2705"/>
    <w:rsid w:val="00FC2AAF"/>
    <w:rsid w:val="00FC2B84"/>
    <w:rsid w:val="00FC2FF7"/>
    <w:rsid w:val="00FC30C6"/>
    <w:rsid w:val="00FC359D"/>
    <w:rsid w:val="00FC3738"/>
    <w:rsid w:val="00FC39BF"/>
    <w:rsid w:val="00FC3CB2"/>
    <w:rsid w:val="00FC3D48"/>
    <w:rsid w:val="00FC3DF7"/>
    <w:rsid w:val="00FC4489"/>
    <w:rsid w:val="00FC44A1"/>
    <w:rsid w:val="00FC4673"/>
    <w:rsid w:val="00FC4AEA"/>
    <w:rsid w:val="00FC4C76"/>
    <w:rsid w:val="00FC4CBE"/>
    <w:rsid w:val="00FC4CFD"/>
    <w:rsid w:val="00FC542C"/>
    <w:rsid w:val="00FC54EE"/>
    <w:rsid w:val="00FC581A"/>
    <w:rsid w:val="00FC5B33"/>
    <w:rsid w:val="00FC60EC"/>
    <w:rsid w:val="00FC6526"/>
    <w:rsid w:val="00FC663B"/>
    <w:rsid w:val="00FC6696"/>
    <w:rsid w:val="00FC738F"/>
    <w:rsid w:val="00FC7689"/>
    <w:rsid w:val="00FC7945"/>
    <w:rsid w:val="00FC7A86"/>
    <w:rsid w:val="00FC7AA0"/>
    <w:rsid w:val="00FC7E4E"/>
    <w:rsid w:val="00FC7EA9"/>
    <w:rsid w:val="00FC7EB7"/>
    <w:rsid w:val="00FD027B"/>
    <w:rsid w:val="00FD043B"/>
    <w:rsid w:val="00FD09EF"/>
    <w:rsid w:val="00FD0AB2"/>
    <w:rsid w:val="00FD0B1E"/>
    <w:rsid w:val="00FD0F29"/>
    <w:rsid w:val="00FD120B"/>
    <w:rsid w:val="00FD1646"/>
    <w:rsid w:val="00FD20FB"/>
    <w:rsid w:val="00FD21D2"/>
    <w:rsid w:val="00FD2796"/>
    <w:rsid w:val="00FD29C4"/>
    <w:rsid w:val="00FD2F04"/>
    <w:rsid w:val="00FD2F05"/>
    <w:rsid w:val="00FD35C6"/>
    <w:rsid w:val="00FD3626"/>
    <w:rsid w:val="00FD3B1C"/>
    <w:rsid w:val="00FD3B58"/>
    <w:rsid w:val="00FD3FDE"/>
    <w:rsid w:val="00FD426D"/>
    <w:rsid w:val="00FD432C"/>
    <w:rsid w:val="00FD43EC"/>
    <w:rsid w:val="00FD46ED"/>
    <w:rsid w:val="00FD4CB4"/>
    <w:rsid w:val="00FD4D5B"/>
    <w:rsid w:val="00FD4DD0"/>
    <w:rsid w:val="00FD524D"/>
    <w:rsid w:val="00FD538B"/>
    <w:rsid w:val="00FD53D5"/>
    <w:rsid w:val="00FD5675"/>
    <w:rsid w:val="00FD56EC"/>
    <w:rsid w:val="00FD578C"/>
    <w:rsid w:val="00FD578E"/>
    <w:rsid w:val="00FD5D59"/>
    <w:rsid w:val="00FD6818"/>
    <w:rsid w:val="00FD7456"/>
    <w:rsid w:val="00FD7502"/>
    <w:rsid w:val="00FD7ABD"/>
    <w:rsid w:val="00FD7B84"/>
    <w:rsid w:val="00FD7F88"/>
    <w:rsid w:val="00FE01C4"/>
    <w:rsid w:val="00FE0261"/>
    <w:rsid w:val="00FE0344"/>
    <w:rsid w:val="00FE0451"/>
    <w:rsid w:val="00FE08B8"/>
    <w:rsid w:val="00FE0CDA"/>
    <w:rsid w:val="00FE0CF7"/>
    <w:rsid w:val="00FE145E"/>
    <w:rsid w:val="00FE16E9"/>
    <w:rsid w:val="00FE1B2D"/>
    <w:rsid w:val="00FE1BCC"/>
    <w:rsid w:val="00FE1C54"/>
    <w:rsid w:val="00FE1F00"/>
    <w:rsid w:val="00FE2006"/>
    <w:rsid w:val="00FE2284"/>
    <w:rsid w:val="00FE23DA"/>
    <w:rsid w:val="00FE276C"/>
    <w:rsid w:val="00FE2912"/>
    <w:rsid w:val="00FE29E4"/>
    <w:rsid w:val="00FE2A33"/>
    <w:rsid w:val="00FE2BE5"/>
    <w:rsid w:val="00FE2C47"/>
    <w:rsid w:val="00FE2D1D"/>
    <w:rsid w:val="00FE344D"/>
    <w:rsid w:val="00FE35F0"/>
    <w:rsid w:val="00FE3735"/>
    <w:rsid w:val="00FE38D8"/>
    <w:rsid w:val="00FE4163"/>
    <w:rsid w:val="00FE4237"/>
    <w:rsid w:val="00FE429F"/>
    <w:rsid w:val="00FE42AC"/>
    <w:rsid w:val="00FE4490"/>
    <w:rsid w:val="00FE4539"/>
    <w:rsid w:val="00FE45F2"/>
    <w:rsid w:val="00FE4626"/>
    <w:rsid w:val="00FE4675"/>
    <w:rsid w:val="00FE47A6"/>
    <w:rsid w:val="00FE47FF"/>
    <w:rsid w:val="00FE4BB9"/>
    <w:rsid w:val="00FE4C90"/>
    <w:rsid w:val="00FE4CB8"/>
    <w:rsid w:val="00FE4EA3"/>
    <w:rsid w:val="00FE502B"/>
    <w:rsid w:val="00FE52A6"/>
    <w:rsid w:val="00FE52AE"/>
    <w:rsid w:val="00FE5812"/>
    <w:rsid w:val="00FE5A1A"/>
    <w:rsid w:val="00FE5AED"/>
    <w:rsid w:val="00FE5B6A"/>
    <w:rsid w:val="00FE6337"/>
    <w:rsid w:val="00FE639D"/>
    <w:rsid w:val="00FE65F8"/>
    <w:rsid w:val="00FE6924"/>
    <w:rsid w:val="00FE70C7"/>
    <w:rsid w:val="00FE720D"/>
    <w:rsid w:val="00FE7508"/>
    <w:rsid w:val="00FE75A1"/>
    <w:rsid w:val="00FE7BF6"/>
    <w:rsid w:val="00FF0056"/>
    <w:rsid w:val="00FF0131"/>
    <w:rsid w:val="00FF0170"/>
    <w:rsid w:val="00FF04AD"/>
    <w:rsid w:val="00FF05AC"/>
    <w:rsid w:val="00FF08FB"/>
    <w:rsid w:val="00FF0AA5"/>
    <w:rsid w:val="00FF0BB1"/>
    <w:rsid w:val="00FF0DC5"/>
    <w:rsid w:val="00FF0E7C"/>
    <w:rsid w:val="00FF0EE1"/>
    <w:rsid w:val="00FF0EE7"/>
    <w:rsid w:val="00FF0FF8"/>
    <w:rsid w:val="00FF1153"/>
    <w:rsid w:val="00FF129A"/>
    <w:rsid w:val="00FF1763"/>
    <w:rsid w:val="00FF1A13"/>
    <w:rsid w:val="00FF1AF1"/>
    <w:rsid w:val="00FF1C3F"/>
    <w:rsid w:val="00FF2484"/>
    <w:rsid w:val="00FF270C"/>
    <w:rsid w:val="00FF2F4D"/>
    <w:rsid w:val="00FF351C"/>
    <w:rsid w:val="00FF3858"/>
    <w:rsid w:val="00FF3A3C"/>
    <w:rsid w:val="00FF3AB8"/>
    <w:rsid w:val="00FF3B5E"/>
    <w:rsid w:val="00FF3C00"/>
    <w:rsid w:val="00FF4118"/>
    <w:rsid w:val="00FF4575"/>
    <w:rsid w:val="00FF4AD5"/>
    <w:rsid w:val="00FF4C78"/>
    <w:rsid w:val="00FF4CFC"/>
    <w:rsid w:val="00FF4D4A"/>
    <w:rsid w:val="00FF50DB"/>
    <w:rsid w:val="00FF5124"/>
    <w:rsid w:val="00FF5230"/>
    <w:rsid w:val="00FF5393"/>
    <w:rsid w:val="00FF54AC"/>
    <w:rsid w:val="00FF54CC"/>
    <w:rsid w:val="00FF57ED"/>
    <w:rsid w:val="00FF583E"/>
    <w:rsid w:val="00FF5842"/>
    <w:rsid w:val="00FF631A"/>
    <w:rsid w:val="00FF6376"/>
    <w:rsid w:val="00FF6453"/>
    <w:rsid w:val="00FF64A4"/>
    <w:rsid w:val="00FF69AC"/>
    <w:rsid w:val="00FF6B2F"/>
    <w:rsid w:val="00FF6BCF"/>
    <w:rsid w:val="00FF6EE6"/>
    <w:rsid w:val="00FF6FA7"/>
    <w:rsid w:val="00FF7585"/>
    <w:rsid w:val="00FF78E2"/>
    <w:rsid w:val="00FF7A69"/>
    <w:rsid w:val="00FF7BBA"/>
    <w:rsid w:val="00FF7E0C"/>
    <w:rsid w:val="0101418F"/>
    <w:rsid w:val="012C22A8"/>
    <w:rsid w:val="013544C6"/>
    <w:rsid w:val="01566AB0"/>
    <w:rsid w:val="01585F6B"/>
    <w:rsid w:val="0167163A"/>
    <w:rsid w:val="0194AF07"/>
    <w:rsid w:val="019FF660"/>
    <w:rsid w:val="01A2F5E1"/>
    <w:rsid w:val="01B68247"/>
    <w:rsid w:val="01B81C2B"/>
    <w:rsid w:val="01CF2113"/>
    <w:rsid w:val="01CFFE9E"/>
    <w:rsid w:val="01E1B734"/>
    <w:rsid w:val="01E40231"/>
    <w:rsid w:val="01EBEA71"/>
    <w:rsid w:val="02043167"/>
    <w:rsid w:val="0218714C"/>
    <w:rsid w:val="0225759F"/>
    <w:rsid w:val="0233DDFA"/>
    <w:rsid w:val="0235A22E"/>
    <w:rsid w:val="023F7D31"/>
    <w:rsid w:val="02537237"/>
    <w:rsid w:val="0257A91F"/>
    <w:rsid w:val="0260DDA1"/>
    <w:rsid w:val="0273B407"/>
    <w:rsid w:val="02794E6B"/>
    <w:rsid w:val="02983059"/>
    <w:rsid w:val="02A00822"/>
    <w:rsid w:val="02AC5EA6"/>
    <w:rsid w:val="02B7D174"/>
    <w:rsid w:val="02C88C9F"/>
    <w:rsid w:val="02CA5539"/>
    <w:rsid w:val="02CCBB68"/>
    <w:rsid w:val="02D38B5A"/>
    <w:rsid w:val="02DB8048"/>
    <w:rsid w:val="02F23958"/>
    <w:rsid w:val="030EE72E"/>
    <w:rsid w:val="0320A95F"/>
    <w:rsid w:val="032395F5"/>
    <w:rsid w:val="03497EAE"/>
    <w:rsid w:val="0349B807"/>
    <w:rsid w:val="03573DBD"/>
    <w:rsid w:val="035AD93D"/>
    <w:rsid w:val="035BB5F1"/>
    <w:rsid w:val="03661AEB"/>
    <w:rsid w:val="037236F2"/>
    <w:rsid w:val="03799B23"/>
    <w:rsid w:val="0384AE4E"/>
    <w:rsid w:val="039EE779"/>
    <w:rsid w:val="03B50A48"/>
    <w:rsid w:val="03B86F1B"/>
    <w:rsid w:val="03BFE514"/>
    <w:rsid w:val="03D52A3F"/>
    <w:rsid w:val="03DF5707"/>
    <w:rsid w:val="03E38204"/>
    <w:rsid w:val="03E86585"/>
    <w:rsid w:val="03F78DE5"/>
    <w:rsid w:val="0406D596"/>
    <w:rsid w:val="0416413E"/>
    <w:rsid w:val="041B47BE"/>
    <w:rsid w:val="04271DA8"/>
    <w:rsid w:val="04431950"/>
    <w:rsid w:val="04433D09"/>
    <w:rsid w:val="044F4EEB"/>
    <w:rsid w:val="04697516"/>
    <w:rsid w:val="04750682"/>
    <w:rsid w:val="048A0C5B"/>
    <w:rsid w:val="04B3364A"/>
    <w:rsid w:val="04E1CEE9"/>
    <w:rsid w:val="04E3D24C"/>
    <w:rsid w:val="04F90CE0"/>
    <w:rsid w:val="04FBA1C1"/>
    <w:rsid w:val="051A2649"/>
    <w:rsid w:val="052601AA"/>
    <w:rsid w:val="05644799"/>
    <w:rsid w:val="057A7690"/>
    <w:rsid w:val="0594EA25"/>
    <w:rsid w:val="059F43E6"/>
    <w:rsid w:val="059F992E"/>
    <w:rsid w:val="05B6CDB0"/>
    <w:rsid w:val="05CB2A6D"/>
    <w:rsid w:val="05D3B68F"/>
    <w:rsid w:val="05DE26FA"/>
    <w:rsid w:val="05E8FB93"/>
    <w:rsid w:val="05EB19D8"/>
    <w:rsid w:val="05F25A9A"/>
    <w:rsid w:val="063DBE0B"/>
    <w:rsid w:val="06435D0B"/>
    <w:rsid w:val="065BF2ED"/>
    <w:rsid w:val="066EDFD9"/>
    <w:rsid w:val="0676B85C"/>
    <w:rsid w:val="06ADDE5E"/>
    <w:rsid w:val="06BB239A"/>
    <w:rsid w:val="06EAE122"/>
    <w:rsid w:val="06F902DC"/>
    <w:rsid w:val="071569A8"/>
    <w:rsid w:val="071845B8"/>
    <w:rsid w:val="07185A38"/>
    <w:rsid w:val="071E331D"/>
    <w:rsid w:val="07456F45"/>
    <w:rsid w:val="07831901"/>
    <w:rsid w:val="0796BB19"/>
    <w:rsid w:val="079D9794"/>
    <w:rsid w:val="07A06DC0"/>
    <w:rsid w:val="07B191C8"/>
    <w:rsid w:val="07B4B9BC"/>
    <w:rsid w:val="07DEA2AD"/>
    <w:rsid w:val="07FD941D"/>
    <w:rsid w:val="080152CF"/>
    <w:rsid w:val="08079C4F"/>
    <w:rsid w:val="0808B317"/>
    <w:rsid w:val="0811C6C7"/>
    <w:rsid w:val="0815A4DB"/>
    <w:rsid w:val="0823D5D8"/>
    <w:rsid w:val="082909C4"/>
    <w:rsid w:val="082AE332"/>
    <w:rsid w:val="0850C257"/>
    <w:rsid w:val="0856DACE"/>
    <w:rsid w:val="08596BAA"/>
    <w:rsid w:val="0864DB7F"/>
    <w:rsid w:val="086870A8"/>
    <w:rsid w:val="087404EF"/>
    <w:rsid w:val="08879BB1"/>
    <w:rsid w:val="0893E5AE"/>
    <w:rsid w:val="08A43784"/>
    <w:rsid w:val="08A5693B"/>
    <w:rsid w:val="08C172F0"/>
    <w:rsid w:val="08C7AD45"/>
    <w:rsid w:val="08D357E8"/>
    <w:rsid w:val="08D71A74"/>
    <w:rsid w:val="08F711A1"/>
    <w:rsid w:val="09034E9B"/>
    <w:rsid w:val="09097D20"/>
    <w:rsid w:val="09112E27"/>
    <w:rsid w:val="0912D464"/>
    <w:rsid w:val="09199D16"/>
    <w:rsid w:val="0928F3DE"/>
    <w:rsid w:val="0942AB60"/>
    <w:rsid w:val="0946D0C0"/>
    <w:rsid w:val="095EC816"/>
    <w:rsid w:val="09678C2A"/>
    <w:rsid w:val="096A5045"/>
    <w:rsid w:val="096A7103"/>
    <w:rsid w:val="0974381C"/>
    <w:rsid w:val="0990F27E"/>
    <w:rsid w:val="09A7D2D6"/>
    <w:rsid w:val="09B375D4"/>
    <w:rsid w:val="09B38C94"/>
    <w:rsid w:val="09BFD488"/>
    <w:rsid w:val="09DA1D1F"/>
    <w:rsid w:val="09E52188"/>
    <w:rsid w:val="09E8DA98"/>
    <w:rsid w:val="09EAA564"/>
    <w:rsid w:val="09FB7B09"/>
    <w:rsid w:val="09FC2521"/>
    <w:rsid w:val="0A22E43A"/>
    <w:rsid w:val="0A378341"/>
    <w:rsid w:val="0A3A83D6"/>
    <w:rsid w:val="0A3D3B76"/>
    <w:rsid w:val="0A55D6C2"/>
    <w:rsid w:val="0A6B4C80"/>
    <w:rsid w:val="0A7A70AD"/>
    <w:rsid w:val="0A7BC268"/>
    <w:rsid w:val="0A90208F"/>
    <w:rsid w:val="0A9105F2"/>
    <w:rsid w:val="0AA90873"/>
    <w:rsid w:val="0ABA119F"/>
    <w:rsid w:val="0ADD9B0F"/>
    <w:rsid w:val="0ADFB88F"/>
    <w:rsid w:val="0AFF1675"/>
    <w:rsid w:val="0B09E046"/>
    <w:rsid w:val="0B37A297"/>
    <w:rsid w:val="0B4DE495"/>
    <w:rsid w:val="0B5A15BB"/>
    <w:rsid w:val="0B689858"/>
    <w:rsid w:val="0B7C39F4"/>
    <w:rsid w:val="0B821543"/>
    <w:rsid w:val="0B8642AA"/>
    <w:rsid w:val="0B955E52"/>
    <w:rsid w:val="0B9E0AE4"/>
    <w:rsid w:val="0BA19218"/>
    <w:rsid w:val="0BA9143A"/>
    <w:rsid w:val="0BC444A2"/>
    <w:rsid w:val="0BDCBAD5"/>
    <w:rsid w:val="0BE4E869"/>
    <w:rsid w:val="0C04441E"/>
    <w:rsid w:val="0C0EB994"/>
    <w:rsid w:val="0C3B5C91"/>
    <w:rsid w:val="0C3FF010"/>
    <w:rsid w:val="0C4024DC"/>
    <w:rsid w:val="0C556B80"/>
    <w:rsid w:val="0C5C1787"/>
    <w:rsid w:val="0C6C2C1F"/>
    <w:rsid w:val="0C6E5382"/>
    <w:rsid w:val="0C74A94E"/>
    <w:rsid w:val="0C8E55D3"/>
    <w:rsid w:val="0C97A0EE"/>
    <w:rsid w:val="0CAEBDB5"/>
    <w:rsid w:val="0CC989B0"/>
    <w:rsid w:val="0CCB02D8"/>
    <w:rsid w:val="0CDB4DED"/>
    <w:rsid w:val="0CDE1E9C"/>
    <w:rsid w:val="0CE6D932"/>
    <w:rsid w:val="0CF73476"/>
    <w:rsid w:val="0D01F886"/>
    <w:rsid w:val="0D028C82"/>
    <w:rsid w:val="0D3CD1BC"/>
    <w:rsid w:val="0D77D45B"/>
    <w:rsid w:val="0D83FE17"/>
    <w:rsid w:val="0DA60C2A"/>
    <w:rsid w:val="0DACD703"/>
    <w:rsid w:val="0DAF7BC5"/>
    <w:rsid w:val="0DC39964"/>
    <w:rsid w:val="0DCD9533"/>
    <w:rsid w:val="0DE3A74C"/>
    <w:rsid w:val="0E16AF51"/>
    <w:rsid w:val="0E18445E"/>
    <w:rsid w:val="0E2CB67F"/>
    <w:rsid w:val="0E49E56B"/>
    <w:rsid w:val="0E51333F"/>
    <w:rsid w:val="0E54EDB7"/>
    <w:rsid w:val="0E75A0B8"/>
    <w:rsid w:val="0E930006"/>
    <w:rsid w:val="0E95B411"/>
    <w:rsid w:val="0E9B157F"/>
    <w:rsid w:val="0E9D686B"/>
    <w:rsid w:val="0EA2A089"/>
    <w:rsid w:val="0EA9C5A7"/>
    <w:rsid w:val="0EB77848"/>
    <w:rsid w:val="0EBAA653"/>
    <w:rsid w:val="0EC6ED0D"/>
    <w:rsid w:val="0EC8D130"/>
    <w:rsid w:val="0ECCED70"/>
    <w:rsid w:val="0EEBE458"/>
    <w:rsid w:val="0EFC2819"/>
    <w:rsid w:val="0F037440"/>
    <w:rsid w:val="0F213669"/>
    <w:rsid w:val="0F234DD3"/>
    <w:rsid w:val="0F26049E"/>
    <w:rsid w:val="0F273E9C"/>
    <w:rsid w:val="0F40D0A8"/>
    <w:rsid w:val="0F656DB9"/>
    <w:rsid w:val="0F66BBB8"/>
    <w:rsid w:val="0F679277"/>
    <w:rsid w:val="0F6F60B5"/>
    <w:rsid w:val="0F8265CE"/>
    <w:rsid w:val="0F83FC86"/>
    <w:rsid w:val="0F956B9B"/>
    <w:rsid w:val="0F9CA663"/>
    <w:rsid w:val="0FA2B2CF"/>
    <w:rsid w:val="0FA5CFE9"/>
    <w:rsid w:val="0FE02EA8"/>
    <w:rsid w:val="0FE1B43B"/>
    <w:rsid w:val="0FEB3153"/>
    <w:rsid w:val="0FF585E0"/>
    <w:rsid w:val="1000E6D5"/>
    <w:rsid w:val="10243BF8"/>
    <w:rsid w:val="1031A3DA"/>
    <w:rsid w:val="10337D7B"/>
    <w:rsid w:val="1038517D"/>
    <w:rsid w:val="103925ED"/>
    <w:rsid w:val="104EABC4"/>
    <w:rsid w:val="1057CF79"/>
    <w:rsid w:val="106CCBA8"/>
    <w:rsid w:val="10747A89"/>
    <w:rsid w:val="107F7E64"/>
    <w:rsid w:val="109F141C"/>
    <w:rsid w:val="10C61CAA"/>
    <w:rsid w:val="10DB7A6A"/>
    <w:rsid w:val="1148EE0F"/>
    <w:rsid w:val="1151D24E"/>
    <w:rsid w:val="1181D0EB"/>
    <w:rsid w:val="1181DD6D"/>
    <w:rsid w:val="11A13D4A"/>
    <w:rsid w:val="11BFC6AF"/>
    <w:rsid w:val="11E483BF"/>
    <w:rsid w:val="12201891"/>
    <w:rsid w:val="123E0AC4"/>
    <w:rsid w:val="12436151"/>
    <w:rsid w:val="1249D903"/>
    <w:rsid w:val="12611D0F"/>
    <w:rsid w:val="126A500D"/>
    <w:rsid w:val="12867B5E"/>
    <w:rsid w:val="12952F5D"/>
    <w:rsid w:val="1295E33F"/>
    <w:rsid w:val="1296C55B"/>
    <w:rsid w:val="12B97AFC"/>
    <w:rsid w:val="12C98045"/>
    <w:rsid w:val="12D08204"/>
    <w:rsid w:val="12ED1733"/>
    <w:rsid w:val="12F002BD"/>
    <w:rsid w:val="130A3E8B"/>
    <w:rsid w:val="1310C047"/>
    <w:rsid w:val="1312FA3E"/>
    <w:rsid w:val="131F85DD"/>
    <w:rsid w:val="132F608E"/>
    <w:rsid w:val="133D5C6E"/>
    <w:rsid w:val="13551306"/>
    <w:rsid w:val="13597DF4"/>
    <w:rsid w:val="135FBBD5"/>
    <w:rsid w:val="1376FE2E"/>
    <w:rsid w:val="137A776E"/>
    <w:rsid w:val="1386A964"/>
    <w:rsid w:val="138AC425"/>
    <w:rsid w:val="13C07A7B"/>
    <w:rsid w:val="13C958BF"/>
    <w:rsid w:val="13CF3E3D"/>
    <w:rsid w:val="13FF6423"/>
    <w:rsid w:val="140C0CF3"/>
    <w:rsid w:val="14119A16"/>
    <w:rsid w:val="14206F50"/>
    <w:rsid w:val="142CCFD7"/>
    <w:rsid w:val="1434BDE0"/>
    <w:rsid w:val="1451C3D1"/>
    <w:rsid w:val="1453508E"/>
    <w:rsid w:val="1453C0F4"/>
    <w:rsid w:val="147AFBB2"/>
    <w:rsid w:val="14811937"/>
    <w:rsid w:val="1495F754"/>
    <w:rsid w:val="14A36815"/>
    <w:rsid w:val="14A3C2B0"/>
    <w:rsid w:val="14F15B30"/>
    <w:rsid w:val="14FF3795"/>
    <w:rsid w:val="1506A4BE"/>
    <w:rsid w:val="151111A9"/>
    <w:rsid w:val="1516322B"/>
    <w:rsid w:val="153AFAF0"/>
    <w:rsid w:val="154245DA"/>
    <w:rsid w:val="1564EE70"/>
    <w:rsid w:val="1586A6F6"/>
    <w:rsid w:val="158E4D7E"/>
    <w:rsid w:val="15B1973B"/>
    <w:rsid w:val="15CD30A3"/>
    <w:rsid w:val="15DB4B4B"/>
    <w:rsid w:val="15F96EA3"/>
    <w:rsid w:val="16095A0B"/>
    <w:rsid w:val="160F8173"/>
    <w:rsid w:val="1635F54C"/>
    <w:rsid w:val="1641BEC4"/>
    <w:rsid w:val="16581A59"/>
    <w:rsid w:val="1665F4FD"/>
    <w:rsid w:val="16686428"/>
    <w:rsid w:val="1670C331"/>
    <w:rsid w:val="167CF994"/>
    <w:rsid w:val="16961E8F"/>
    <w:rsid w:val="16B3F90C"/>
    <w:rsid w:val="16BB0BCA"/>
    <w:rsid w:val="16BDAA53"/>
    <w:rsid w:val="16E88609"/>
    <w:rsid w:val="16E89F37"/>
    <w:rsid w:val="16F4561E"/>
    <w:rsid w:val="1700D389"/>
    <w:rsid w:val="173D9CD9"/>
    <w:rsid w:val="17450909"/>
    <w:rsid w:val="17616157"/>
    <w:rsid w:val="1763D3B8"/>
    <w:rsid w:val="17700C84"/>
    <w:rsid w:val="17811263"/>
    <w:rsid w:val="17840D1A"/>
    <w:rsid w:val="1786853C"/>
    <w:rsid w:val="1797FC61"/>
    <w:rsid w:val="17A32DC7"/>
    <w:rsid w:val="17BB92D7"/>
    <w:rsid w:val="17BDE82C"/>
    <w:rsid w:val="17F6E887"/>
    <w:rsid w:val="17F9BB14"/>
    <w:rsid w:val="181B21C5"/>
    <w:rsid w:val="1838A5FE"/>
    <w:rsid w:val="184A9333"/>
    <w:rsid w:val="184FE3BB"/>
    <w:rsid w:val="1856725D"/>
    <w:rsid w:val="185938EF"/>
    <w:rsid w:val="1869F091"/>
    <w:rsid w:val="1889ADAA"/>
    <w:rsid w:val="189AAFA8"/>
    <w:rsid w:val="18BF669B"/>
    <w:rsid w:val="18C1AE40"/>
    <w:rsid w:val="18C63A19"/>
    <w:rsid w:val="18F2272B"/>
    <w:rsid w:val="19072347"/>
    <w:rsid w:val="19122349"/>
    <w:rsid w:val="192FB159"/>
    <w:rsid w:val="19361822"/>
    <w:rsid w:val="196E57F8"/>
    <w:rsid w:val="197DB117"/>
    <w:rsid w:val="1989813D"/>
    <w:rsid w:val="19C37D0F"/>
    <w:rsid w:val="19C66DCA"/>
    <w:rsid w:val="19C80393"/>
    <w:rsid w:val="19CE12F5"/>
    <w:rsid w:val="19D1D924"/>
    <w:rsid w:val="19DB774E"/>
    <w:rsid w:val="19F70F04"/>
    <w:rsid w:val="19F8F92B"/>
    <w:rsid w:val="1A088016"/>
    <w:rsid w:val="1A08E7E5"/>
    <w:rsid w:val="1A11934C"/>
    <w:rsid w:val="1A14125D"/>
    <w:rsid w:val="1A1A90A1"/>
    <w:rsid w:val="1A212ED7"/>
    <w:rsid w:val="1A3229F3"/>
    <w:rsid w:val="1A40CA03"/>
    <w:rsid w:val="1A53E9A3"/>
    <w:rsid w:val="1A77CC44"/>
    <w:rsid w:val="1A79A401"/>
    <w:rsid w:val="1A820678"/>
    <w:rsid w:val="1A9E976D"/>
    <w:rsid w:val="1AA6E871"/>
    <w:rsid w:val="1AC94F20"/>
    <w:rsid w:val="1AD491B2"/>
    <w:rsid w:val="1AF878D3"/>
    <w:rsid w:val="1AF8ACD7"/>
    <w:rsid w:val="1AFE9633"/>
    <w:rsid w:val="1B0502B3"/>
    <w:rsid w:val="1B099AAE"/>
    <w:rsid w:val="1B2C7434"/>
    <w:rsid w:val="1B364BCC"/>
    <w:rsid w:val="1B451603"/>
    <w:rsid w:val="1B5B8430"/>
    <w:rsid w:val="1B62074F"/>
    <w:rsid w:val="1B901E19"/>
    <w:rsid w:val="1B9F0E09"/>
    <w:rsid w:val="1BA4067D"/>
    <w:rsid w:val="1BAB5126"/>
    <w:rsid w:val="1BCEF5DD"/>
    <w:rsid w:val="1BD9805C"/>
    <w:rsid w:val="1BE2C143"/>
    <w:rsid w:val="1C02D806"/>
    <w:rsid w:val="1C11563F"/>
    <w:rsid w:val="1C199C5D"/>
    <w:rsid w:val="1C1E9593"/>
    <w:rsid w:val="1C625E2B"/>
    <w:rsid w:val="1C652BE2"/>
    <w:rsid w:val="1C69F96C"/>
    <w:rsid w:val="1C750C4A"/>
    <w:rsid w:val="1C7E79A3"/>
    <w:rsid w:val="1CBE4D14"/>
    <w:rsid w:val="1CC0FF79"/>
    <w:rsid w:val="1CC62417"/>
    <w:rsid w:val="1CC81F5C"/>
    <w:rsid w:val="1CC87385"/>
    <w:rsid w:val="1CE250BA"/>
    <w:rsid w:val="1D3E691A"/>
    <w:rsid w:val="1D463C65"/>
    <w:rsid w:val="1D6E8BFE"/>
    <w:rsid w:val="1DA4A55F"/>
    <w:rsid w:val="1DAAFDA5"/>
    <w:rsid w:val="1DC615BC"/>
    <w:rsid w:val="1DD37518"/>
    <w:rsid w:val="1DD6648F"/>
    <w:rsid w:val="1DE5A1E1"/>
    <w:rsid w:val="1DF5008D"/>
    <w:rsid w:val="1DF55D48"/>
    <w:rsid w:val="1E05F661"/>
    <w:rsid w:val="1E074BED"/>
    <w:rsid w:val="1E1C8531"/>
    <w:rsid w:val="1E22F2CF"/>
    <w:rsid w:val="1E2DD5CB"/>
    <w:rsid w:val="1E37E2FE"/>
    <w:rsid w:val="1E3E3748"/>
    <w:rsid w:val="1E40CBD8"/>
    <w:rsid w:val="1E5D871D"/>
    <w:rsid w:val="1E741F24"/>
    <w:rsid w:val="1E8D5F5E"/>
    <w:rsid w:val="1EA39C78"/>
    <w:rsid w:val="1EA9BEAE"/>
    <w:rsid w:val="1EC5B46D"/>
    <w:rsid w:val="1EC9E3FD"/>
    <w:rsid w:val="1ED691D9"/>
    <w:rsid w:val="1EDCB843"/>
    <w:rsid w:val="1F02214F"/>
    <w:rsid w:val="1F0A01AB"/>
    <w:rsid w:val="1F0EF6A4"/>
    <w:rsid w:val="1F15C391"/>
    <w:rsid w:val="1F26678A"/>
    <w:rsid w:val="1F2BCDBB"/>
    <w:rsid w:val="1F386784"/>
    <w:rsid w:val="1F46CD02"/>
    <w:rsid w:val="1F6A4360"/>
    <w:rsid w:val="1F6F751C"/>
    <w:rsid w:val="1F8C4687"/>
    <w:rsid w:val="1F9E5C10"/>
    <w:rsid w:val="1FC889C5"/>
    <w:rsid w:val="1FE6DF89"/>
    <w:rsid w:val="200946E4"/>
    <w:rsid w:val="201F43CA"/>
    <w:rsid w:val="20372758"/>
    <w:rsid w:val="203D323D"/>
    <w:rsid w:val="204282B7"/>
    <w:rsid w:val="2057B8A9"/>
    <w:rsid w:val="205C8ADC"/>
    <w:rsid w:val="206E002B"/>
    <w:rsid w:val="2072E649"/>
    <w:rsid w:val="20A585FE"/>
    <w:rsid w:val="20AEA742"/>
    <w:rsid w:val="20C78846"/>
    <w:rsid w:val="20D7BF8C"/>
    <w:rsid w:val="20E01C79"/>
    <w:rsid w:val="20F7AEBE"/>
    <w:rsid w:val="21017328"/>
    <w:rsid w:val="210445C5"/>
    <w:rsid w:val="211793B4"/>
    <w:rsid w:val="2120B162"/>
    <w:rsid w:val="21216930"/>
    <w:rsid w:val="212791AB"/>
    <w:rsid w:val="212F3424"/>
    <w:rsid w:val="212F3F44"/>
    <w:rsid w:val="21421643"/>
    <w:rsid w:val="214515D5"/>
    <w:rsid w:val="21475FAF"/>
    <w:rsid w:val="216754FD"/>
    <w:rsid w:val="217FDA42"/>
    <w:rsid w:val="218D4D5F"/>
    <w:rsid w:val="21AAAD02"/>
    <w:rsid w:val="21C122AE"/>
    <w:rsid w:val="21C2D67E"/>
    <w:rsid w:val="21D44100"/>
    <w:rsid w:val="21EA3E64"/>
    <w:rsid w:val="21EB78B4"/>
    <w:rsid w:val="21F46857"/>
    <w:rsid w:val="220296BB"/>
    <w:rsid w:val="22055F95"/>
    <w:rsid w:val="221F665F"/>
    <w:rsid w:val="222B1EB9"/>
    <w:rsid w:val="22438FD2"/>
    <w:rsid w:val="22519691"/>
    <w:rsid w:val="2262C734"/>
    <w:rsid w:val="226329F0"/>
    <w:rsid w:val="226E4FF9"/>
    <w:rsid w:val="227B772F"/>
    <w:rsid w:val="227D1E77"/>
    <w:rsid w:val="228ABED1"/>
    <w:rsid w:val="229B3369"/>
    <w:rsid w:val="22A4EDE1"/>
    <w:rsid w:val="22A52555"/>
    <w:rsid w:val="22AF3A21"/>
    <w:rsid w:val="22BBF1F5"/>
    <w:rsid w:val="22D07941"/>
    <w:rsid w:val="22EDE4B6"/>
    <w:rsid w:val="22F96668"/>
    <w:rsid w:val="2303CFFA"/>
    <w:rsid w:val="230C30DC"/>
    <w:rsid w:val="234C44A9"/>
    <w:rsid w:val="23650283"/>
    <w:rsid w:val="2368251F"/>
    <w:rsid w:val="23722953"/>
    <w:rsid w:val="2372F56A"/>
    <w:rsid w:val="2374D217"/>
    <w:rsid w:val="23A65108"/>
    <w:rsid w:val="23ADCBA3"/>
    <w:rsid w:val="23AE887C"/>
    <w:rsid w:val="23B8F969"/>
    <w:rsid w:val="23BB7BEB"/>
    <w:rsid w:val="23F01EB2"/>
    <w:rsid w:val="241F450D"/>
    <w:rsid w:val="243F1E82"/>
    <w:rsid w:val="24565E01"/>
    <w:rsid w:val="247302E7"/>
    <w:rsid w:val="248680FD"/>
    <w:rsid w:val="248E121E"/>
    <w:rsid w:val="24ADAEEB"/>
    <w:rsid w:val="24AE2D43"/>
    <w:rsid w:val="24B49D12"/>
    <w:rsid w:val="24C21840"/>
    <w:rsid w:val="24F1588D"/>
    <w:rsid w:val="24FDDD49"/>
    <w:rsid w:val="25033BC8"/>
    <w:rsid w:val="25038C57"/>
    <w:rsid w:val="2505D805"/>
    <w:rsid w:val="250EC0D6"/>
    <w:rsid w:val="251A26DD"/>
    <w:rsid w:val="25419A42"/>
    <w:rsid w:val="25712733"/>
    <w:rsid w:val="257CEF51"/>
    <w:rsid w:val="2582C713"/>
    <w:rsid w:val="258BCE07"/>
    <w:rsid w:val="258C2445"/>
    <w:rsid w:val="25912D21"/>
    <w:rsid w:val="25BDF50B"/>
    <w:rsid w:val="25C03DE1"/>
    <w:rsid w:val="25DA59C8"/>
    <w:rsid w:val="25DA9222"/>
    <w:rsid w:val="25EB3CB0"/>
    <w:rsid w:val="25FFBA24"/>
    <w:rsid w:val="26128189"/>
    <w:rsid w:val="2627FEA3"/>
    <w:rsid w:val="262A82CC"/>
    <w:rsid w:val="26335A11"/>
    <w:rsid w:val="26440B0B"/>
    <w:rsid w:val="2653C676"/>
    <w:rsid w:val="265C327B"/>
    <w:rsid w:val="265D6363"/>
    <w:rsid w:val="265F99A6"/>
    <w:rsid w:val="26668D74"/>
    <w:rsid w:val="266E8C17"/>
    <w:rsid w:val="266EF05A"/>
    <w:rsid w:val="267DB5CC"/>
    <w:rsid w:val="2687CE6A"/>
    <w:rsid w:val="268BF08C"/>
    <w:rsid w:val="268D9CD1"/>
    <w:rsid w:val="269CFC30"/>
    <w:rsid w:val="26AFCBA6"/>
    <w:rsid w:val="26B1EA42"/>
    <w:rsid w:val="26C00A12"/>
    <w:rsid w:val="26E1BA26"/>
    <w:rsid w:val="26EE4EDC"/>
    <w:rsid w:val="2732C4A1"/>
    <w:rsid w:val="273BF3FA"/>
    <w:rsid w:val="277A2D3F"/>
    <w:rsid w:val="278B019D"/>
    <w:rsid w:val="2791D831"/>
    <w:rsid w:val="27BD9968"/>
    <w:rsid w:val="27BE877F"/>
    <w:rsid w:val="27C0B107"/>
    <w:rsid w:val="27D6C09E"/>
    <w:rsid w:val="27DAD4CC"/>
    <w:rsid w:val="27E6FEFE"/>
    <w:rsid w:val="27F31B06"/>
    <w:rsid w:val="2818D2C0"/>
    <w:rsid w:val="28521DE5"/>
    <w:rsid w:val="2859708E"/>
    <w:rsid w:val="285CEBF8"/>
    <w:rsid w:val="286B0EB6"/>
    <w:rsid w:val="28720AC3"/>
    <w:rsid w:val="28801499"/>
    <w:rsid w:val="289E092B"/>
    <w:rsid w:val="28B202E7"/>
    <w:rsid w:val="28CE3024"/>
    <w:rsid w:val="28E8DAA7"/>
    <w:rsid w:val="28F18E17"/>
    <w:rsid w:val="28F2E6E7"/>
    <w:rsid w:val="292398AD"/>
    <w:rsid w:val="2923F275"/>
    <w:rsid w:val="292A985C"/>
    <w:rsid w:val="293D749E"/>
    <w:rsid w:val="295BBE49"/>
    <w:rsid w:val="295CE6F1"/>
    <w:rsid w:val="29622673"/>
    <w:rsid w:val="29694A20"/>
    <w:rsid w:val="296BB44A"/>
    <w:rsid w:val="2973CCDD"/>
    <w:rsid w:val="2977E59C"/>
    <w:rsid w:val="2978D41C"/>
    <w:rsid w:val="29A60635"/>
    <w:rsid w:val="29C6A49E"/>
    <w:rsid w:val="29C7D12E"/>
    <w:rsid w:val="29E0646F"/>
    <w:rsid w:val="29EF64FA"/>
    <w:rsid w:val="29FB32A9"/>
    <w:rsid w:val="2A1142A7"/>
    <w:rsid w:val="2A28892A"/>
    <w:rsid w:val="2A2DF94C"/>
    <w:rsid w:val="2A3CEB65"/>
    <w:rsid w:val="2A549A31"/>
    <w:rsid w:val="2A5FDD75"/>
    <w:rsid w:val="2A6B646C"/>
    <w:rsid w:val="2A6F8660"/>
    <w:rsid w:val="2A704EA1"/>
    <w:rsid w:val="2A735B3D"/>
    <w:rsid w:val="2A957AE8"/>
    <w:rsid w:val="2AAC0100"/>
    <w:rsid w:val="2AAD6F7B"/>
    <w:rsid w:val="2AAD9AFC"/>
    <w:rsid w:val="2AAF3D23"/>
    <w:rsid w:val="2ACB6E06"/>
    <w:rsid w:val="2ACE7FFF"/>
    <w:rsid w:val="2AD19FAF"/>
    <w:rsid w:val="2AF57E6B"/>
    <w:rsid w:val="2AF8BFD8"/>
    <w:rsid w:val="2B226176"/>
    <w:rsid w:val="2B23595B"/>
    <w:rsid w:val="2B33E5C4"/>
    <w:rsid w:val="2B427D91"/>
    <w:rsid w:val="2B450686"/>
    <w:rsid w:val="2B47D1FC"/>
    <w:rsid w:val="2B65A714"/>
    <w:rsid w:val="2B671462"/>
    <w:rsid w:val="2B6935A6"/>
    <w:rsid w:val="2B6C0451"/>
    <w:rsid w:val="2B75DCB6"/>
    <w:rsid w:val="2B8E6875"/>
    <w:rsid w:val="2B9DBF88"/>
    <w:rsid w:val="2BD7E41E"/>
    <w:rsid w:val="2BD8C717"/>
    <w:rsid w:val="2BF8732C"/>
    <w:rsid w:val="2BFE9002"/>
    <w:rsid w:val="2C0D064A"/>
    <w:rsid w:val="2C22661C"/>
    <w:rsid w:val="2C269756"/>
    <w:rsid w:val="2C3704C8"/>
    <w:rsid w:val="2C48120A"/>
    <w:rsid w:val="2C54EF41"/>
    <w:rsid w:val="2C599968"/>
    <w:rsid w:val="2C5DEBFE"/>
    <w:rsid w:val="2C6AF081"/>
    <w:rsid w:val="2C77AE0A"/>
    <w:rsid w:val="2C8235E5"/>
    <w:rsid w:val="2C878073"/>
    <w:rsid w:val="2CB131C0"/>
    <w:rsid w:val="2CB19957"/>
    <w:rsid w:val="2CC473B6"/>
    <w:rsid w:val="2CCD52F3"/>
    <w:rsid w:val="2CE8B260"/>
    <w:rsid w:val="2CFE7AE0"/>
    <w:rsid w:val="2CFF15E9"/>
    <w:rsid w:val="2D16A1FA"/>
    <w:rsid w:val="2D202F81"/>
    <w:rsid w:val="2D22FDCF"/>
    <w:rsid w:val="2D2E54BC"/>
    <w:rsid w:val="2D545330"/>
    <w:rsid w:val="2D5B8C47"/>
    <w:rsid w:val="2D6BEC43"/>
    <w:rsid w:val="2D84C25B"/>
    <w:rsid w:val="2D916957"/>
    <w:rsid w:val="2D928C8E"/>
    <w:rsid w:val="2DAEA2E5"/>
    <w:rsid w:val="2DB89CF7"/>
    <w:rsid w:val="2DBDEE7F"/>
    <w:rsid w:val="2DBEB9F2"/>
    <w:rsid w:val="2DC6C57E"/>
    <w:rsid w:val="2DD19155"/>
    <w:rsid w:val="2DE228E5"/>
    <w:rsid w:val="2DEC65E7"/>
    <w:rsid w:val="2DF07541"/>
    <w:rsid w:val="2DF3FD1F"/>
    <w:rsid w:val="2DF8E238"/>
    <w:rsid w:val="2E176D57"/>
    <w:rsid w:val="2E414A0F"/>
    <w:rsid w:val="2E499656"/>
    <w:rsid w:val="2E4D703F"/>
    <w:rsid w:val="2E79CF34"/>
    <w:rsid w:val="2E8AA713"/>
    <w:rsid w:val="2E913515"/>
    <w:rsid w:val="2E93DB31"/>
    <w:rsid w:val="2E93E2FC"/>
    <w:rsid w:val="2E99C1D9"/>
    <w:rsid w:val="2EC7F232"/>
    <w:rsid w:val="2ED6E562"/>
    <w:rsid w:val="2EEC2C4D"/>
    <w:rsid w:val="2EF1D91B"/>
    <w:rsid w:val="2EF3FB3E"/>
    <w:rsid w:val="2F058D13"/>
    <w:rsid w:val="2F15446D"/>
    <w:rsid w:val="2F1B0F4A"/>
    <w:rsid w:val="2F1D3F4F"/>
    <w:rsid w:val="2F3A56C2"/>
    <w:rsid w:val="2F57B85B"/>
    <w:rsid w:val="2F76D3A5"/>
    <w:rsid w:val="2F7DC32B"/>
    <w:rsid w:val="2F898AD3"/>
    <w:rsid w:val="2F8FB4CF"/>
    <w:rsid w:val="2FA1BFCB"/>
    <w:rsid w:val="2FA2135B"/>
    <w:rsid w:val="2FA9AC18"/>
    <w:rsid w:val="2FB9C9C0"/>
    <w:rsid w:val="2FC04B34"/>
    <w:rsid w:val="2FC8E28B"/>
    <w:rsid w:val="2FE93197"/>
    <w:rsid w:val="300A0DBB"/>
    <w:rsid w:val="3037E593"/>
    <w:rsid w:val="30637095"/>
    <w:rsid w:val="3088C253"/>
    <w:rsid w:val="30975122"/>
    <w:rsid w:val="3097678C"/>
    <w:rsid w:val="30A5C2FA"/>
    <w:rsid w:val="30CFCD34"/>
    <w:rsid w:val="30D1F965"/>
    <w:rsid w:val="30DF5618"/>
    <w:rsid w:val="30E2AD0F"/>
    <w:rsid w:val="30EDF4CA"/>
    <w:rsid w:val="310B360F"/>
    <w:rsid w:val="3110D847"/>
    <w:rsid w:val="3117CCA5"/>
    <w:rsid w:val="311ACDC1"/>
    <w:rsid w:val="31248EE4"/>
    <w:rsid w:val="312E94B8"/>
    <w:rsid w:val="313F67FA"/>
    <w:rsid w:val="3155CE63"/>
    <w:rsid w:val="316D7198"/>
    <w:rsid w:val="317BA689"/>
    <w:rsid w:val="319E284D"/>
    <w:rsid w:val="31A0ED9E"/>
    <w:rsid w:val="31A86A4A"/>
    <w:rsid w:val="31ADACAE"/>
    <w:rsid w:val="31C17AF3"/>
    <w:rsid w:val="31C51D2F"/>
    <w:rsid w:val="31DF6328"/>
    <w:rsid w:val="31E46908"/>
    <w:rsid w:val="31EA38C6"/>
    <w:rsid w:val="31F69B7E"/>
    <w:rsid w:val="3201A0FF"/>
    <w:rsid w:val="3206536E"/>
    <w:rsid w:val="3207674E"/>
    <w:rsid w:val="3219B959"/>
    <w:rsid w:val="325BF8E8"/>
    <w:rsid w:val="3266C53D"/>
    <w:rsid w:val="3275862A"/>
    <w:rsid w:val="3286E9E6"/>
    <w:rsid w:val="32AC2F1A"/>
    <w:rsid w:val="32ACFB2E"/>
    <w:rsid w:val="32BA150E"/>
    <w:rsid w:val="32BD2F7E"/>
    <w:rsid w:val="32D419D9"/>
    <w:rsid w:val="32D5F52C"/>
    <w:rsid w:val="32DD3564"/>
    <w:rsid w:val="32DFFC60"/>
    <w:rsid w:val="32EC7872"/>
    <w:rsid w:val="33074C84"/>
    <w:rsid w:val="330F2EED"/>
    <w:rsid w:val="33102D78"/>
    <w:rsid w:val="33247B6F"/>
    <w:rsid w:val="3324BCDB"/>
    <w:rsid w:val="332F3210"/>
    <w:rsid w:val="332FD93A"/>
    <w:rsid w:val="334F559F"/>
    <w:rsid w:val="3366D517"/>
    <w:rsid w:val="337A0693"/>
    <w:rsid w:val="33960E2C"/>
    <w:rsid w:val="3398A9D7"/>
    <w:rsid w:val="33BE8B49"/>
    <w:rsid w:val="33C61B83"/>
    <w:rsid w:val="33CD2D10"/>
    <w:rsid w:val="33D04970"/>
    <w:rsid w:val="33D37DDD"/>
    <w:rsid w:val="33DBD662"/>
    <w:rsid w:val="33F86235"/>
    <w:rsid w:val="33F948F8"/>
    <w:rsid w:val="33FBB0E8"/>
    <w:rsid w:val="3439D2A1"/>
    <w:rsid w:val="343D338C"/>
    <w:rsid w:val="3442EFDF"/>
    <w:rsid w:val="34454BB8"/>
    <w:rsid w:val="34473F6C"/>
    <w:rsid w:val="3479D43A"/>
    <w:rsid w:val="3488DD15"/>
    <w:rsid w:val="3489EF97"/>
    <w:rsid w:val="34B03C89"/>
    <w:rsid w:val="34BBF362"/>
    <w:rsid w:val="34E2B826"/>
    <w:rsid w:val="34ED9435"/>
    <w:rsid w:val="34FE67C7"/>
    <w:rsid w:val="3502F942"/>
    <w:rsid w:val="3513FAFC"/>
    <w:rsid w:val="351A8BB0"/>
    <w:rsid w:val="35286E36"/>
    <w:rsid w:val="355A5AF4"/>
    <w:rsid w:val="35638581"/>
    <w:rsid w:val="3573AFC7"/>
    <w:rsid w:val="3575000B"/>
    <w:rsid w:val="357BCF8E"/>
    <w:rsid w:val="35BCAC63"/>
    <w:rsid w:val="35BCE8C3"/>
    <w:rsid w:val="35CCE49E"/>
    <w:rsid w:val="35DBFDCA"/>
    <w:rsid w:val="35DCA8B0"/>
    <w:rsid w:val="35DD481B"/>
    <w:rsid w:val="35E01FBA"/>
    <w:rsid w:val="360285D5"/>
    <w:rsid w:val="360779DC"/>
    <w:rsid w:val="360FCA83"/>
    <w:rsid w:val="361859CD"/>
    <w:rsid w:val="3623DFB6"/>
    <w:rsid w:val="363A7335"/>
    <w:rsid w:val="3644BD73"/>
    <w:rsid w:val="365795A3"/>
    <w:rsid w:val="365F8F47"/>
    <w:rsid w:val="3671EA63"/>
    <w:rsid w:val="369763E6"/>
    <w:rsid w:val="36A33806"/>
    <w:rsid w:val="36F68E91"/>
    <w:rsid w:val="37051828"/>
    <w:rsid w:val="3709BD05"/>
    <w:rsid w:val="372BBB48"/>
    <w:rsid w:val="3730EF31"/>
    <w:rsid w:val="37498B66"/>
    <w:rsid w:val="37818454"/>
    <w:rsid w:val="379B081D"/>
    <w:rsid w:val="37B41416"/>
    <w:rsid w:val="37BF6F91"/>
    <w:rsid w:val="37C6D3E5"/>
    <w:rsid w:val="37E330D8"/>
    <w:rsid w:val="37EE6AD2"/>
    <w:rsid w:val="381CE205"/>
    <w:rsid w:val="3832EC9C"/>
    <w:rsid w:val="3854D2CA"/>
    <w:rsid w:val="38660044"/>
    <w:rsid w:val="3869872A"/>
    <w:rsid w:val="386B04A5"/>
    <w:rsid w:val="3880CDD9"/>
    <w:rsid w:val="388EB7B7"/>
    <w:rsid w:val="3890B3DB"/>
    <w:rsid w:val="38B49A51"/>
    <w:rsid w:val="38B8C10B"/>
    <w:rsid w:val="38C7965D"/>
    <w:rsid w:val="38D7D365"/>
    <w:rsid w:val="38EA74D8"/>
    <w:rsid w:val="391797FA"/>
    <w:rsid w:val="3920BA44"/>
    <w:rsid w:val="39245DC9"/>
    <w:rsid w:val="392FF0EC"/>
    <w:rsid w:val="3935AC91"/>
    <w:rsid w:val="3944646D"/>
    <w:rsid w:val="39499213"/>
    <w:rsid w:val="3954961D"/>
    <w:rsid w:val="3974323A"/>
    <w:rsid w:val="399A3105"/>
    <w:rsid w:val="39C11C91"/>
    <w:rsid w:val="39C28C42"/>
    <w:rsid w:val="39CCB46C"/>
    <w:rsid w:val="39CD60C0"/>
    <w:rsid w:val="39DC6F1C"/>
    <w:rsid w:val="39DE5287"/>
    <w:rsid w:val="39F4B4CB"/>
    <w:rsid w:val="39F4B98F"/>
    <w:rsid w:val="3A36A3E0"/>
    <w:rsid w:val="3A3993A7"/>
    <w:rsid w:val="3A571176"/>
    <w:rsid w:val="3A5FCCCA"/>
    <w:rsid w:val="3A745FE3"/>
    <w:rsid w:val="3A8022C8"/>
    <w:rsid w:val="3A85EF90"/>
    <w:rsid w:val="3A8BD722"/>
    <w:rsid w:val="3A96B053"/>
    <w:rsid w:val="3ACD9AB5"/>
    <w:rsid w:val="3ADE0E73"/>
    <w:rsid w:val="3AEC28F8"/>
    <w:rsid w:val="3B3E40A8"/>
    <w:rsid w:val="3B492C19"/>
    <w:rsid w:val="3B4B642D"/>
    <w:rsid w:val="3B4BAD79"/>
    <w:rsid w:val="3B4FA4CC"/>
    <w:rsid w:val="3B63C5B9"/>
    <w:rsid w:val="3B63F889"/>
    <w:rsid w:val="3B768FD5"/>
    <w:rsid w:val="3B821A2C"/>
    <w:rsid w:val="3B848122"/>
    <w:rsid w:val="3B91EE67"/>
    <w:rsid w:val="3B979217"/>
    <w:rsid w:val="3BA4B773"/>
    <w:rsid w:val="3BB136DC"/>
    <w:rsid w:val="3BBA2E87"/>
    <w:rsid w:val="3BDC3946"/>
    <w:rsid w:val="3BF1E1E2"/>
    <w:rsid w:val="3BF40941"/>
    <w:rsid w:val="3C14F272"/>
    <w:rsid w:val="3C270205"/>
    <w:rsid w:val="3C2C1143"/>
    <w:rsid w:val="3C6961E7"/>
    <w:rsid w:val="3C705754"/>
    <w:rsid w:val="3C74F6C5"/>
    <w:rsid w:val="3C751B6B"/>
    <w:rsid w:val="3CB70ACA"/>
    <w:rsid w:val="3CBF6DC2"/>
    <w:rsid w:val="3CC1AE44"/>
    <w:rsid w:val="3CD61272"/>
    <w:rsid w:val="3CDF8AB0"/>
    <w:rsid w:val="3CF7C747"/>
    <w:rsid w:val="3CF922B2"/>
    <w:rsid w:val="3D1543FA"/>
    <w:rsid w:val="3D18E548"/>
    <w:rsid w:val="3D47B0FB"/>
    <w:rsid w:val="3D4C3392"/>
    <w:rsid w:val="3D4D5CAA"/>
    <w:rsid w:val="3D556F5E"/>
    <w:rsid w:val="3D60E8EE"/>
    <w:rsid w:val="3D8C6D29"/>
    <w:rsid w:val="3D8CC111"/>
    <w:rsid w:val="3D8DBDAE"/>
    <w:rsid w:val="3D927167"/>
    <w:rsid w:val="3D9B8FD9"/>
    <w:rsid w:val="3DAA5289"/>
    <w:rsid w:val="3DB8399D"/>
    <w:rsid w:val="3DDFC903"/>
    <w:rsid w:val="3DE10F30"/>
    <w:rsid w:val="3DE1B449"/>
    <w:rsid w:val="3DE1BD62"/>
    <w:rsid w:val="3DF0D8EA"/>
    <w:rsid w:val="3E1B31B9"/>
    <w:rsid w:val="3E2E1C50"/>
    <w:rsid w:val="3E40ACA2"/>
    <w:rsid w:val="3E438731"/>
    <w:rsid w:val="3E594079"/>
    <w:rsid w:val="3E6A5C2E"/>
    <w:rsid w:val="3E88DD30"/>
    <w:rsid w:val="3E89186C"/>
    <w:rsid w:val="3EAABCF2"/>
    <w:rsid w:val="3ECCEF21"/>
    <w:rsid w:val="3ECEA0A0"/>
    <w:rsid w:val="3ECF5BFB"/>
    <w:rsid w:val="3EDEEFF0"/>
    <w:rsid w:val="3EE2D64A"/>
    <w:rsid w:val="3EEDB0C5"/>
    <w:rsid w:val="3EF473B3"/>
    <w:rsid w:val="3EFE899F"/>
    <w:rsid w:val="3F143F68"/>
    <w:rsid w:val="3F1D448B"/>
    <w:rsid w:val="3F1E480E"/>
    <w:rsid w:val="3F27D2AC"/>
    <w:rsid w:val="3F322FD7"/>
    <w:rsid w:val="3F32905D"/>
    <w:rsid w:val="3F36C6A8"/>
    <w:rsid w:val="3F3C678F"/>
    <w:rsid w:val="3F54FC32"/>
    <w:rsid w:val="3F627B67"/>
    <w:rsid w:val="3F73E302"/>
    <w:rsid w:val="3FC40A40"/>
    <w:rsid w:val="3FC79852"/>
    <w:rsid w:val="3FE03C95"/>
    <w:rsid w:val="3FEDEBCD"/>
    <w:rsid w:val="3FF082EE"/>
    <w:rsid w:val="3FFCBE26"/>
    <w:rsid w:val="4004C51E"/>
    <w:rsid w:val="4017E3C8"/>
    <w:rsid w:val="401F35E1"/>
    <w:rsid w:val="402B7C0E"/>
    <w:rsid w:val="403B23C6"/>
    <w:rsid w:val="404D9946"/>
    <w:rsid w:val="4054F32A"/>
    <w:rsid w:val="40563DF1"/>
    <w:rsid w:val="4060DB5D"/>
    <w:rsid w:val="406C1CEA"/>
    <w:rsid w:val="4079882A"/>
    <w:rsid w:val="40AD3B26"/>
    <w:rsid w:val="40B86213"/>
    <w:rsid w:val="40C85108"/>
    <w:rsid w:val="40CBA8E9"/>
    <w:rsid w:val="40E14475"/>
    <w:rsid w:val="40E73DDA"/>
    <w:rsid w:val="40EED6B0"/>
    <w:rsid w:val="40F58555"/>
    <w:rsid w:val="4109D93D"/>
    <w:rsid w:val="410EDB8C"/>
    <w:rsid w:val="41155D55"/>
    <w:rsid w:val="412633CE"/>
    <w:rsid w:val="4142200A"/>
    <w:rsid w:val="41467BEB"/>
    <w:rsid w:val="416A962B"/>
    <w:rsid w:val="41713146"/>
    <w:rsid w:val="41A6AA4E"/>
    <w:rsid w:val="41AE2952"/>
    <w:rsid w:val="41B66053"/>
    <w:rsid w:val="41B71B12"/>
    <w:rsid w:val="41D46321"/>
    <w:rsid w:val="41D6499A"/>
    <w:rsid w:val="41DA5E2C"/>
    <w:rsid w:val="41DF72E2"/>
    <w:rsid w:val="41F5262C"/>
    <w:rsid w:val="41FFA808"/>
    <w:rsid w:val="4205597E"/>
    <w:rsid w:val="4234EBE8"/>
    <w:rsid w:val="4250ABC4"/>
    <w:rsid w:val="4259F68B"/>
    <w:rsid w:val="427037E1"/>
    <w:rsid w:val="4282D132"/>
    <w:rsid w:val="428871E6"/>
    <w:rsid w:val="4296FB50"/>
    <w:rsid w:val="42B72C8C"/>
    <w:rsid w:val="42BCA86C"/>
    <w:rsid w:val="42DEC2B4"/>
    <w:rsid w:val="42E7E33B"/>
    <w:rsid w:val="42E827E2"/>
    <w:rsid w:val="42FA89C2"/>
    <w:rsid w:val="431172A2"/>
    <w:rsid w:val="4318A9E9"/>
    <w:rsid w:val="43198C83"/>
    <w:rsid w:val="432023F9"/>
    <w:rsid w:val="433480E2"/>
    <w:rsid w:val="4334CBF1"/>
    <w:rsid w:val="43360C3A"/>
    <w:rsid w:val="433F9762"/>
    <w:rsid w:val="43445AE1"/>
    <w:rsid w:val="4344EDB6"/>
    <w:rsid w:val="43474162"/>
    <w:rsid w:val="434A1833"/>
    <w:rsid w:val="434E95A0"/>
    <w:rsid w:val="437A45B7"/>
    <w:rsid w:val="4385D456"/>
    <w:rsid w:val="43B6A3E7"/>
    <w:rsid w:val="43BCCBC3"/>
    <w:rsid w:val="43D3510B"/>
    <w:rsid w:val="43FFE037"/>
    <w:rsid w:val="440C4984"/>
    <w:rsid w:val="44181B1E"/>
    <w:rsid w:val="441F518B"/>
    <w:rsid w:val="441FBDFB"/>
    <w:rsid w:val="44252835"/>
    <w:rsid w:val="44312F51"/>
    <w:rsid w:val="443CDE2C"/>
    <w:rsid w:val="445A953E"/>
    <w:rsid w:val="4478F7E1"/>
    <w:rsid w:val="4482B78A"/>
    <w:rsid w:val="44A5ED0D"/>
    <w:rsid w:val="44A917BA"/>
    <w:rsid w:val="44B76AE2"/>
    <w:rsid w:val="44C17268"/>
    <w:rsid w:val="44DDE95C"/>
    <w:rsid w:val="44E8D169"/>
    <w:rsid w:val="45077BAF"/>
    <w:rsid w:val="4508E17C"/>
    <w:rsid w:val="450B8446"/>
    <w:rsid w:val="4525EAB2"/>
    <w:rsid w:val="4530DE5E"/>
    <w:rsid w:val="4533EB0F"/>
    <w:rsid w:val="45401F86"/>
    <w:rsid w:val="4542CDD3"/>
    <w:rsid w:val="45773824"/>
    <w:rsid w:val="45B6F8C1"/>
    <w:rsid w:val="45C0161A"/>
    <w:rsid w:val="45E1CA10"/>
    <w:rsid w:val="45E81B19"/>
    <w:rsid w:val="45F86C51"/>
    <w:rsid w:val="460BC1DE"/>
    <w:rsid w:val="460F2D95"/>
    <w:rsid w:val="461C106C"/>
    <w:rsid w:val="461DCC09"/>
    <w:rsid w:val="462F979E"/>
    <w:rsid w:val="463A9637"/>
    <w:rsid w:val="464505DB"/>
    <w:rsid w:val="4674E69B"/>
    <w:rsid w:val="4687CA22"/>
    <w:rsid w:val="468AAD90"/>
    <w:rsid w:val="469232BD"/>
    <w:rsid w:val="4696724B"/>
    <w:rsid w:val="46A6C344"/>
    <w:rsid w:val="46ACF09C"/>
    <w:rsid w:val="46C4E539"/>
    <w:rsid w:val="46D2E3E3"/>
    <w:rsid w:val="46DBDF73"/>
    <w:rsid w:val="46FB00A7"/>
    <w:rsid w:val="46FDA452"/>
    <w:rsid w:val="470ACF90"/>
    <w:rsid w:val="470E4863"/>
    <w:rsid w:val="470E9017"/>
    <w:rsid w:val="471C1807"/>
    <w:rsid w:val="4731101E"/>
    <w:rsid w:val="473DD32B"/>
    <w:rsid w:val="474B6A5C"/>
    <w:rsid w:val="475A186C"/>
    <w:rsid w:val="475C7A4E"/>
    <w:rsid w:val="4766BA21"/>
    <w:rsid w:val="476BC869"/>
    <w:rsid w:val="476FB973"/>
    <w:rsid w:val="47723E96"/>
    <w:rsid w:val="4777066B"/>
    <w:rsid w:val="47A554AE"/>
    <w:rsid w:val="47A59E33"/>
    <w:rsid w:val="47B7F1FC"/>
    <w:rsid w:val="47C0FC55"/>
    <w:rsid w:val="47D0E9F4"/>
    <w:rsid w:val="47D27BC6"/>
    <w:rsid w:val="47EC343F"/>
    <w:rsid w:val="47EEB586"/>
    <w:rsid w:val="480362F5"/>
    <w:rsid w:val="4820FAE7"/>
    <w:rsid w:val="484384AA"/>
    <w:rsid w:val="4859462F"/>
    <w:rsid w:val="488EDDC2"/>
    <w:rsid w:val="489F779B"/>
    <w:rsid w:val="48C5F883"/>
    <w:rsid w:val="48CE96D2"/>
    <w:rsid w:val="48E13D63"/>
    <w:rsid w:val="48F3D67C"/>
    <w:rsid w:val="48F5ADD2"/>
    <w:rsid w:val="4914CEA4"/>
    <w:rsid w:val="4917FC19"/>
    <w:rsid w:val="4921D483"/>
    <w:rsid w:val="492A708E"/>
    <w:rsid w:val="4932B162"/>
    <w:rsid w:val="4933CDC2"/>
    <w:rsid w:val="4947B801"/>
    <w:rsid w:val="4957751A"/>
    <w:rsid w:val="496F988D"/>
    <w:rsid w:val="49A43984"/>
    <w:rsid w:val="49C741AE"/>
    <w:rsid w:val="49D3869D"/>
    <w:rsid w:val="49D5DE0C"/>
    <w:rsid w:val="49D5F04B"/>
    <w:rsid w:val="49FB8B79"/>
    <w:rsid w:val="4A0D65B5"/>
    <w:rsid w:val="4A1BF1E0"/>
    <w:rsid w:val="4A234991"/>
    <w:rsid w:val="4A289E81"/>
    <w:rsid w:val="4A2DB0B4"/>
    <w:rsid w:val="4A3999CD"/>
    <w:rsid w:val="4A3A0867"/>
    <w:rsid w:val="4A491F18"/>
    <w:rsid w:val="4A5E0BEC"/>
    <w:rsid w:val="4A5F592A"/>
    <w:rsid w:val="4A64AFF4"/>
    <w:rsid w:val="4A813F85"/>
    <w:rsid w:val="4AA2D051"/>
    <w:rsid w:val="4AA6247B"/>
    <w:rsid w:val="4AAE4F3B"/>
    <w:rsid w:val="4ACDD4D9"/>
    <w:rsid w:val="4ACE0459"/>
    <w:rsid w:val="4AD47D11"/>
    <w:rsid w:val="4ADEC102"/>
    <w:rsid w:val="4AEE2CE5"/>
    <w:rsid w:val="4AF87FF5"/>
    <w:rsid w:val="4AF9D6F4"/>
    <w:rsid w:val="4B043282"/>
    <w:rsid w:val="4B09E1D1"/>
    <w:rsid w:val="4B2B8913"/>
    <w:rsid w:val="4B59A88B"/>
    <w:rsid w:val="4B59EB4D"/>
    <w:rsid w:val="4B5BF3A0"/>
    <w:rsid w:val="4B688F45"/>
    <w:rsid w:val="4B70BC85"/>
    <w:rsid w:val="4B7A7C05"/>
    <w:rsid w:val="4B7A9828"/>
    <w:rsid w:val="4B87FC01"/>
    <w:rsid w:val="4B8B7C24"/>
    <w:rsid w:val="4B9B7FE8"/>
    <w:rsid w:val="4BA8A575"/>
    <w:rsid w:val="4BBDBEFF"/>
    <w:rsid w:val="4BD02BB6"/>
    <w:rsid w:val="4BD12A6E"/>
    <w:rsid w:val="4BD7A99D"/>
    <w:rsid w:val="4BDE441C"/>
    <w:rsid w:val="4BEF42F4"/>
    <w:rsid w:val="4C1E1185"/>
    <w:rsid w:val="4C38DFD6"/>
    <w:rsid w:val="4C4C3ECA"/>
    <w:rsid w:val="4C72E863"/>
    <w:rsid w:val="4C7D0298"/>
    <w:rsid w:val="4C8CE082"/>
    <w:rsid w:val="4C9338B9"/>
    <w:rsid w:val="4CA297E9"/>
    <w:rsid w:val="4CC325B1"/>
    <w:rsid w:val="4CC426DF"/>
    <w:rsid w:val="4CCACE75"/>
    <w:rsid w:val="4CE84880"/>
    <w:rsid w:val="4CF8CCEA"/>
    <w:rsid w:val="4D44F7B5"/>
    <w:rsid w:val="4D47A4F8"/>
    <w:rsid w:val="4D61E967"/>
    <w:rsid w:val="4D62C4A1"/>
    <w:rsid w:val="4D7F9289"/>
    <w:rsid w:val="4D812384"/>
    <w:rsid w:val="4D9E3BA5"/>
    <w:rsid w:val="4DB26162"/>
    <w:rsid w:val="4DBF9196"/>
    <w:rsid w:val="4DD2B1F6"/>
    <w:rsid w:val="4DF57F91"/>
    <w:rsid w:val="4E011D9B"/>
    <w:rsid w:val="4E1CCD8C"/>
    <w:rsid w:val="4E2494C8"/>
    <w:rsid w:val="4E271A61"/>
    <w:rsid w:val="4E273A88"/>
    <w:rsid w:val="4E27A316"/>
    <w:rsid w:val="4E5329B2"/>
    <w:rsid w:val="4E790178"/>
    <w:rsid w:val="4E7A4C62"/>
    <w:rsid w:val="4E97C8DF"/>
    <w:rsid w:val="4EA262A3"/>
    <w:rsid w:val="4EAC1482"/>
    <w:rsid w:val="4EBB2523"/>
    <w:rsid w:val="4EBFA8D7"/>
    <w:rsid w:val="4EC0E455"/>
    <w:rsid w:val="4F1F986F"/>
    <w:rsid w:val="4F22106E"/>
    <w:rsid w:val="4F431935"/>
    <w:rsid w:val="4F4ABD1F"/>
    <w:rsid w:val="4F5397E3"/>
    <w:rsid w:val="4F561537"/>
    <w:rsid w:val="4F5DF8CF"/>
    <w:rsid w:val="4F69A18D"/>
    <w:rsid w:val="4F7E7551"/>
    <w:rsid w:val="4F81302C"/>
    <w:rsid w:val="4F825CE2"/>
    <w:rsid w:val="4F8962EE"/>
    <w:rsid w:val="4FA1E76F"/>
    <w:rsid w:val="4FCB60ED"/>
    <w:rsid w:val="4FD3C2E9"/>
    <w:rsid w:val="4FEC7797"/>
    <w:rsid w:val="4FEE9957"/>
    <w:rsid w:val="502C1144"/>
    <w:rsid w:val="5033ECB7"/>
    <w:rsid w:val="50554739"/>
    <w:rsid w:val="50622CBB"/>
    <w:rsid w:val="506FB4E8"/>
    <w:rsid w:val="507AAF18"/>
    <w:rsid w:val="50872803"/>
    <w:rsid w:val="5094592A"/>
    <w:rsid w:val="50956F8F"/>
    <w:rsid w:val="50A67A6C"/>
    <w:rsid w:val="50B93ED7"/>
    <w:rsid w:val="50C15E15"/>
    <w:rsid w:val="50CAC950"/>
    <w:rsid w:val="50D068AD"/>
    <w:rsid w:val="50DB078C"/>
    <w:rsid w:val="50DB9EE0"/>
    <w:rsid w:val="50DD8B9B"/>
    <w:rsid w:val="50E8CD2F"/>
    <w:rsid w:val="50F0BC8E"/>
    <w:rsid w:val="50F7C2EE"/>
    <w:rsid w:val="50F81CFF"/>
    <w:rsid w:val="50F8B533"/>
    <w:rsid w:val="5116CEA4"/>
    <w:rsid w:val="51190038"/>
    <w:rsid w:val="513085C9"/>
    <w:rsid w:val="513834C4"/>
    <w:rsid w:val="5148A13D"/>
    <w:rsid w:val="515B7D21"/>
    <w:rsid w:val="518506B8"/>
    <w:rsid w:val="51878D21"/>
    <w:rsid w:val="51A18B0C"/>
    <w:rsid w:val="51A1DE15"/>
    <w:rsid w:val="51D17BF9"/>
    <w:rsid w:val="51D1ED55"/>
    <w:rsid w:val="51F803FF"/>
    <w:rsid w:val="51FF0B2B"/>
    <w:rsid w:val="5206125F"/>
    <w:rsid w:val="520B6B72"/>
    <w:rsid w:val="521FDAF9"/>
    <w:rsid w:val="5234E146"/>
    <w:rsid w:val="52389C88"/>
    <w:rsid w:val="52424D62"/>
    <w:rsid w:val="525720C8"/>
    <w:rsid w:val="525B2CDB"/>
    <w:rsid w:val="52870281"/>
    <w:rsid w:val="5296273E"/>
    <w:rsid w:val="52AABF92"/>
    <w:rsid w:val="52AD45B1"/>
    <w:rsid w:val="52BE5F96"/>
    <w:rsid w:val="52D21F23"/>
    <w:rsid w:val="52D4A72C"/>
    <w:rsid w:val="5305E3BF"/>
    <w:rsid w:val="5318FABB"/>
    <w:rsid w:val="53205130"/>
    <w:rsid w:val="532CF827"/>
    <w:rsid w:val="534236AF"/>
    <w:rsid w:val="536D9362"/>
    <w:rsid w:val="539129F6"/>
    <w:rsid w:val="53A7B210"/>
    <w:rsid w:val="53C111CB"/>
    <w:rsid w:val="53C48F42"/>
    <w:rsid w:val="53C856BF"/>
    <w:rsid w:val="53E2BE40"/>
    <w:rsid w:val="53FADC33"/>
    <w:rsid w:val="541100B1"/>
    <w:rsid w:val="541896EB"/>
    <w:rsid w:val="54210A2F"/>
    <w:rsid w:val="542D2518"/>
    <w:rsid w:val="54372407"/>
    <w:rsid w:val="544206B0"/>
    <w:rsid w:val="545088D0"/>
    <w:rsid w:val="54901E5C"/>
    <w:rsid w:val="54C556D6"/>
    <w:rsid w:val="54ED956F"/>
    <w:rsid w:val="551034D8"/>
    <w:rsid w:val="55226BD0"/>
    <w:rsid w:val="55289FCA"/>
    <w:rsid w:val="5534CA01"/>
    <w:rsid w:val="5537174B"/>
    <w:rsid w:val="55597660"/>
    <w:rsid w:val="55763F93"/>
    <w:rsid w:val="557EBA94"/>
    <w:rsid w:val="558EBB19"/>
    <w:rsid w:val="558FE04D"/>
    <w:rsid w:val="55BA5C7D"/>
    <w:rsid w:val="55BCC4AE"/>
    <w:rsid w:val="55D84003"/>
    <w:rsid w:val="55F12EB3"/>
    <w:rsid w:val="56017644"/>
    <w:rsid w:val="5602E370"/>
    <w:rsid w:val="561539C7"/>
    <w:rsid w:val="56340CA2"/>
    <w:rsid w:val="5642741E"/>
    <w:rsid w:val="5648DC38"/>
    <w:rsid w:val="56493090"/>
    <w:rsid w:val="5662E51C"/>
    <w:rsid w:val="56735B9A"/>
    <w:rsid w:val="56754B41"/>
    <w:rsid w:val="567846E9"/>
    <w:rsid w:val="569865C7"/>
    <w:rsid w:val="569B7692"/>
    <w:rsid w:val="56A12214"/>
    <w:rsid w:val="56A7F41F"/>
    <w:rsid w:val="56AF55A4"/>
    <w:rsid w:val="56CB339D"/>
    <w:rsid w:val="56EE0BB2"/>
    <w:rsid w:val="570B19ED"/>
    <w:rsid w:val="571A76FE"/>
    <w:rsid w:val="571C5F0B"/>
    <w:rsid w:val="571EEEA1"/>
    <w:rsid w:val="573D6120"/>
    <w:rsid w:val="575A66FA"/>
    <w:rsid w:val="575FFA1F"/>
    <w:rsid w:val="576E0868"/>
    <w:rsid w:val="5770A424"/>
    <w:rsid w:val="577D4D0C"/>
    <w:rsid w:val="579D1989"/>
    <w:rsid w:val="57BF25BD"/>
    <w:rsid w:val="57DD1CE0"/>
    <w:rsid w:val="57F5AF93"/>
    <w:rsid w:val="57F6656E"/>
    <w:rsid w:val="58010EA7"/>
    <w:rsid w:val="5806665C"/>
    <w:rsid w:val="58182A11"/>
    <w:rsid w:val="583F0EC2"/>
    <w:rsid w:val="583FC242"/>
    <w:rsid w:val="583FF153"/>
    <w:rsid w:val="5858023A"/>
    <w:rsid w:val="58582E9F"/>
    <w:rsid w:val="586B65CD"/>
    <w:rsid w:val="5873839A"/>
    <w:rsid w:val="58765195"/>
    <w:rsid w:val="588AD6EA"/>
    <w:rsid w:val="58A30272"/>
    <w:rsid w:val="58B77848"/>
    <w:rsid w:val="58B9025A"/>
    <w:rsid w:val="58C271F1"/>
    <w:rsid w:val="58CE4A53"/>
    <w:rsid w:val="58F111FB"/>
    <w:rsid w:val="59007B9E"/>
    <w:rsid w:val="591E0B17"/>
    <w:rsid w:val="591F7B8A"/>
    <w:rsid w:val="592565FE"/>
    <w:rsid w:val="5947DEB5"/>
    <w:rsid w:val="594DCF9D"/>
    <w:rsid w:val="5954410A"/>
    <w:rsid w:val="5959DEEF"/>
    <w:rsid w:val="5980FA94"/>
    <w:rsid w:val="5991A319"/>
    <w:rsid w:val="59A2C28A"/>
    <w:rsid w:val="59E07974"/>
    <w:rsid w:val="5A039A2C"/>
    <w:rsid w:val="5A0A1E26"/>
    <w:rsid w:val="5A0CB1BC"/>
    <w:rsid w:val="5A0F33EA"/>
    <w:rsid w:val="5A13E687"/>
    <w:rsid w:val="5A1547BC"/>
    <w:rsid w:val="5A2AD7ED"/>
    <w:rsid w:val="5A35D73E"/>
    <w:rsid w:val="5A408DF9"/>
    <w:rsid w:val="5A4098FF"/>
    <w:rsid w:val="5A435BBF"/>
    <w:rsid w:val="5A5E4B8E"/>
    <w:rsid w:val="5A6988D2"/>
    <w:rsid w:val="5A6B5434"/>
    <w:rsid w:val="5A9BA9A0"/>
    <w:rsid w:val="5AA536AA"/>
    <w:rsid w:val="5AA78CAC"/>
    <w:rsid w:val="5AD57E62"/>
    <w:rsid w:val="5AED8D31"/>
    <w:rsid w:val="5AF5CEBC"/>
    <w:rsid w:val="5B138202"/>
    <w:rsid w:val="5B286C15"/>
    <w:rsid w:val="5B2E4861"/>
    <w:rsid w:val="5B43EE44"/>
    <w:rsid w:val="5B65EA4B"/>
    <w:rsid w:val="5B881847"/>
    <w:rsid w:val="5B8FE511"/>
    <w:rsid w:val="5BA9DFE0"/>
    <w:rsid w:val="5BC1E0DE"/>
    <w:rsid w:val="5BD71CC6"/>
    <w:rsid w:val="5BEAF430"/>
    <w:rsid w:val="5C045956"/>
    <w:rsid w:val="5C182621"/>
    <w:rsid w:val="5C42B5B0"/>
    <w:rsid w:val="5C53DEED"/>
    <w:rsid w:val="5C680442"/>
    <w:rsid w:val="5C6AA2A9"/>
    <w:rsid w:val="5C6B5634"/>
    <w:rsid w:val="5C7A299D"/>
    <w:rsid w:val="5CC07132"/>
    <w:rsid w:val="5CD352FF"/>
    <w:rsid w:val="5CD53A8B"/>
    <w:rsid w:val="5CDA0587"/>
    <w:rsid w:val="5CE0FE7B"/>
    <w:rsid w:val="5D040B2D"/>
    <w:rsid w:val="5D15F48D"/>
    <w:rsid w:val="5D1E718D"/>
    <w:rsid w:val="5D60AC7F"/>
    <w:rsid w:val="5D8C6E21"/>
    <w:rsid w:val="5DA54943"/>
    <w:rsid w:val="5DB11EA4"/>
    <w:rsid w:val="5DC43C23"/>
    <w:rsid w:val="5DD1118B"/>
    <w:rsid w:val="5DD1B207"/>
    <w:rsid w:val="5DD2E525"/>
    <w:rsid w:val="5DE02811"/>
    <w:rsid w:val="5DE17648"/>
    <w:rsid w:val="5DE32865"/>
    <w:rsid w:val="5DF6BEA2"/>
    <w:rsid w:val="5E0C632D"/>
    <w:rsid w:val="5E0CE479"/>
    <w:rsid w:val="5E0D5BCF"/>
    <w:rsid w:val="5E14A96E"/>
    <w:rsid w:val="5E19C757"/>
    <w:rsid w:val="5E2D5946"/>
    <w:rsid w:val="5E340904"/>
    <w:rsid w:val="5E384D9C"/>
    <w:rsid w:val="5E61A0E8"/>
    <w:rsid w:val="5E70C4E9"/>
    <w:rsid w:val="5E85AA82"/>
    <w:rsid w:val="5E8F046E"/>
    <w:rsid w:val="5E8F04CB"/>
    <w:rsid w:val="5E95AD20"/>
    <w:rsid w:val="5EC24719"/>
    <w:rsid w:val="5ED0E11F"/>
    <w:rsid w:val="5ED2A735"/>
    <w:rsid w:val="5EDA8CF7"/>
    <w:rsid w:val="5EDB92B1"/>
    <w:rsid w:val="5EFAABE6"/>
    <w:rsid w:val="5EFBF202"/>
    <w:rsid w:val="5F038FAF"/>
    <w:rsid w:val="5F0E0237"/>
    <w:rsid w:val="5F12E083"/>
    <w:rsid w:val="5F138129"/>
    <w:rsid w:val="5F3C166E"/>
    <w:rsid w:val="5F3FBA4B"/>
    <w:rsid w:val="5F48AC3B"/>
    <w:rsid w:val="5F591ED7"/>
    <w:rsid w:val="5F5E7493"/>
    <w:rsid w:val="5F62E094"/>
    <w:rsid w:val="5F7E5F6E"/>
    <w:rsid w:val="5F9D9576"/>
    <w:rsid w:val="5FC77202"/>
    <w:rsid w:val="5FEDAB2C"/>
    <w:rsid w:val="600254B8"/>
    <w:rsid w:val="600ABE6B"/>
    <w:rsid w:val="600DA176"/>
    <w:rsid w:val="6011DD9F"/>
    <w:rsid w:val="601C9BEF"/>
    <w:rsid w:val="60202F62"/>
    <w:rsid w:val="604C8BBE"/>
    <w:rsid w:val="6059984F"/>
    <w:rsid w:val="605EF933"/>
    <w:rsid w:val="607EB2CF"/>
    <w:rsid w:val="60843C91"/>
    <w:rsid w:val="60870F5B"/>
    <w:rsid w:val="608BDD71"/>
    <w:rsid w:val="608FBC8F"/>
    <w:rsid w:val="60A1EBF0"/>
    <w:rsid w:val="60B91B75"/>
    <w:rsid w:val="60BB7875"/>
    <w:rsid w:val="60D08D3F"/>
    <w:rsid w:val="60DD3FCE"/>
    <w:rsid w:val="60DEEBC6"/>
    <w:rsid w:val="60E2598D"/>
    <w:rsid w:val="60F134DB"/>
    <w:rsid w:val="60F9A1A8"/>
    <w:rsid w:val="61139FF6"/>
    <w:rsid w:val="612F2087"/>
    <w:rsid w:val="613B45B4"/>
    <w:rsid w:val="613B8CAB"/>
    <w:rsid w:val="613D68C0"/>
    <w:rsid w:val="61418835"/>
    <w:rsid w:val="61468E3B"/>
    <w:rsid w:val="6151E85D"/>
    <w:rsid w:val="61525BD9"/>
    <w:rsid w:val="6165D5B2"/>
    <w:rsid w:val="6172547B"/>
    <w:rsid w:val="619A734F"/>
    <w:rsid w:val="61BB34A0"/>
    <w:rsid w:val="61D44131"/>
    <w:rsid w:val="61D918A3"/>
    <w:rsid w:val="61F68AD6"/>
    <w:rsid w:val="61F9ECD0"/>
    <w:rsid w:val="62033D46"/>
    <w:rsid w:val="62121803"/>
    <w:rsid w:val="6219BE7C"/>
    <w:rsid w:val="62485C9E"/>
    <w:rsid w:val="624F8664"/>
    <w:rsid w:val="6260F2B1"/>
    <w:rsid w:val="62784FEE"/>
    <w:rsid w:val="627B16A0"/>
    <w:rsid w:val="62A283A8"/>
    <w:rsid w:val="62B95629"/>
    <w:rsid w:val="62C4E665"/>
    <w:rsid w:val="62C7E445"/>
    <w:rsid w:val="62D16F07"/>
    <w:rsid w:val="62F731A1"/>
    <w:rsid w:val="63147A1D"/>
    <w:rsid w:val="631B06E1"/>
    <w:rsid w:val="632BEF44"/>
    <w:rsid w:val="63489147"/>
    <w:rsid w:val="634AFDA5"/>
    <w:rsid w:val="634F1A27"/>
    <w:rsid w:val="6358CA4E"/>
    <w:rsid w:val="635A9AAC"/>
    <w:rsid w:val="6374A7DF"/>
    <w:rsid w:val="63C25C77"/>
    <w:rsid w:val="63C8BB44"/>
    <w:rsid w:val="63DE5166"/>
    <w:rsid w:val="63EE2298"/>
    <w:rsid w:val="64102ECF"/>
    <w:rsid w:val="64197522"/>
    <w:rsid w:val="641AD2E8"/>
    <w:rsid w:val="641C1A2C"/>
    <w:rsid w:val="642DF7EB"/>
    <w:rsid w:val="6432BCB3"/>
    <w:rsid w:val="643BF506"/>
    <w:rsid w:val="6444AA02"/>
    <w:rsid w:val="647F23C7"/>
    <w:rsid w:val="64BA2A1E"/>
    <w:rsid w:val="64CBB18B"/>
    <w:rsid w:val="64F1ECF0"/>
    <w:rsid w:val="64F31F2D"/>
    <w:rsid w:val="650D8988"/>
    <w:rsid w:val="652F1A48"/>
    <w:rsid w:val="653FEE33"/>
    <w:rsid w:val="654D1418"/>
    <w:rsid w:val="655A942C"/>
    <w:rsid w:val="6567CC0F"/>
    <w:rsid w:val="656DD84B"/>
    <w:rsid w:val="656F4383"/>
    <w:rsid w:val="657F449F"/>
    <w:rsid w:val="658D7641"/>
    <w:rsid w:val="65AE25AB"/>
    <w:rsid w:val="65AE5B51"/>
    <w:rsid w:val="65B73D9E"/>
    <w:rsid w:val="65C23AAF"/>
    <w:rsid w:val="65F60A90"/>
    <w:rsid w:val="6608D3EC"/>
    <w:rsid w:val="66319610"/>
    <w:rsid w:val="6639091F"/>
    <w:rsid w:val="663F2038"/>
    <w:rsid w:val="66468295"/>
    <w:rsid w:val="6663982A"/>
    <w:rsid w:val="6666DA94"/>
    <w:rsid w:val="666BA36E"/>
    <w:rsid w:val="666FC7EC"/>
    <w:rsid w:val="667F8F60"/>
    <w:rsid w:val="668B151E"/>
    <w:rsid w:val="668E7B12"/>
    <w:rsid w:val="66A3F003"/>
    <w:rsid w:val="66AA5481"/>
    <w:rsid w:val="66B7DDF8"/>
    <w:rsid w:val="66DE1413"/>
    <w:rsid w:val="66F46E91"/>
    <w:rsid w:val="671F923E"/>
    <w:rsid w:val="6733E7F6"/>
    <w:rsid w:val="673F260A"/>
    <w:rsid w:val="6777267A"/>
    <w:rsid w:val="677CD31B"/>
    <w:rsid w:val="678098EB"/>
    <w:rsid w:val="6793CD41"/>
    <w:rsid w:val="6799A838"/>
    <w:rsid w:val="67A1D272"/>
    <w:rsid w:val="67B3B09E"/>
    <w:rsid w:val="67D33B07"/>
    <w:rsid w:val="67E7AE24"/>
    <w:rsid w:val="67F6C549"/>
    <w:rsid w:val="6814239E"/>
    <w:rsid w:val="68149E8D"/>
    <w:rsid w:val="6838AB65"/>
    <w:rsid w:val="6844276C"/>
    <w:rsid w:val="6853E872"/>
    <w:rsid w:val="68587930"/>
    <w:rsid w:val="6860BF4E"/>
    <w:rsid w:val="6866F741"/>
    <w:rsid w:val="6868021F"/>
    <w:rsid w:val="6885A989"/>
    <w:rsid w:val="688ED325"/>
    <w:rsid w:val="688FC71F"/>
    <w:rsid w:val="68A08919"/>
    <w:rsid w:val="68A4E86D"/>
    <w:rsid w:val="68A5744C"/>
    <w:rsid w:val="68A7B50C"/>
    <w:rsid w:val="68AFD8B5"/>
    <w:rsid w:val="68B052FA"/>
    <w:rsid w:val="68B3F5EF"/>
    <w:rsid w:val="68BCDA70"/>
    <w:rsid w:val="68CC4C59"/>
    <w:rsid w:val="68D12FC5"/>
    <w:rsid w:val="68D573C8"/>
    <w:rsid w:val="68DDAA57"/>
    <w:rsid w:val="68DDAB06"/>
    <w:rsid w:val="68E57CD0"/>
    <w:rsid w:val="68FDA5E1"/>
    <w:rsid w:val="69214A06"/>
    <w:rsid w:val="6921E5F8"/>
    <w:rsid w:val="693CEDDF"/>
    <w:rsid w:val="694270C5"/>
    <w:rsid w:val="6959775C"/>
    <w:rsid w:val="6973CE41"/>
    <w:rsid w:val="69936A0E"/>
    <w:rsid w:val="69950F2A"/>
    <w:rsid w:val="6997A8F5"/>
    <w:rsid w:val="699E4AB5"/>
    <w:rsid w:val="69A05C9C"/>
    <w:rsid w:val="69A22A2C"/>
    <w:rsid w:val="69A48E8E"/>
    <w:rsid w:val="69A4B503"/>
    <w:rsid w:val="69A56BA5"/>
    <w:rsid w:val="69BC1B37"/>
    <w:rsid w:val="69C063F4"/>
    <w:rsid w:val="69C26EEE"/>
    <w:rsid w:val="69DADB47"/>
    <w:rsid w:val="69F6108C"/>
    <w:rsid w:val="6A07C0B3"/>
    <w:rsid w:val="6A0D6403"/>
    <w:rsid w:val="6A197681"/>
    <w:rsid w:val="6A29CE99"/>
    <w:rsid w:val="6A416E72"/>
    <w:rsid w:val="6A51FB18"/>
    <w:rsid w:val="6A71F4BF"/>
    <w:rsid w:val="6A8BE262"/>
    <w:rsid w:val="6A9CE806"/>
    <w:rsid w:val="6AB11702"/>
    <w:rsid w:val="6AB63327"/>
    <w:rsid w:val="6ABA2587"/>
    <w:rsid w:val="6ACDA62B"/>
    <w:rsid w:val="6AE21BBC"/>
    <w:rsid w:val="6AF924BD"/>
    <w:rsid w:val="6AFD59C8"/>
    <w:rsid w:val="6B2FB185"/>
    <w:rsid w:val="6B4D0B0C"/>
    <w:rsid w:val="6B681BB3"/>
    <w:rsid w:val="6B860690"/>
    <w:rsid w:val="6B875370"/>
    <w:rsid w:val="6B878932"/>
    <w:rsid w:val="6B9F4E52"/>
    <w:rsid w:val="6BA30082"/>
    <w:rsid w:val="6BA7B6D2"/>
    <w:rsid w:val="6BAC65F4"/>
    <w:rsid w:val="6BB6EDAF"/>
    <w:rsid w:val="6BC48CA5"/>
    <w:rsid w:val="6BD6DA4A"/>
    <w:rsid w:val="6BF1847C"/>
    <w:rsid w:val="6C02222F"/>
    <w:rsid w:val="6C7A5BDE"/>
    <w:rsid w:val="6C7F4AF1"/>
    <w:rsid w:val="6C83F980"/>
    <w:rsid w:val="6C84CE69"/>
    <w:rsid w:val="6C890194"/>
    <w:rsid w:val="6C935A61"/>
    <w:rsid w:val="6C992BE8"/>
    <w:rsid w:val="6CA6414D"/>
    <w:rsid w:val="6CB413F7"/>
    <w:rsid w:val="6CBA4B9B"/>
    <w:rsid w:val="6CE3B206"/>
    <w:rsid w:val="6D1A2BA2"/>
    <w:rsid w:val="6D2A0AB4"/>
    <w:rsid w:val="6D2F0E86"/>
    <w:rsid w:val="6D35F749"/>
    <w:rsid w:val="6D4FFFFD"/>
    <w:rsid w:val="6D59E845"/>
    <w:rsid w:val="6D6D857A"/>
    <w:rsid w:val="6D898420"/>
    <w:rsid w:val="6D925592"/>
    <w:rsid w:val="6D9DE2AB"/>
    <w:rsid w:val="6DA1ED35"/>
    <w:rsid w:val="6DA3E081"/>
    <w:rsid w:val="6DA93EF9"/>
    <w:rsid w:val="6DB18820"/>
    <w:rsid w:val="6DCC671F"/>
    <w:rsid w:val="6DD983EE"/>
    <w:rsid w:val="6DDB275D"/>
    <w:rsid w:val="6DDCC04D"/>
    <w:rsid w:val="6DDCE5D8"/>
    <w:rsid w:val="6DDFE401"/>
    <w:rsid w:val="6DF32DEF"/>
    <w:rsid w:val="6DF47194"/>
    <w:rsid w:val="6DF5FC58"/>
    <w:rsid w:val="6E1BA0EC"/>
    <w:rsid w:val="6E1F109D"/>
    <w:rsid w:val="6E3E67C5"/>
    <w:rsid w:val="6E4C5849"/>
    <w:rsid w:val="6E565234"/>
    <w:rsid w:val="6E6738E9"/>
    <w:rsid w:val="6E783BB4"/>
    <w:rsid w:val="6E8BA820"/>
    <w:rsid w:val="6E9F7F88"/>
    <w:rsid w:val="6EB5E464"/>
    <w:rsid w:val="6ECBE281"/>
    <w:rsid w:val="6EF5BACA"/>
    <w:rsid w:val="6F1C0734"/>
    <w:rsid w:val="6F333FE8"/>
    <w:rsid w:val="6F466BFE"/>
    <w:rsid w:val="6F4B29F8"/>
    <w:rsid w:val="6F648895"/>
    <w:rsid w:val="6FB00C9D"/>
    <w:rsid w:val="6FC8C13C"/>
    <w:rsid w:val="6FDA0B85"/>
    <w:rsid w:val="6FDB211E"/>
    <w:rsid w:val="6FF42E05"/>
    <w:rsid w:val="7010A0A1"/>
    <w:rsid w:val="7040027D"/>
    <w:rsid w:val="704732A2"/>
    <w:rsid w:val="704A0469"/>
    <w:rsid w:val="705646A9"/>
    <w:rsid w:val="706EA1DB"/>
    <w:rsid w:val="7072532A"/>
    <w:rsid w:val="708B9034"/>
    <w:rsid w:val="709A9A8D"/>
    <w:rsid w:val="70A2378B"/>
    <w:rsid w:val="70A278C3"/>
    <w:rsid w:val="70ABB07F"/>
    <w:rsid w:val="70B1A062"/>
    <w:rsid w:val="70B9A044"/>
    <w:rsid w:val="70C531B1"/>
    <w:rsid w:val="711882B4"/>
    <w:rsid w:val="7128BB2A"/>
    <w:rsid w:val="7129B86A"/>
    <w:rsid w:val="715017D2"/>
    <w:rsid w:val="7167EB6A"/>
    <w:rsid w:val="7178476D"/>
    <w:rsid w:val="719CBDF2"/>
    <w:rsid w:val="71A2008E"/>
    <w:rsid w:val="71A2D90F"/>
    <w:rsid w:val="71D75409"/>
    <w:rsid w:val="71DB4A5B"/>
    <w:rsid w:val="71E02CFF"/>
    <w:rsid w:val="71E0FFCB"/>
    <w:rsid w:val="71E724D4"/>
    <w:rsid w:val="71E8BA97"/>
    <w:rsid w:val="71F11CD8"/>
    <w:rsid w:val="7217EA64"/>
    <w:rsid w:val="722CE300"/>
    <w:rsid w:val="72447201"/>
    <w:rsid w:val="724F72A2"/>
    <w:rsid w:val="72570DDA"/>
    <w:rsid w:val="72573F28"/>
    <w:rsid w:val="72662367"/>
    <w:rsid w:val="727398BC"/>
    <w:rsid w:val="728F922F"/>
    <w:rsid w:val="7293D666"/>
    <w:rsid w:val="729B4FF9"/>
    <w:rsid w:val="72BEB6B0"/>
    <w:rsid w:val="72C02608"/>
    <w:rsid w:val="72D4EC0F"/>
    <w:rsid w:val="72DA8CD0"/>
    <w:rsid w:val="72E1500A"/>
    <w:rsid w:val="72E1752E"/>
    <w:rsid w:val="72E4B8B7"/>
    <w:rsid w:val="730D4AC1"/>
    <w:rsid w:val="731D8488"/>
    <w:rsid w:val="7325AEE1"/>
    <w:rsid w:val="732E3EE3"/>
    <w:rsid w:val="732F9F08"/>
    <w:rsid w:val="73385AB8"/>
    <w:rsid w:val="733FB465"/>
    <w:rsid w:val="734A5579"/>
    <w:rsid w:val="734E8928"/>
    <w:rsid w:val="7372E716"/>
    <w:rsid w:val="737A3F7A"/>
    <w:rsid w:val="739523A0"/>
    <w:rsid w:val="73A63935"/>
    <w:rsid w:val="73B774D7"/>
    <w:rsid w:val="73CD2D81"/>
    <w:rsid w:val="74028657"/>
    <w:rsid w:val="7426C00E"/>
    <w:rsid w:val="743223FD"/>
    <w:rsid w:val="74341D08"/>
    <w:rsid w:val="74354B4C"/>
    <w:rsid w:val="745251F4"/>
    <w:rsid w:val="7453ECB6"/>
    <w:rsid w:val="7459DA59"/>
    <w:rsid w:val="745D05FA"/>
    <w:rsid w:val="74691764"/>
    <w:rsid w:val="74A494D8"/>
    <w:rsid w:val="74B8AB0A"/>
    <w:rsid w:val="74D41156"/>
    <w:rsid w:val="751CBA17"/>
    <w:rsid w:val="753C7364"/>
    <w:rsid w:val="75574B25"/>
    <w:rsid w:val="755FBE0A"/>
    <w:rsid w:val="75930040"/>
    <w:rsid w:val="75931F94"/>
    <w:rsid w:val="75A90973"/>
    <w:rsid w:val="75B0A01D"/>
    <w:rsid w:val="75CB415E"/>
    <w:rsid w:val="75CEC313"/>
    <w:rsid w:val="75DFB7B2"/>
    <w:rsid w:val="75F8AFAF"/>
    <w:rsid w:val="75FF17D5"/>
    <w:rsid w:val="76183950"/>
    <w:rsid w:val="76195840"/>
    <w:rsid w:val="7674B8B8"/>
    <w:rsid w:val="767767C5"/>
    <w:rsid w:val="767B881D"/>
    <w:rsid w:val="769E1805"/>
    <w:rsid w:val="76A44B00"/>
    <w:rsid w:val="76E0D220"/>
    <w:rsid w:val="76E3482B"/>
    <w:rsid w:val="76EA5496"/>
    <w:rsid w:val="76EB45CB"/>
    <w:rsid w:val="76FB339F"/>
    <w:rsid w:val="770451A7"/>
    <w:rsid w:val="770B7C55"/>
    <w:rsid w:val="77240924"/>
    <w:rsid w:val="7754AE01"/>
    <w:rsid w:val="775AA951"/>
    <w:rsid w:val="775DD322"/>
    <w:rsid w:val="776CBD80"/>
    <w:rsid w:val="777E94AD"/>
    <w:rsid w:val="77B0F476"/>
    <w:rsid w:val="77B92E7A"/>
    <w:rsid w:val="77BD5982"/>
    <w:rsid w:val="77E0782F"/>
    <w:rsid w:val="77E37AF2"/>
    <w:rsid w:val="77F1CAF7"/>
    <w:rsid w:val="77F35206"/>
    <w:rsid w:val="782364FB"/>
    <w:rsid w:val="7832845B"/>
    <w:rsid w:val="78484A80"/>
    <w:rsid w:val="784E393B"/>
    <w:rsid w:val="78524611"/>
    <w:rsid w:val="785F41FA"/>
    <w:rsid w:val="7862E68A"/>
    <w:rsid w:val="7869887E"/>
    <w:rsid w:val="787126DA"/>
    <w:rsid w:val="7871D78B"/>
    <w:rsid w:val="78771B30"/>
    <w:rsid w:val="78775BE7"/>
    <w:rsid w:val="787DD039"/>
    <w:rsid w:val="78813F37"/>
    <w:rsid w:val="7897E269"/>
    <w:rsid w:val="78B3A1E2"/>
    <w:rsid w:val="78B501F3"/>
    <w:rsid w:val="78CFEEC2"/>
    <w:rsid w:val="78D45AF7"/>
    <w:rsid w:val="78DABA72"/>
    <w:rsid w:val="78DB5DB3"/>
    <w:rsid w:val="78E66917"/>
    <w:rsid w:val="78EFDB15"/>
    <w:rsid w:val="78F58993"/>
    <w:rsid w:val="78F99D5D"/>
    <w:rsid w:val="791A474F"/>
    <w:rsid w:val="791DC568"/>
    <w:rsid w:val="791F5B15"/>
    <w:rsid w:val="7928F2C4"/>
    <w:rsid w:val="79556F7C"/>
    <w:rsid w:val="798A26E4"/>
    <w:rsid w:val="79959B80"/>
    <w:rsid w:val="79ABEBE8"/>
    <w:rsid w:val="79AC7977"/>
    <w:rsid w:val="79C9B14C"/>
    <w:rsid w:val="79D18505"/>
    <w:rsid w:val="79DC68A5"/>
    <w:rsid w:val="79EFBB84"/>
    <w:rsid w:val="7A107D60"/>
    <w:rsid w:val="7A19A1F6"/>
    <w:rsid w:val="7A1A0473"/>
    <w:rsid w:val="7A1EF4B5"/>
    <w:rsid w:val="7A2A7E5C"/>
    <w:rsid w:val="7A31E80C"/>
    <w:rsid w:val="7A35BAB5"/>
    <w:rsid w:val="7A3A371E"/>
    <w:rsid w:val="7A5CD6A9"/>
    <w:rsid w:val="7A6EF1D3"/>
    <w:rsid w:val="7A8A04A6"/>
    <w:rsid w:val="7ABA6761"/>
    <w:rsid w:val="7ACDFBF4"/>
    <w:rsid w:val="7AD430D7"/>
    <w:rsid w:val="7ADA7E3A"/>
    <w:rsid w:val="7B258731"/>
    <w:rsid w:val="7B60786B"/>
    <w:rsid w:val="7B6D5E27"/>
    <w:rsid w:val="7B78BC12"/>
    <w:rsid w:val="7B8A541E"/>
    <w:rsid w:val="7B8B4C3A"/>
    <w:rsid w:val="7B8DAE39"/>
    <w:rsid w:val="7B960133"/>
    <w:rsid w:val="7B9EEF03"/>
    <w:rsid w:val="7BA6DB3D"/>
    <w:rsid w:val="7BD7CBF8"/>
    <w:rsid w:val="7BE65EA0"/>
    <w:rsid w:val="7BEDB8E4"/>
    <w:rsid w:val="7BF55B5D"/>
    <w:rsid w:val="7C1599E2"/>
    <w:rsid w:val="7C168D85"/>
    <w:rsid w:val="7C283E65"/>
    <w:rsid w:val="7C29F27A"/>
    <w:rsid w:val="7C30A290"/>
    <w:rsid w:val="7C3244A5"/>
    <w:rsid w:val="7C3C5ADE"/>
    <w:rsid w:val="7C432F10"/>
    <w:rsid w:val="7C4DB907"/>
    <w:rsid w:val="7C4F8EFF"/>
    <w:rsid w:val="7C50CA9C"/>
    <w:rsid w:val="7C525938"/>
    <w:rsid w:val="7C598C27"/>
    <w:rsid w:val="7C7A016A"/>
    <w:rsid w:val="7C815DD1"/>
    <w:rsid w:val="7C93F0EA"/>
    <w:rsid w:val="7CA4D73F"/>
    <w:rsid w:val="7CA9DAE9"/>
    <w:rsid w:val="7CACA767"/>
    <w:rsid w:val="7CB82F7B"/>
    <w:rsid w:val="7CC727A8"/>
    <w:rsid w:val="7CC83FA0"/>
    <w:rsid w:val="7CCD2FAA"/>
    <w:rsid w:val="7CDD5EDA"/>
    <w:rsid w:val="7CE19140"/>
    <w:rsid w:val="7CE6BF63"/>
    <w:rsid w:val="7CF06655"/>
    <w:rsid w:val="7D04C1CD"/>
    <w:rsid w:val="7D055FBF"/>
    <w:rsid w:val="7D0A7610"/>
    <w:rsid w:val="7D1A207C"/>
    <w:rsid w:val="7D1B9FDD"/>
    <w:rsid w:val="7D20DC06"/>
    <w:rsid w:val="7D27BEFA"/>
    <w:rsid w:val="7D289694"/>
    <w:rsid w:val="7D31760C"/>
    <w:rsid w:val="7D3867EA"/>
    <w:rsid w:val="7D3A4EF7"/>
    <w:rsid w:val="7D474258"/>
    <w:rsid w:val="7D47A864"/>
    <w:rsid w:val="7D7041D4"/>
    <w:rsid w:val="7D8672C7"/>
    <w:rsid w:val="7D95AECA"/>
    <w:rsid w:val="7DAE12E5"/>
    <w:rsid w:val="7DD299B8"/>
    <w:rsid w:val="7DDAE9DE"/>
    <w:rsid w:val="7DEB157B"/>
    <w:rsid w:val="7DECEE14"/>
    <w:rsid w:val="7DF5B390"/>
    <w:rsid w:val="7E1BD4DA"/>
    <w:rsid w:val="7E1ED08F"/>
    <w:rsid w:val="7E227C21"/>
    <w:rsid w:val="7E238B4A"/>
    <w:rsid w:val="7E314327"/>
    <w:rsid w:val="7E3ADA4B"/>
    <w:rsid w:val="7E6A4281"/>
    <w:rsid w:val="7E6E2AFD"/>
    <w:rsid w:val="7E723E0B"/>
    <w:rsid w:val="7E76BD34"/>
    <w:rsid w:val="7E81E4C9"/>
    <w:rsid w:val="7E8BD79D"/>
    <w:rsid w:val="7EB6889C"/>
    <w:rsid w:val="7EC3123F"/>
    <w:rsid w:val="7F094525"/>
    <w:rsid w:val="7F1B0E8A"/>
    <w:rsid w:val="7F2F7A87"/>
    <w:rsid w:val="7F32956D"/>
    <w:rsid w:val="7F493B5A"/>
    <w:rsid w:val="7F4D6EE4"/>
    <w:rsid w:val="7F55B341"/>
    <w:rsid w:val="7F816985"/>
    <w:rsid w:val="7F867470"/>
    <w:rsid w:val="7F944FF4"/>
    <w:rsid w:val="7F978691"/>
    <w:rsid w:val="7FB1CCE9"/>
    <w:rsid w:val="7FBC5D02"/>
    <w:rsid w:val="7FC27F69"/>
    <w:rsid w:val="7FC93CE6"/>
    <w:rsid w:val="7FDD07FF"/>
    <w:rsid w:val="7FDF30B1"/>
    <w:rsid w:val="7FDF8489"/>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1D7A74"/>
  <w15:chartTrackingRefBased/>
  <w15:docId w15:val="{C580CACD-19FD-4251-8D4C-8455F9921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rebuchet MS" w:eastAsiaTheme="minorHAnsi" w:hAnsi="Trebuchet MS" w:cstheme="minorBidi"/>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1A09"/>
    <w:rPr>
      <w:rFonts w:asciiTheme="minorHAnsi" w:hAnsiTheme="minorHAnsi"/>
      <w:sz w:val="22"/>
    </w:rPr>
  </w:style>
  <w:style w:type="paragraph" w:styleId="Overskrift1">
    <w:name w:val="heading 1"/>
    <w:basedOn w:val="Normal"/>
    <w:next w:val="Normal"/>
    <w:link w:val="Overskrift1Tegn"/>
    <w:uiPriority w:val="9"/>
    <w:qFormat/>
    <w:rsid w:val="003008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3008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30083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unhideWhenUsed/>
    <w:qFormat/>
    <w:rsid w:val="0030083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Overskrift5">
    <w:name w:val="heading 5"/>
    <w:basedOn w:val="Normal"/>
    <w:next w:val="Normal"/>
    <w:link w:val="Overskrift5Tegn"/>
    <w:uiPriority w:val="9"/>
    <w:unhideWhenUsed/>
    <w:qFormat/>
    <w:rsid w:val="0030083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300832"/>
    <w:rPr>
      <w:rFonts w:asciiTheme="majorHAnsi" w:eastAsiaTheme="majorEastAsia" w:hAnsiTheme="majorHAnsi" w:cstheme="majorBidi"/>
      <w:color w:val="2E74B5" w:themeColor="accent1" w:themeShade="BF"/>
      <w:sz w:val="32"/>
      <w:szCs w:val="32"/>
    </w:rPr>
  </w:style>
  <w:style w:type="character" w:customStyle="1" w:styleId="Overskrift2Tegn">
    <w:name w:val="Overskrift 2 Tegn"/>
    <w:basedOn w:val="Standardskriftforavsnitt"/>
    <w:link w:val="Overskrift2"/>
    <w:uiPriority w:val="9"/>
    <w:rsid w:val="00300832"/>
    <w:rPr>
      <w:rFonts w:asciiTheme="majorHAnsi" w:eastAsiaTheme="majorEastAsia" w:hAnsiTheme="majorHAnsi" w:cstheme="majorBidi"/>
      <w:color w:val="2E74B5" w:themeColor="accent1" w:themeShade="BF"/>
      <w:sz w:val="26"/>
      <w:szCs w:val="26"/>
    </w:rPr>
  </w:style>
  <w:style w:type="character" w:customStyle="1" w:styleId="Overskrift3Tegn">
    <w:name w:val="Overskrift 3 Tegn"/>
    <w:basedOn w:val="Standardskriftforavsnitt"/>
    <w:link w:val="Overskrift3"/>
    <w:uiPriority w:val="9"/>
    <w:rsid w:val="00300832"/>
    <w:rPr>
      <w:rFonts w:asciiTheme="majorHAnsi" w:eastAsiaTheme="majorEastAsia" w:hAnsiTheme="majorHAnsi" w:cstheme="majorBidi"/>
      <w:color w:val="1F4D78" w:themeColor="accent1" w:themeShade="7F"/>
      <w:sz w:val="24"/>
      <w:szCs w:val="24"/>
    </w:rPr>
  </w:style>
  <w:style w:type="character" w:customStyle="1" w:styleId="Overskrift4Tegn">
    <w:name w:val="Overskrift 4 Tegn"/>
    <w:basedOn w:val="Standardskriftforavsnitt"/>
    <w:link w:val="Overskrift4"/>
    <w:uiPriority w:val="9"/>
    <w:rsid w:val="00300832"/>
    <w:rPr>
      <w:rFonts w:asciiTheme="majorHAnsi" w:eastAsiaTheme="majorEastAsia" w:hAnsiTheme="majorHAnsi" w:cstheme="majorBidi"/>
      <w:i/>
      <w:iCs/>
      <w:color w:val="2E74B5" w:themeColor="accent1" w:themeShade="BF"/>
      <w:sz w:val="22"/>
    </w:rPr>
  </w:style>
  <w:style w:type="character" w:customStyle="1" w:styleId="Overskrift5Tegn">
    <w:name w:val="Overskrift 5 Tegn"/>
    <w:basedOn w:val="Standardskriftforavsnitt"/>
    <w:link w:val="Overskrift5"/>
    <w:uiPriority w:val="9"/>
    <w:rsid w:val="00300832"/>
    <w:rPr>
      <w:rFonts w:asciiTheme="majorHAnsi" w:eastAsiaTheme="majorEastAsia" w:hAnsiTheme="majorHAnsi" w:cstheme="majorBidi"/>
      <w:color w:val="2E74B5" w:themeColor="accent1" w:themeShade="BF"/>
      <w:sz w:val="22"/>
    </w:rPr>
  </w:style>
  <w:style w:type="paragraph" w:styleId="Listeavsnitt">
    <w:name w:val="List Paragraph"/>
    <w:basedOn w:val="Normal"/>
    <w:uiPriority w:val="34"/>
    <w:qFormat/>
    <w:rsid w:val="00300832"/>
    <w:pPr>
      <w:ind w:left="720"/>
      <w:contextualSpacing/>
    </w:pPr>
  </w:style>
  <w:style w:type="character" w:styleId="Merknadsreferanse">
    <w:name w:val="annotation reference"/>
    <w:basedOn w:val="Standardskriftforavsnitt"/>
    <w:uiPriority w:val="99"/>
    <w:semiHidden/>
    <w:unhideWhenUsed/>
    <w:rsid w:val="00300832"/>
    <w:rPr>
      <w:sz w:val="16"/>
      <w:szCs w:val="16"/>
    </w:rPr>
  </w:style>
  <w:style w:type="paragraph" w:styleId="Merknadstekst">
    <w:name w:val="annotation text"/>
    <w:basedOn w:val="Normal"/>
    <w:link w:val="MerknadstekstTegn"/>
    <w:uiPriority w:val="99"/>
    <w:unhideWhenUsed/>
    <w:rsid w:val="00300832"/>
    <w:pPr>
      <w:spacing w:line="240" w:lineRule="auto"/>
    </w:pPr>
    <w:rPr>
      <w:sz w:val="20"/>
      <w:szCs w:val="20"/>
    </w:rPr>
  </w:style>
  <w:style w:type="character" w:customStyle="1" w:styleId="MerknadstekstTegn">
    <w:name w:val="Merknadstekst Tegn"/>
    <w:basedOn w:val="Standardskriftforavsnitt"/>
    <w:link w:val="Merknadstekst"/>
    <w:uiPriority w:val="99"/>
    <w:rsid w:val="00300832"/>
    <w:rPr>
      <w:rFonts w:asciiTheme="minorHAnsi" w:hAnsiTheme="minorHAnsi"/>
      <w:szCs w:val="20"/>
    </w:rPr>
  </w:style>
  <w:style w:type="character" w:customStyle="1" w:styleId="normaltextrun">
    <w:name w:val="normaltextrun"/>
    <w:basedOn w:val="Standardskriftforavsnitt"/>
    <w:rsid w:val="00300832"/>
  </w:style>
  <w:style w:type="character" w:styleId="Hyperkobling">
    <w:name w:val="Hyperlink"/>
    <w:basedOn w:val="Standardskriftforavsnitt"/>
    <w:uiPriority w:val="99"/>
    <w:unhideWhenUsed/>
    <w:rsid w:val="00300832"/>
    <w:rPr>
      <w:color w:val="0000FF"/>
      <w:u w:val="single"/>
    </w:rPr>
  </w:style>
  <w:style w:type="paragraph" w:styleId="Bobletekst">
    <w:name w:val="Balloon Text"/>
    <w:basedOn w:val="Normal"/>
    <w:link w:val="BobletekstTegn"/>
    <w:uiPriority w:val="99"/>
    <w:semiHidden/>
    <w:unhideWhenUsed/>
    <w:rsid w:val="00300832"/>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300832"/>
    <w:rPr>
      <w:rFonts w:ascii="Segoe UI" w:hAnsi="Segoe UI" w:cs="Segoe UI"/>
      <w:sz w:val="18"/>
      <w:szCs w:val="18"/>
    </w:rPr>
  </w:style>
  <w:style w:type="paragraph" w:customStyle="1" w:styleId="EndNoteBibliographyTitle">
    <w:name w:val="EndNote Bibliography Title"/>
    <w:basedOn w:val="Normal"/>
    <w:link w:val="EndNoteBibliographyTitleTegn"/>
    <w:rsid w:val="00300832"/>
    <w:pPr>
      <w:spacing w:after="0"/>
      <w:jc w:val="center"/>
    </w:pPr>
    <w:rPr>
      <w:rFonts w:ascii="Calibri" w:hAnsi="Calibri" w:cs="Calibri"/>
      <w:noProof/>
      <w:sz w:val="20"/>
      <w:lang w:val="en-US"/>
    </w:rPr>
  </w:style>
  <w:style w:type="character" w:customStyle="1" w:styleId="EndNoteBibliographyTitleTegn">
    <w:name w:val="EndNote Bibliography Title Tegn"/>
    <w:basedOn w:val="Standardskriftforavsnitt"/>
    <w:link w:val="EndNoteBibliographyTitle"/>
    <w:rsid w:val="00300832"/>
    <w:rPr>
      <w:rFonts w:ascii="Calibri" w:hAnsi="Calibri" w:cs="Calibri"/>
      <w:noProof/>
      <w:lang w:val="en-US"/>
    </w:rPr>
  </w:style>
  <w:style w:type="paragraph" w:customStyle="1" w:styleId="EndNoteBibliography">
    <w:name w:val="EndNote Bibliography"/>
    <w:basedOn w:val="Normal"/>
    <w:link w:val="EndNoteBibliographyTegn"/>
    <w:rsid w:val="00300832"/>
    <w:pPr>
      <w:spacing w:line="240" w:lineRule="auto"/>
    </w:pPr>
    <w:rPr>
      <w:rFonts w:ascii="Calibri" w:hAnsi="Calibri" w:cs="Calibri"/>
      <w:noProof/>
      <w:sz w:val="20"/>
      <w:lang w:val="en-US"/>
    </w:rPr>
  </w:style>
  <w:style w:type="character" w:customStyle="1" w:styleId="EndNoteBibliographyTegn">
    <w:name w:val="EndNote Bibliography Tegn"/>
    <w:basedOn w:val="Standardskriftforavsnitt"/>
    <w:link w:val="EndNoteBibliography"/>
    <w:rsid w:val="00300832"/>
    <w:rPr>
      <w:rFonts w:ascii="Calibri" w:hAnsi="Calibri" w:cs="Calibri"/>
      <w:noProof/>
      <w:lang w:val="en-US"/>
    </w:rPr>
  </w:style>
  <w:style w:type="paragraph" w:styleId="Kommentaremne">
    <w:name w:val="annotation subject"/>
    <w:basedOn w:val="Merknadstekst"/>
    <w:next w:val="Merknadstekst"/>
    <w:link w:val="KommentaremneTegn"/>
    <w:uiPriority w:val="99"/>
    <w:semiHidden/>
    <w:unhideWhenUsed/>
    <w:rsid w:val="00300832"/>
    <w:rPr>
      <w:b/>
      <w:bCs/>
    </w:rPr>
  </w:style>
  <w:style w:type="character" w:customStyle="1" w:styleId="KommentaremneTegn">
    <w:name w:val="Kommentaremne Tegn"/>
    <w:basedOn w:val="MerknadstekstTegn"/>
    <w:link w:val="Kommentaremne"/>
    <w:uiPriority w:val="99"/>
    <w:semiHidden/>
    <w:rsid w:val="00300832"/>
    <w:rPr>
      <w:rFonts w:asciiTheme="minorHAnsi" w:hAnsiTheme="minorHAnsi"/>
      <w:b/>
      <w:bCs/>
      <w:szCs w:val="20"/>
    </w:rPr>
  </w:style>
  <w:style w:type="table" w:styleId="Tabellrutenett">
    <w:name w:val="Table Grid"/>
    <w:basedOn w:val="Vanligtabell"/>
    <w:uiPriority w:val="39"/>
    <w:rsid w:val="00300832"/>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300832"/>
    <w:pPr>
      <w:tabs>
        <w:tab w:val="decimal" w:pos="360"/>
      </w:tabs>
      <w:spacing w:after="200" w:line="276" w:lineRule="auto"/>
    </w:pPr>
    <w:rPr>
      <w:rFonts w:eastAsiaTheme="minorEastAsia" w:cs="Times New Roman"/>
      <w:lang w:eastAsia="nb-NO"/>
    </w:rPr>
  </w:style>
  <w:style w:type="paragraph" w:styleId="Fotnotetekst">
    <w:name w:val="footnote text"/>
    <w:basedOn w:val="Normal"/>
    <w:link w:val="FotnotetekstTegn"/>
    <w:uiPriority w:val="99"/>
    <w:unhideWhenUsed/>
    <w:rsid w:val="00300832"/>
    <w:pPr>
      <w:spacing w:after="0" w:line="240" w:lineRule="auto"/>
    </w:pPr>
    <w:rPr>
      <w:rFonts w:eastAsiaTheme="minorEastAsia" w:cs="Times New Roman"/>
      <w:sz w:val="20"/>
      <w:szCs w:val="20"/>
      <w:lang w:eastAsia="nb-NO"/>
    </w:rPr>
  </w:style>
  <w:style w:type="character" w:customStyle="1" w:styleId="FotnotetekstTegn">
    <w:name w:val="Fotnotetekst Tegn"/>
    <w:basedOn w:val="Standardskriftforavsnitt"/>
    <w:link w:val="Fotnotetekst"/>
    <w:uiPriority w:val="99"/>
    <w:rsid w:val="00300832"/>
    <w:rPr>
      <w:rFonts w:asciiTheme="minorHAnsi" w:eastAsiaTheme="minorEastAsia" w:hAnsiTheme="minorHAnsi" w:cs="Times New Roman"/>
      <w:szCs w:val="20"/>
      <w:lang w:eastAsia="nb-NO"/>
    </w:rPr>
  </w:style>
  <w:style w:type="character" w:styleId="Svakutheving">
    <w:name w:val="Subtle Emphasis"/>
    <w:basedOn w:val="Standardskriftforavsnitt"/>
    <w:uiPriority w:val="19"/>
    <w:qFormat/>
    <w:rsid w:val="00300832"/>
    <w:rPr>
      <w:i/>
      <w:iCs/>
    </w:rPr>
  </w:style>
  <w:style w:type="table" w:styleId="Lysskyggelegging-uthevingsfarge1">
    <w:name w:val="Light Shading Accent 1"/>
    <w:basedOn w:val="Vanligtabell"/>
    <w:uiPriority w:val="60"/>
    <w:rsid w:val="00300832"/>
    <w:pPr>
      <w:spacing w:after="0" w:line="240" w:lineRule="auto"/>
    </w:pPr>
    <w:rPr>
      <w:rFonts w:asciiTheme="minorHAnsi" w:eastAsiaTheme="minorEastAsia" w:hAnsiTheme="minorHAnsi"/>
      <w:color w:val="2E74B5" w:themeColor="accent1" w:themeShade="BF"/>
      <w:sz w:val="22"/>
      <w:lang w:eastAsia="nb-NO"/>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s1">
    <w:name w:val="s1"/>
    <w:basedOn w:val="Standardskriftforavsnitt"/>
    <w:rsid w:val="00300832"/>
  </w:style>
  <w:style w:type="paragraph" w:customStyle="1" w:styleId="p1">
    <w:name w:val="p1"/>
    <w:basedOn w:val="Normal"/>
    <w:rsid w:val="00300832"/>
    <w:pPr>
      <w:spacing w:before="100" w:beforeAutospacing="1" w:after="100" w:afterAutospacing="1" w:line="240" w:lineRule="auto"/>
    </w:pPr>
    <w:rPr>
      <w:rFonts w:ascii="Times New Roman" w:hAnsi="Times New Roman" w:cs="Times New Roman"/>
      <w:sz w:val="24"/>
      <w:szCs w:val="24"/>
      <w:lang w:eastAsia="nb-NO"/>
    </w:rPr>
  </w:style>
  <w:style w:type="character" w:customStyle="1" w:styleId="apple-converted-space">
    <w:name w:val="apple-converted-space"/>
    <w:basedOn w:val="Standardskriftforavsnitt"/>
    <w:rsid w:val="00300832"/>
  </w:style>
  <w:style w:type="character" w:styleId="Fotnotereferanse">
    <w:name w:val="footnote reference"/>
    <w:basedOn w:val="Standardskriftforavsnitt"/>
    <w:uiPriority w:val="99"/>
    <w:semiHidden/>
    <w:unhideWhenUsed/>
    <w:rsid w:val="00300832"/>
    <w:rPr>
      <w:vertAlign w:val="superscript"/>
    </w:rPr>
  </w:style>
  <w:style w:type="paragraph" w:styleId="Revisjon">
    <w:name w:val="Revision"/>
    <w:hidden/>
    <w:uiPriority w:val="99"/>
    <w:semiHidden/>
    <w:rsid w:val="00300832"/>
    <w:pPr>
      <w:spacing w:after="0" w:line="240" w:lineRule="auto"/>
    </w:pPr>
    <w:rPr>
      <w:rFonts w:asciiTheme="minorHAnsi" w:hAnsiTheme="minorHAnsi"/>
      <w:sz w:val="22"/>
    </w:rPr>
  </w:style>
  <w:style w:type="paragraph" w:styleId="Liste">
    <w:name w:val="List"/>
    <w:basedOn w:val="Normal"/>
    <w:uiPriority w:val="99"/>
    <w:unhideWhenUsed/>
    <w:rsid w:val="00300832"/>
    <w:pPr>
      <w:ind w:left="283" w:hanging="283"/>
      <w:contextualSpacing/>
    </w:pPr>
  </w:style>
  <w:style w:type="paragraph" w:styleId="Bildetekst">
    <w:name w:val="caption"/>
    <w:basedOn w:val="Normal"/>
    <w:next w:val="Normal"/>
    <w:uiPriority w:val="35"/>
    <w:unhideWhenUsed/>
    <w:qFormat/>
    <w:rsid w:val="00300832"/>
    <w:pPr>
      <w:spacing w:after="200" w:line="240" w:lineRule="auto"/>
    </w:pPr>
    <w:rPr>
      <w:i/>
      <w:iCs/>
      <w:color w:val="44546A" w:themeColor="text2"/>
      <w:sz w:val="18"/>
      <w:szCs w:val="18"/>
    </w:rPr>
  </w:style>
  <w:style w:type="paragraph" w:styleId="Brdtekst">
    <w:name w:val="Body Text"/>
    <w:basedOn w:val="Normal"/>
    <w:link w:val="BrdtekstTegn"/>
    <w:uiPriority w:val="99"/>
    <w:unhideWhenUsed/>
    <w:rsid w:val="00300832"/>
    <w:pPr>
      <w:spacing w:after="120"/>
    </w:pPr>
  </w:style>
  <w:style w:type="character" w:customStyle="1" w:styleId="BrdtekstTegn">
    <w:name w:val="Brødtekst Tegn"/>
    <w:basedOn w:val="Standardskriftforavsnitt"/>
    <w:link w:val="Brdtekst"/>
    <w:uiPriority w:val="99"/>
    <w:rsid w:val="00300832"/>
    <w:rPr>
      <w:rFonts w:asciiTheme="minorHAnsi" w:hAnsiTheme="minorHAnsi"/>
      <w:sz w:val="22"/>
    </w:rPr>
  </w:style>
  <w:style w:type="paragraph" w:styleId="Brdtekst-frsteinnrykk">
    <w:name w:val="Body Text First Indent"/>
    <w:basedOn w:val="Brdtekst"/>
    <w:link w:val="Brdtekst-frsteinnrykkTegn"/>
    <w:uiPriority w:val="99"/>
    <w:unhideWhenUsed/>
    <w:rsid w:val="00300832"/>
    <w:pPr>
      <w:spacing w:after="160"/>
      <w:ind w:firstLine="360"/>
    </w:pPr>
  </w:style>
  <w:style w:type="character" w:customStyle="1" w:styleId="Brdtekst-frsteinnrykkTegn">
    <w:name w:val="Brødtekst - første innrykk Tegn"/>
    <w:basedOn w:val="BrdtekstTegn"/>
    <w:link w:val="Brdtekst-frsteinnrykk"/>
    <w:uiPriority w:val="99"/>
    <w:rsid w:val="00300832"/>
    <w:rPr>
      <w:rFonts w:asciiTheme="minorHAnsi" w:hAnsiTheme="minorHAnsi"/>
      <w:sz w:val="22"/>
    </w:rPr>
  </w:style>
  <w:style w:type="character" w:styleId="Sterk">
    <w:name w:val="Strong"/>
    <w:basedOn w:val="Standardskriftforavsnitt"/>
    <w:uiPriority w:val="22"/>
    <w:qFormat/>
    <w:rsid w:val="00300832"/>
    <w:rPr>
      <w:b/>
      <w:bCs/>
    </w:rPr>
  </w:style>
  <w:style w:type="paragraph" w:styleId="Ingenmellomrom">
    <w:name w:val="No Spacing"/>
    <w:uiPriority w:val="1"/>
    <w:qFormat/>
    <w:rsid w:val="00300832"/>
    <w:pPr>
      <w:spacing w:after="0" w:line="240" w:lineRule="auto"/>
    </w:pPr>
    <w:rPr>
      <w:rFonts w:asciiTheme="minorHAnsi" w:hAnsiTheme="minorHAnsi"/>
      <w:sz w:val="22"/>
    </w:rPr>
  </w:style>
  <w:style w:type="paragraph" w:styleId="NormalWeb">
    <w:name w:val="Normal (Web)"/>
    <w:basedOn w:val="Normal"/>
    <w:uiPriority w:val="99"/>
    <w:unhideWhenUsed/>
    <w:rsid w:val="00300832"/>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styleId="Fulgthyperkobling">
    <w:name w:val="FollowedHyperlink"/>
    <w:basedOn w:val="Standardskriftforavsnitt"/>
    <w:uiPriority w:val="99"/>
    <w:semiHidden/>
    <w:unhideWhenUsed/>
    <w:rsid w:val="008E1F0E"/>
    <w:rPr>
      <w:color w:val="954F72" w:themeColor="followedHyperlink"/>
      <w:u w:val="single"/>
    </w:rPr>
  </w:style>
  <w:style w:type="character" w:styleId="Utheving">
    <w:name w:val="Emphasis"/>
    <w:basedOn w:val="Standardskriftforavsnitt"/>
    <w:uiPriority w:val="20"/>
    <w:qFormat/>
    <w:rsid w:val="00286212"/>
    <w:rPr>
      <w:i/>
      <w:iCs/>
    </w:rPr>
  </w:style>
  <w:style w:type="paragraph" w:styleId="Topptekst">
    <w:name w:val="header"/>
    <w:basedOn w:val="Normal"/>
    <w:link w:val="TopptekstTegn"/>
    <w:uiPriority w:val="99"/>
    <w:unhideWhenUsed/>
    <w:rsid w:val="001D4CBC"/>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1D4CBC"/>
    <w:rPr>
      <w:rFonts w:asciiTheme="minorHAnsi" w:hAnsiTheme="minorHAnsi"/>
      <w:sz w:val="22"/>
    </w:rPr>
  </w:style>
  <w:style w:type="paragraph" w:styleId="Bunntekst">
    <w:name w:val="footer"/>
    <w:basedOn w:val="Normal"/>
    <w:link w:val="BunntekstTegn"/>
    <w:uiPriority w:val="99"/>
    <w:unhideWhenUsed/>
    <w:rsid w:val="001D4CBC"/>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1D4CBC"/>
    <w:rPr>
      <w:rFonts w:asciiTheme="minorHAnsi" w:hAnsiTheme="minorHAnsi"/>
      <w:sz w:val="22"/>
    </w:rPr>
  </w:style>
  <w:style w:type="table" w:styleId="Listetabell7fargerik">
    <w:name w:val="List Table 7 Colorful"/>
    <w:basedOn w:val="Vanligtabell"/>
    <w:uiPriority w:val="52"/>
    <w:rsid w:val="006D7451"/>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jenummer">
    <w:name w:val="line number"/>
    <w:basedOn w:val="Standardskriftforavsnitt"/>
    <w:uiPriority w:val="99"/>
    <w:semiHidden/>
    <w:unhideWhenUsed/>
    <w:rsid w:val="00A87604"/>
  </w:style>
  <w:style w:type="paragraph" w:customStyle="1" w:styleId="paragraph">
    <w:name w:val="paragraph"/>
    <w:basedOn w:val="Normal"/>
    <w:rsid w:val="000331E0"/>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eop">
    <w:name w:val="eop"/>
    <w:basedOn w:val="Standardskriftforavsnitt"/>
    <w:rsid w:val="000331E0"/>
  </w:style>
  <w:style w:type="paragraph" w:customStyle="1" w:styleId="Default">
    <w:name w:val="Default"/>
    <w:rsid w:val="00291C2D"/>
    <w:pPr>
      <w:autoSpaceDE w:val="0"/>
      <w:autoSpaceDN w:val="0"/>
      <w:adjustRightInd w:val="0"/>
      <w:spacing w:after="0" w:line="240" w:lineRule="auto"/>
    </w:pPr>
    <w:rPr>
      <w:rFonts w:ascii="Calibri" w:hAnsi="Calibri" w:cs="Calibri"/>
      <w:color w:val="000000"/>
      <w:sz w:val="24"/>
      <w:szCs w:val="24"/>
    </w:rPr>
  </w:style>
  <w:style w:type="character" w:customStyle="1" w:styleId="anchor-text">
    <w:name w:val="anchor-text"/>
    <w:basedOn w:val="Standardskriftforavsnitt"/>
    <w:rsid w:val="00616A47"/>
  </w:style>
  <w:style w:type="character" w:customStyle="1" w:styleId="overflow-hidden">
    <w:name w:val="overflow-hidden"/>
    <w:basedOn w:val="Standardskriftforavsnitt"/>
    <w:rsid w:val="000649EB"/>
  </w:style>
  <w:style w:type="paragraph" w:styleId="Rentekst">
    <w:name w:val="Plain Text"/>
    <w:basedOn w:val="Normal"/>
    <w:link w:val="RentekstTegn"/>
    <w:uiPriority w:val="99"/>
    <w:semiHidden/>
    <w:unhideWhenUsed/>
    <w:rsid w:val="001D0715"/>
    <w:pPr>
      <w:spacing w:after="0" w:line="240" w:lineRule="auto"/>
    </w:pPr>
    <w:rPr>
      <w:rFonts w:ascii="Calibri" w:hAnsi="Calibri"/>
      <w:szCs w:val="21"/>
    </w:rPr>
  </w:style>
  <w:style w:type="character" w:customStyle="1" w:styleId="RentekstTegn">
    <w:name w:val="Ren tekst Tegn"/>
    <w:basedOn w:val="Standardskriftforavsnitt"/>
    <w:link w:val="Rentekst"/>
    <w:uiPriority w:val="99"/>
    <w:semiHidden/>
    <w:rsid w:val="001D0715"/>
    <w:rPr>
      <w:rFonts w:ascii="Calibri" w:hAnsi="Calibri"/>
      <w:sz w:val="22"/>
      <w:szCs w:val="21"/>
    </w:rPr>
  </w:style>
  <w:style w:type="character" w:customStyle="1" w:styleId="dropblock">
    <w:name w:val="dropblock"/>
    <w:basedOn w:val="Standardskriftforavsnitt"/>
    <w:rsid w:val="00FA42B2"/>
  </w:style>
  <w:style w:type="character" w:customStyle="1" w:styleId="gsct1">
    <w:name w:val="gs_ct1"/>
    <w:basedOn w:val="Standardskriftforavsnitt"/>
    <w:rsid w:val="0073465B"/>
  </w:style>
  <w:style w:type="paragraph" w:customStyle="1" w:styleId="mb0">
    <w:name w:val="mb0"/>
    <w:basedOn w:val="Normal"/>
    <w:rsid w:val="00D621F2"/>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customStyle="1" w:styleId="xmsonormal">
    <w:name w:val="x_msonormal"/>
    <w:basedOn w:val="Normal"/>
    <w:rsid w:val="007F4C4F"/>
    <w:pPr>
      <w:spacing w:after="0" w:line="240" w:lineRule="auto"/>
    </w:pPr>
    <w:rPr>
      <w:rFonts w:ascii="Calibri" w:hAnsi="Calibri" w:cs="Calibri"/>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79593">
      <w:bodyDiv w:val="1"/>
      <w:marLeft w:val="0"/>
      <w:marRight w:val="0"/>
      <w:marTop w:val="0"/>
      <w:marBottom w:val="0"/>
      <w:divBdr>
        <w:top w:val="none" w:sz="0" w:space="0" w:color="auto"/>
        <w:left w:val="none" w:sz="0" w:space="0" w:color="auto"/>
        <w:bottom w:val="none" w:sz="0" w:space="0" w:color="auto"/>
        <w:right w:val="none" w:sz="0" w:space="0" w:color="auto"/>
      </w:divBdr>
      <w:divsChild>
        <w:div w:id="51076242">
          <w:marLeft w:val="0"/>
          <w:marRight w:val="0"/>
          <w:marTop w:val="0"/>
          <w:marBottom w:val="0"/>
          <w:divBdr>
            <w:top w:val="none" w:sz="0" w:space="0" w:color="auto"/>
            <w:left w:val="none" w:sz="0" w:space="0" w:color="auto"/>
            <w:bottom w:val="none" w:sz="0" w:space="0" w:color="auto"/>
            <w:right w:val="none" w:sz="0" w:space="0" w:color="auto"/>
          </w:divBdr>
          <w:divsChild>
            <w:div w:id="1828863798">
              <w:marLeft w:val="0"/>
              <w:marRight w:val="0"/>
              <w:marTop w:val="0"/>
              <w:marBottom w:val="0"/>
              <w:divBdr>
                <w:top w:val="none" w:sz="0" w:space="0" w:color="auto"/>
                <w:left w:val="none" w:sz="0" w:space="0" w:color="auto"/>
                <w:bottom w:val="none" w:sz="0" w:space="0" w:color="auto"/>
                <w:right w:val="none" w:sz="0" w:space="0" w:color="auto"/>
              </w:divBdr>
              <w:divsChild>
                <w:div w:id="1864593078">
                  <w:marLeft w:val="0"/>
                  <w:marRight w:val="0"/>
                  <w:marTop w:val="0"/>
                  <w:marBottom w:val="0"/>
                  <w:divBdr>
                    <w:top w:val="none" w:sz="0" w:space="0" w:color="auto"/>
                    <w:left w:val="none" w:sz="0" w:space="0" w:color="auto"/>
                    <w:bottom w:val="none" w:sz="0" w:space="0" w:color="auto"/>
                    <w:right w:val="none" w:sz="0" w:space="0" w:color="auto"/>
                  </w:divBdr>
                  <w:divsChild>
                    <w:div w:id="532233904">
                      <w:marLeft w:val="0"/>
                      <w:marRight w:val="0"/>
                      <w:marTop w:val="0"/>
                      <w:marBottom w:val="0"/>
                      <w:divBdr>
                        <w:top w:val="none" w:sz="0" w:space="0" w:color="auto"/>
                        <w:left w:val="none" w:sz="0" w:space="0" w:color="auto"/>
                        <w:bottom w:val="none" w:sz="0" w:space="0" w:color="auto"/>
                        <w:right w:val="none" w:sz="0" w:space="0" w:color="auto"/>
                      </w:divBdr>
                      <w:divsChild>
                        <w:div w:id="1667778692">
                          <w:marLeft w:val="0"/>
                          <w:marRight w:val="0"/>
                          <w:marTop w:val="0"/>
                          <w:marBottom w:val="0"/>
                          <w:divBdr>
                            <w:top w:val="none" w:sz="0" w:space="0" w:color="auto"/>
                            <w:left w:val="none" w:sz="0" w:space="0" w:color="auto"/>
                            <w:bottom w:val="none" w:sz="0" w:space="0" w:color="auto"/>
                            <w:right w:val="none" w:sz="0" w:space="0" w:color="auto"/>
                          </w:divBdr>
                          <w:divsChild>
                            <w:div w:id="158610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663744">
      <w:bodyDiv w:val="1"/>
      <w:marLeft w:val="0"/>
      <w:marRight w:val="0"/>
      <w:marTop w:val="0"/>
      <w:marBottom w:val="0"/>
      <w:divBdr>
        <w:top w:val="none" w:sz="0" w:space="0" w:color="auto"/>
        <w:left w:val="none" w:sz="0" w:space="0" w:color="auto"/>
        <w:bottom w:val="none" w:sz="0" w:space="0" w:color="auto"/>
        <w:right w:val="none" w:sz="0" w:space="0" w:color="auto"/>
      </w:divBdr>
    </w:div>
    <w:div w:id="138502825">
      <w:bodyDiv w:val="1"/>
      <w:marLeft w:val="0"/>
      <w:marRight w:val="0"/>
      <w:marTop w:val="0"/>
      <w:marBottom w:val="0"/>
      <w:divBdr>
        <w:top w:val="none" w:sz="0" w:space="0" w:color="auto"/>
        <w:left w:val="none" w:sz="0" w:space="0" w:color="auto"/>
        <w:bottom w:val="none" w:sz="0" w:space="0" w:color="auto"/>
        <w:right w:val="none" w:sz="0" w:space="0" w:color="auto"/>
      </w:divBdr>
    </w:div>
    <w:div w:id="152988747">
      <w:bodyDiv w:val="1"/>
      <w:marLeft w:val="0"/>
      <w:marRight w:val="0"/>
      <w:marTop w:val="0"/>
      <w:marBottom w:val="0"/>
      <w:divBdr>
        <w:top w:val="none" w:sz="0" w:space="0" w:color="auto"/>
        <w:left w:val="none" w:sz="0" w:space="0" w:color="auto"/>
        <w:bottom w:val="none" w:sz="0" w:space="0" w:color="auto"/>
        <w:right w:val="none" w:sz="0" w:space="0" w:color="auto"/>
      </w:divBdr>
    </w:div>
    <w:div w:id="215093720">
      <w:bodyDiv w:val="1"/>
      <w:marLeft w:val="0"/>
      <w:marRight w:val="0"/>
      <w:marTop w:val="0"/>
      <w:marBottom w:val="0"/>
      <w:divBdr>
        <w:top w:val="none" w:sz="0" w:space="0" w:color="auto"/>
        <w:left w:val="none" w:sz="0" w:space="0" w:color="auto"/>
        <w:bottom w:val="none" w:sz="0" w:space="0" w:color="auto"/>
        <w:right w:val="none" w:sz="0" w:space="0" w:color="auto"/>
      </w:divBdr>
    </w:div>
    <w:div w:id="341862863">
      <w:bodyDiv w:val="1"/>
      <w:marLeft w:val="0"/>
      <w:marRight w:val="0"/>
      <w:marTop w:val="0"/>
      <w:marBottom w:val="0"/>
      <w:divBdr>
        <w:top w:val="none" w:sz="0" w:space="0" w:color="auto"/>
        <w:left w:val="none" w:sz="0" w:space="0" w:color="auto"/>
        <w:bottom w:val="none" w:sz="0" w:space="0" w:color="auto"/>
        <w:right w:val="none" w:sz="0" w:space="0" w:color="auto"/>
      </w:divBdr>
    </w:div>
    <w:div w:id="348332077">
      <w:bodyDiv w:val="1"/>
      <w:marLeft w:val="0"/>
      <w:marRight w:val="0"/>
      <w:marTop w:val="0"/>
      <w:marBottom w:val="0"/>
      <w:divBdr>
        <w:top w:val="none" w:sz="0" w:space="0" w:color="auto"/>
        <w:left w:val="none" w:sz="0" w:space="0" w:color="auto"/>
        <w:bottom w:val="none" w:sz="0" w:space="0" w:color="auto"/>
        <w:right w:val="none" w:sz="0" w:space="0" w:color="auto"/>
      </w:divBdr>
    </w:div>
    <w:div w:id="381097267">
      <w:bodyDiv w:val="1"/>
      <w:marLeft w:val="0"/>
      <w:marRight w:val="0"/>
      <w:marTop w:val="0"/>
      <w:marBottom w:val="0"/>
      <w:divBdr>
        <w:top w:val="none" w:sz="0" w:space="0" w:color="auto"/>
        <w:left w:val="none" w:sz="0" w:space="0" w:color="auto"/>
        <w:bottom w:val="none" w:sz="0" w:space="0" w:color="auto"/>
        <w:right w:val="none" w:sz="0" w:space="0" w:color="auto"/>
      </w:divBdr>
    </w:div>
    <w:div w:id="450055299">
      <w:bodyDiv w:val="1"/>
      <w:marLeft w:val="0"/>
      <w:marRight w:val="0"/>
      <w:marTop w:val="0"/>
      <w:marBottom w:val="0"/>
      <w:divBdr>
        <w:top w:val="none" w:sz="0" w:space="0" w:color="auto"/>
        <w:left w:val="none" w:sz="0" w:space="0" w:color="auto"/>
        <w:bottom w:val="none" w:sz="0" w:space="0" w:color="auto"/>
        <w:right w:val="none" w:sz="0" w:space="0" w:color="auto"/>
      </w:divBdr>
      <w:divsChild>
        <w:div w:id="376470410">
          <w:marLeft w:val="0"/>
          <w:marRight w:val="0"/>
          <w:marTop w:val="0"/>
          <w:marBottom w:val="0"/>
          <w:divBdr>
            <w:top w:val="none" w:sz="0" w:space="0" w:color="auto"/>
            <w:left w:val="none" w:sz="0" w:space="0" w:color="auto"/>
            <w:bottom w:val="none" w:sz="0" w:space="0" w:color="auto"/>
            <w:right w:val="none" w:sz="0" w:space="0" w:color="auto"/>
          </w:divBdr>
          <w:divsChild>
            <w:div w:id="181553384">
              <w:marLeft w:val="0"/>
              <w:marRight w:val="0"/>
              <w:marTop w:val="0"/>
              <w:marBottom w:val="0"/>
              <w:divBdr>
                <w:top w:val="none" w:sz="0" w:space="0" w:color="auto"/>
                <w:left w:val="none" w:sz="0" w:space="0" w:color="auto"/>
                <w:bottom w:val="none" w:sz="0" w:space="0" w:color="auto"/>
                <w:right w:val="none" w:sz="0" w:space="0" w:color="auto"/>
              </w:divBdr>
              <w:divsChild>
                <w:div w:id="366950351">
                  <w:marLeft w:val="0"/>
                  <w:marRight w:val="0"/>
                  <w:marTop w:val="0"/>
                  <w:marBottom w:val="0"/>
                  <w:divBdr>
                    <w:top w:val="none" w:sz="0" w:space="0" w:color="auto"/>
                    <w:left w:val="none" w:sz="0" w:space="0" w:color="auto"/>
                    <w:bottom w:val="none" w:sz="0" w:space="0" w:color="auto"/>
                    <w:right w:val="none" w:sz="0" w:space="0" w:color="auto"/>
                  </w:divBdr>
                  <w:divsChild>
                    <w:div w:id="1778400828">
                      <w:marLeft w:val="0"/>
                      <w:marRight w:val="0"/>
                      <w:marTop w:val="0"/>
                      <w:marBottom w:val="0"/>
                      <w:divBdr>
                        <w:top w:val="none" w:sz="0" w:space="0" w:color="auto"/>
                        <w:left w:val="none" w:sz="0" w:space="0" w:color="auto"/>
                        <w:bottom w:val="none" w:sz="0" w:space="0" w:color="auto"/>
                        <w:right w:val="none" w:sz="0" w:space="0" w:color="auto"/>
                      </w:divBdr>
                      <w:divsChild>
                        <w:div w:id="697316298">
                          <w:marLeft w:val="0"/>
                          <w:marRight w:val="0"/>
                          <w:marTop w:val="0"/>
                          <w:marBottom w:val="0"/>
                          <w:divBdr>
                            <w:top w:val="none" w:sz="0" w:space="0" w:color="auto"/>
                            <w:left w:val="none" w:sz="0" w:space="0" w:color="auto"/>
                            <w:bottom w:val="none" w:sz="0" w:space="0" w:color="auto"/>
                            <w:right w:val="none" w:sz="0" w:space="0" w:color="auto"/>
                          </w:divBdr>
                          <w:divsChild>
                            <w:div w:id="35619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0460444">
      <w:bodyDiv w:val="1"/>
      <w:marLeft w:val="0"/>
      <w:marRight w:val="0"/>
      <w:marTop w:val="0"/>
      <w:marBottom w:val="0"/>
      <w:divBdr>
        <w:top w:val="none" w:sz="0" w:space="0" w:color="auto"/>
        <w:left w:val="none" w:sz="0" w:space="0" w:color="auto"/>
        <w:bottom w:val="none" w:sz="0" w:space="0" w:color="auto"/>
        <w:right w:val="none" w:sz="0" w:space="0" w:color="auto"/>
      </w:divBdr>
      <w:divsChild>
        <w:div w:id="1428237626">
          <w:marLeft w:val="0"/>
          <w:marRight w:val="0"/>
          <w:marTop w:val="0"/>
          <w:marBottom w:val="0"/>
          <w:divBdr>
            <w:top w:val="none" w:sz="0" w:space="0" w:color="auto"/>
            <w:left w:val="none" w:sz="0" w:space="0" w:color="auto"/>
            <w:bottom w:val="none" w:sz="0" w:space="0" w:color="auto"/>
            <w:right w:val="none" w:sz="0" w:space="0" w:color="auto"/>
          </w:divBdr>
          <w:divsChild>
            <w:div w:id="780490750">
              <w:marLeft w:val="0"/>
              <w:marRight w:val="0"/>
              <w:marTop w:val="0"/>
              <w:marBottom w:val="0"/>
              <w:divBdr>
                <w:top w:val="none" w:sz="0" w:space="0" w:color="auto"/>
                <w:left w:val="none" w:sz="0" w:space="0" w:color="auto"/>
                <w:bottom w:val="none" w:sz="0" w:space="0" w:color="auto"/>
                <w:right w:val="none" w:sz="0" w:space="0" w:color="auto"/>
              </w:divBdr>
              <w:divsChild>
                <w:div w:id="2123765432">
                  <w:marLeft w:val="0"/>
                  <w:marRight w:val="0"/>
                  <w:marTop w:val="0"/>
                  <w:marBottom w:val="0"/>
                  <w:divBdr>
                    <w:top w:val="none" w:sz="0" w:space="0" w:color="auto"/>
                    <w:left w:val="none" w:sz="0" w:space="0" w:color="auto"/>
                    <w:bottom w:val="none" w:sz="0" w:space="0" w:color="auto"/>
                    <w:right w:val="none" w:sz="0" w:space="0" w:color="auto"/>
                  </w:divBdr>
                  <w:divsChild>
                    <w:div w:id="1431899817">
                      <w:marLeft w:val="0"/>
                      <w:marRight w:val="0"/>
                      <w:marTop w:val="0"/>
                      <w:marBottom w:val="0"/>
                      <w:divBdr>
                        <w:top w:val="none" w:sz="0" w:space="0" w:color="auto"/>
                        <w:left w:val="none" w:sz="0" w:space="0" w:color="auto"/>
                        <w:bottom w:val="none" w:sz="0" w:space="0" w:color="auto"/>
                        <w:right w:val="none" w:sz="0" w:space="0" w:color="auto"/>
                      </w:divBdr>
                      <w:divsChild>
                        <w:div w:id="1761834972">
                          <w:marLeft w:val="0"/>
                          <w:marRight w:val="0"/>
                          <w:marTop w:val="0"/>
                          <w:marBottom w:val="0"/>
                          <w:divBdr>
                            <w:top w:val="none" w:sz="0" w:space="0" w:color="auto"/>
                            <w:left w:val="none" w:sz="0" w:space="0" w:color="auto"/>
                            <w:bottom w:val="none" w:sz="0" w:space="0" w:color="auto"/>
                            <w:right w:val="none" w:sz="0" w:space="0" w:color="auto"/>
                          </w:divBdr>
                          <w:divsChild>
                            <w:div w:id="152339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6171830">
      <w:bodyDiv w:val="1"/>
      <w:marLeft w:val="0"/>
      <w:marRight w:val="0"/>
      <w:marTop w:val="0"/>
      <w:marBottom w:val="0"/>
      <w:divBdr>
        <w:top w:val="none" w:sz="0" w:space="0" w:color="auto"/>
        <w:left w:val="none" w:sz="0" w:space="0" w:color="auto"/>
        <w:bottom w:val="none" w:sz="0" w:space="0" w:color="auto"/>
        <w:right w:val="none" w:sz="0" w:space="0" w:color="auto"/>
      </w:divBdr>
    </w:div>
    <w:div w:id="471486522">
      <w:bodyDiv w:val="1"/>
      <w:marLeft w:val="0"/>
      <w:marRight w:val="0"/>
      <w:marTop w:val="0"/>
      <w:marBottom w:val="0"/>
      <w:divBdr>
        <w:top w:val="none" w:sz="0" w:space="0" w:color="auto"/>
        <w:left w:val="none" w:sz="0" w:space="0" w:color="auto"/>
        <w:bottom w:val="none" w:sz="0" w:space="0" w:color="auto"/>
        <w:right w:val="none" w:sz="0" w:space="0" w:color="auto"/>
      </w:divBdr>
    </w:div>
    <w:div w:id="534537210">
      <w:bodyDiv w:val="1"/>
      <w:marLeft w:val="0"/>
      <w:marRight w:val="0"/>
      <w:marTop w:val="0"/>
      <w:marBottom w:val="0"/>
      <w:divBdr>
        <w:top w:val="none" w:sz="0" w:space="0" w:color="auto"/>
        <w:left w:val="none" w:sz="0" w:space="0" w:color="auto"/>
        <w:bottom w:val="none" w:sz="0" w:space="0" w:color="auto"/>
        <w:right w:val="none" w:sz="0" w:space="0" w:color="auto"/>
      </w:divBdr>
      <w:divsChild>
        <w:div w:id="1221557374">
          <w:marLeft w:val="0"/>
          <w:marRight w:val="0"/>
          <w:marTop w:val="0"/>
          <w:marBottom w:val="0"/>
          <w:divBdr>
            <w:top w:val="none" w:sz="0" w:space="0" w:color="auto"/>
            <w:left w:val="none" w:sz="0" w:space="0" w:color="auto"/>
            <w:bottom w:val="none" w:sz="0" w:space="0" w:color="auto"/>
            <w:right w:val="none" w:sz="0" w:space="0" w:color="auto"/>
          </w:divBdr>
        </w:div>
      </w:divsChild>
    </w:div>
    <w:div w:id="599071083">
      <w:bodyDiv w:val="1"/>
      <w:marLeft w:val="0"/>
      <w:marRight w:val="0"/>
      <w:marTop w:val="0"/>
      <w:marBottom w:val="0"/>
      <w:divBdr>
        <w:top w:val="none" w:sz="0" w:space="0" w:color="auto"/>
        <w:left w:val="none" w:sz="0" w:space="0" w:color="auto"/>
        <w:bottom w:val="none" w:sz="0" w:space="0" w:color="auto"/>
        <w:right w:val="none" w:sz="0" w:space="0" w:color="auto"/>
      </w:divBdr>
    </w:div>
    <w:div w:id="607077775">
      <w:bodyDiv w:val="1"/>
      <w:marLeft w:val="0"/>
      <w:marRight w:val="0"/>
      <w:marTop w:val="0"/>
      <w:marBottom w:val="0"/>
      <w:divBdr>
        <w:top w:val="none" w:sz="0" w:space="0" w:color="auto"/>
        <w:left w:val="none" w:sz="0" w:space="0" w:color="auto"/>
        <w:bottom w:val="none" w:sz="0" w:space="0" w:color="auto"/>
        <w:right w:val="none" w:sz="0" w:space="0" w:color="auto"/>
      </w:divBdr>
    </w:div>
    <w:div w:id="610166079">
      <w:bodyDiv w:val="1"/>
      <w:marLeft w:val="0"/>
      <w:marRight w:val="0"/>
      <w:marTop w:val="0"/>
      <w:marBottom w:val="0"/>
      <w:divBdr>
        <w:top w:val="none" w:sz="0" w:space="0" w:color="auto"/>
        <w:left w:val="none" w:sz="0" w:space="0" w:color="auto"/>
        <w:bottom w:val="none" w:sz="0" w:space="0" w:color="auto"/>
        <w:right w:val="none" w:sz="0" w:space="0" w:color="auto"/>
      </w:divBdr>
    </w:div>
    <w:div w:id="674915020">
      <w:bodyDiv w:val="1"/>
      <w:marLeft w:val="0"/>
      <w:marRight w:val="0"/>
      <w:marTop w:val="0"/>
      <w:marBottom w:val="0"/>
      <w:divBdr>
        <w:top w:val="none" w:sz="0" w:space="0" w:color="auto"/>
        <w:left w:val="none" w:sz="0" w:space="0" w:color="auto"/>
        <w:bottom w:val="none" w:sz="0" w:space="0" w:color="auto"/>
        <w:right w:val="none" w:sz="0" w:space="0" w:color="auto"/>
      </w:divBdr>
      <w:divsChild>
        <w:div w:id="1186599044">
          <w:marLeft w:val="0"/>
          <w:marRight w:val="0"/>
          <w:marTop w:val="0"/>
          <w:marBottom w:val="0"/>
          <w:divBdr>
            <w:top w:val="none" w:sz="0" w:space="0" w:color="auto"/>
            <w:left w:val="none" w:sz="0" w:space="0" w:color="auto"/>
            <w:bottom w:val="none" w:sz="0" w:space="0" w:color="auto"/>
            <w:right w:val="none" w:sz="0" w:space="0" w:color="auto"/>
          </w:divBdr>
        </w:div>
      </w:divsChild>
    </w:div>
    <w:div w:id="718092064">
      <w:bodyDiv w:val="1"/>
      <w:marLeft w:val="0"/>
      <w:marRight w:val="0"/>
      <w:marTop w:val="0"/>
      <w:marBottom w:val="0"/>
      <w:divBdr>
        <w:top w:val="none" w:sz="0" w:space="0" w:color="auto"/>
        <w:left w:val="none" w:sz="0" w:space="0" w:color="auto"/>
        <w:bottom w:val="none" w:sz="0" w:space="0" w:color="auto"/>
        <w:right w:val="none" w:sz="0" w:space="0" w:color="auto"/>
      </w:divBdr>
    </w:div>
    <w:div w:id="742681138">
      <w:bodyDiv w:val="1"/>
      <w:marLeft w:val="0"/>
      <w:marRight w:val="0"/>
      <w:marTop w:val="0"/>
      <w:marBottom w:val="0"/>
      <w:divBdr>
        <w:top w:val="none" w:sz="0" w:space="0" w:color="auto"/>
        <w:left w:val="none" w:sz="0" w:space="0" w:color="auto"/>
        <w:bottom w:val="none" w:sz="0" w:space="0" w:color="auto"/>
        <w:right w:val="none" w:sz="0" w:space="0" w:color="auto"/>
      </w:divBdr>
      <w:divsChild>
        <w:div w:id="2125534537">
          <w:marLeft w:val="0"/>
          <w:marRight w:val="0"/>
          <w:marTop w:val="0"/>
          <w:marBottom w:val="0"/>
          <w:divBdr>
            <w:top w:val="none" w:sz="0" w:space="0" w:color="auto"/>
            <w:left w:val="none" w:sz="0" w:space="0" w:color="auto"/>
            <w:bottom w:val="none" w:sz="0" w:space="0" w:color="auto"/>
            <w:right w:val="none" w:sz="0" w:space="0" w:color="auto"/>
          </w:divBdr>
          <w:divsChild>
            <w:div w:id="217129593">
              <w:marLeft w:val="0"/>
              <w:marRight w:val="0"/>
              <w:marTop w:val="0"/>
              <w:marBottom w:val="0"/>
              <w:divBdr>
                <w:top w:val="none" w:sz="0" w:space="0" w:color="auto"/>
                <w:left w:val="none" w:sz="0" w:space="0" w:color="auto"/>
                <w:bottom w:val="none" w:sz="0" w:space="0" w:color="auto"/>
                <w:right w:val="none" w:sz="0" w:space="0" w:color="auto"/>
              </w:divBdr>
              <w:divsChild>
                <w:div w:id="582031625">
                  <w:marLeft w:val="0"/>
                  <w:marRight w:val="0"/>
                  <w:marTop w:val="0"/>
                  <w:marBottom w:val="0"/>
                  <w:divBdr>
                    <w:top w:val="none" w:sz="0" w:space="0" w:color="auto"/>
                    <w:left w:val="none" w:sz="0" w:space="0" w:color="auto"/>
                    <w:bottom w:val="none" w:sz="0" w:space="0" w:color="auto"/>
                    <w:right w:val="none" w:sz="0" w:space="0" w:color="auto"/>
                  </w:divBdr>
                  <w:divsChild>
                    <w:div w:id="1503474052">
                      <w:marLeft w:val="0"/>
                      <w:marRight w:val="0"/>
                      <w:marTop w:val="0"/>
                      <w:marBottom w:val="0"/>
                      <w:divBdr>
                        <w:top w:val="none" w:sz="0" w:space="0" w:color="auto"/>
                        <w:left w:val="none" w:sz="0" w:space="0" w:color="auto"/>
                        <w:bottom w:val="none" w:sz="0" w:space="0" w:color="auto"/>
                        <w:right w:val="none" w:sz="0" w:space="0" w:color="auto"/>
                      </w:divBdr>
                      <w:divsChild>
                        <w:div w:id="1305312377">
                          <w:marLeft w:val="0"/>
                          <w:marRight w:val="0"/>
                          <w:marTop w:val="0"/>
                          <w:marBottom w:val="0"/>
                          <w:divBdr>
                            <w:top w:val="none" w:sz="0" w:space="0" w:color="auto"/>
                            <w:left w:val="none" w:sz="0" w:space="0" w:color="auto"/>
                            <w:bottom w:val="none" w:sz="0" w:space="0" w:color="auto"/>
                            <w:right w:val="none" w:sz="0" w:space="0" w:color="auto"/>
                          </w:divBdr>
                          <w:divsChild>
                            <w:div w:id="100443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7713625">
      <w:bodyDiv w:val="1"/>
      <w:marLeft w:val="0"/>
      <w:marRight w:val="0"/>
      <w:marTop w:val="0"/>
      <w:marBottom w:val="0"/>
      <w:divBdr>
        <w:top w:val="none" w:sz="0" w:space="0" w:color="auto"/>
        <w:left w:val="none" w:sz="0" w:space="0" w:color="auto"/>
        <w:bottom w:val="none" w:sz="0" w:space="0" w:color="auto"/>
        <w:right w:val="none" w:sz="0" w:space="0" w:color="auto"/>
      </w:divBdr>
    </w:div>
    <w:div w:id="897742163">
      <w:bodyDiv w:val="1"/>
      <w:marLeft w:val="0"/>
      <w:marRight w:val="0"/>
      <w:marTop w:val="0"/>
      <w:marBottom w:val="0"/>
      <w:divBdr>
        <w:top w:val="none" w:sz="0" w:space="0" w:color="auto"/>
        <w:left w:val="none" w:sz="0" w:space="0" w:color="auto"/>
        <w:bottom w:val="none" w:sz="0" w:space="0" w:color="auto"/>
        <w:right w:val="none" w:sz="0" w:space="0" w:color="auto"/>
      </w:divBdr>
    </w:div>
    <w:div w:id="917331105">
      <w:bodyDiv w:val="1"/>
      <w:marLeft w:val="0"/>
      <w:marRight w:val="0"/>
      <w:marTop w:val="0"/>
      <w:marBottom w:val="0"/>
      <w:divBdr>
        <w:top w:val="none" w:sz="0" w:space="0" w:color="auto"/>
        <w:left w:val="none" w:sz="0" w:space="0" w:color="auto"/>
        <w:bottom w:val="none" w:sz="0" w:space="0" w:color="auto"/>
        <w:right w:val="none" w:sz="0" w:space="0" w:color="auto"/>
      </w:divBdr>
    </w:div>
    <w:div w:id="950671054">
      <w:bodyDiv w:val="1"/>
      <w:marLeft w:val="0"/>
      <w:marRight w:val="0"/>
      <w:marTop w:val="0"/>
      <w:marBottom w:val="0"/>
      <w:divBdr>
        <w:top w:val="none" w:sz="0" w:space="0" w:color="auto"/>
        <w:left w:val="none" w:sz="0" w:space="0" w:color="auto"/>
        <w:bottom w:val="none" w:sz="0" w:space="0" w:color="auto"/>
        <w:right w:val="none" w:sz="0" w:space="0" w:color="auto"/>
      </w:divBdr>
    </w:div>
    <w:div w:id="1007631399">
      <w:bodyDiv w:val="1"/>
      <w:marLeft w:val="0"/>
      <w:marRight w:val="0"/>
      <w:marTop w:val="0"/>
      <w:marBottom w:val="0"/>
      <w:divBdr>
        <w:top w:val="none" w:sz="0" w:space="0" w:color="auto"/>
        <w:left w:val="none" w:sz="0" w:space="0" w:color="auto"/>
        <w:bottom w:val="none" w:sz="0" w:space="0" w:color="auto"/>
        <w:right w:val="none" w:sz="0" w:space="0" w:color="auto"/>
      </w:divBdr>
    </w:div>
    <w:div w:id="1046416454">
      <w:bodyDiv w:val="1"/>
      <w:marLeft w:val="0"/>
      <w:marRight w:val="0"/>
      <w:marTop w:val="0"/>
      <w:marBottom w:val="0"/>
      <w:divBdr>
        <w:top w:val="none" w:sz="0" w:space="0" w:color="auto"/>
        <w:left w:val="none" w:sz="0" w:space="0" w:color="auto"/>
        <w:bottom w:val="none" w:sz="0" w:space="0" w:color="auto"/>
        <w:right w:val="none" w:sz="0" w:space="0" w:color="auto"/>
      </w:divBdr>
    </w:div>
    <w:div w:id="1072922500">
      <w:bodyDiv w:val="1"/>
      <w:marLeft w:val="0"/>
      <w:marRight w:val="0"/>
      <w:marTop w:val="0"/>
      <w:marBottom w:val="0"/>
      <w:divBdr>
        <w:top w:val="none" w:sz="0" w:space="0" w:color="auto"/>
        <w:left w:val="none" w:sz="0" w:space="0" w:color="auto"/>
        <w:bottom w:val="none" w:sz="0" w:space="0" w:color="auto"/>
        <w:right w:val="none" w:sz="0" w:space="0" w:color="auto"/>
      </w:divBdr>
    </w:div>
    <w:div w:id="1142194091">
      <w:bodyDiv w:val="1"/>
      <w:marLeft w:val="0"/>
      <w:marRight w:val="0"/>
      <w:marTop w:val="0"/>
      <w:marBottom w:val="0"/>
      <w:divBdr>
        <w:top w:val="none" w:sz="0" w:space="0" w:color="auto"/>
        <w:left w:val="none" w:sz="0" w:space="0" w:color="auto"/>
        <w:bottom w:val="none" w:sz="0" w:space="0" w:color="auto"/>
        <w:right w:val="none" w:sz="0" w:space="0" w:color="auto"/>
      </w:divBdr>
      <w:divsChild>
        <w:div w:id="1283807193">
          <w:marLeft w:val="0"/>
          <w:marRight w:val="0"/>
          <w:marTop w:val="0"/>
          <w:marBottom w:val="0"/>
          <w:divBdr>
            <w:top w:val="none" w:sz="0" w:space="0" w:color="auto"/>
            <w:left w:val="none" w:sz="0" w:space="0" w:color="auto"/>
            <w:bottom w:val="none" w:sz="0" w:space="0" w:color="auto"/>
            <w:right w:val="none" w:sz="0" w:space="0" w:color="auto"/>
          </w:divBdr>
        </w:div>
      </w:divsChild>
    </w:div>
    <w:div w:id="1146554832">
      <w:bodyDiv w:val="1"/>
      <w:marLeft w:val="0"/>
      <w:marRight w:val="0"/>
      <w:marTop w:val="0"/>
      <w:marBottom w:val="0"/>
      <w:divBdr>
        <w:top w:val="none" w:sz="0" w:space="0" w:color="auto"/>
        <w:left w:val="none" w:sz="0" w:space="0" w:color="auto"/>
        <w:bottom w:val="none" w:sz="0" w:space="0" w:color="auto"/>
        <w:right w:val="none" w:sz="0" w:space="0" w:color="auto"/>
      </w:divBdr>
    </w:div>
    <w:div w:id="1148547690">
      <w:bodyDiv w:val="1"/>
      <w:marLeft w:val="0"/>
      <w:marRight w:val="0"/>
      <w:marTop w:val="0"/>
      <w:marBottom w:val="0"/>
      <w:divBdr>
        <w:top w:val="none" w:sz="0" w:space="0" w:color="auto"/>
        <w:left w:val="none" w:sz="0" w:space="0" w:color="auto"/>
        <w:bottom w:val="none" w:sz="0" w:space="0" w:color="auto"/>
        <w:right w:val="none" w:sz="0" w:space="0" w:color="auto"/>
      </w:divBdr>
    </w:div>
    <w:div w:id="1171525086">
      <w:bodyDiv w:val="1"/>
      <w:marLeft w:val="0"/>
      <w:marRight w:val="0"/>
      <w:marTop w:val="0"/>
      <w:marBottom w:val="0"/>
      <w:divBdr>
        <w:top w:val="none" w:sz="0" w:space="0" w:color="auto"/>
        <w:left w:val="none" w:sz="0" w:space="0" w:color="auto"/>
        <w:bottom w:val="none" w:sz="0" w:space="0" w:color="auto"/>
        <w:right w:val="none" w:sz="0" w:space="0" w:color="auto"/>
      </w:divBdr>
    </w:div>
    <w:div w:id="1234269416">
      <w:bodyDiv w:val="1"/>
      <w:marLeft w:val="0"/>
      <w:marRight w:val="0"/>
      <w:marTop w:val="0"/>
      <w:marBottom w:val="0"/>
      <w:divBdr>
        <w:top w:val="none" w:sz="0" w:space="0" w:color="auto"/>
        <w:left w:val="none" w:sz="0" w:space="0" w:color="auto"/>
        <w:bottom w:val="none" w:sz="0" w:space="0" w:color="auto"/>
        <w:right w:val="none" w:sz="0" w:space="0" w:color="auto"/>
      </w:divBdr>
    </w:div>
    <w:div w:id="1365864839">
      <w:bodyDiv w:val="1"/>
      <w:marLeft w:val="0"/>
      <w:marRight w:val="0"/>
      <w:marTop w:val="0"/>
      <w:marBottom w:val="0"/>
      <w:divBdr>
        <w:top w:val="none" w:sz="0" w:space="0" w:color="auto"/>
        <w:left w:val="none" w:sz="0" w:space="0" w:color="auto"/>
        <w:bottom w:val="none" w:sz="0" w:space="0" w:color="auto"/>
        <w:right w:val="none" w:sz="0" w:space="0" w:color="auto"/>
      </w:divBdr>
    </w:div>
    <w:div w:id="1388844498">
      <w:bodyDiv w:val="1"/>
      <w:marLeft w:val="0"/>
      <w:marRight w:val="0"/>
      <w:marTop w:val="0"/>
      <w:marBottom w:val="0"/>
      <w:divBdr>
        <w:top w:val="none" w:sz="0" w:space="0" w:color="auto"/>
        <w:left w:val="none" w:sz="0" w:space="0" w:color="auto"/>
        <w:bottom w:val="none" w:sz="0" w:space="0" w:color="auto"/>
        <w:right w:val="none" w:sz="0" w:space="0" w:color="auto"/>
      </w:divBdr>
    </w:div>
    <w:div w:id="1455975657">
      <w:bodyDiv w:val="1"/>
      <w:marLeft w:val="0"/>
      <w:marRight w:val="0"/>
      <w:marTop w:val="0"/>
      <w:marBottom w:val="0"/>
      <w:divBdr>
        <w:top w:val="none" w:sz="0" w:space="0" w:color="auto"/>
        <w:left w:val="none" w:sz="0" w:space="0" w:color="auto"/>
        <w:bottom w:val="none" w:sz="0" w:space="0" w:color="auto"/>
        <w:right w:val="none" w:sz="0" w:space="0" w:color="auto"/>
      </w:divBdr>
      <w:divsChild>
        <w:div w:id="1082946463">
          <w:marLeft w:val="0"/>
          <w:marRight w:val="0"/>
          <w:marTop w:val="0"/>
          <w:marBottom w:val="0"/>
          <w:divBdr>
            <w:top w:val="none" w:sz="0" w:space="0" w:color="auto"/>
            <w:left w:val="none" w:sz="0" w:space="0" w:color="auto"/>
            <w:bottom w:val="none" w:sz="0" w:space="0" w:color="auto"/>
            <w:right w:val="none" w:sz="0" w:space="0" w:color="auto"/>
          </w:divBdr>
          <w:divsChild>
            <w:div w:id="1460302741">
              <w:marLeft w:val="0"/>
              <w:marRight w:val="0"/>
              <w:marTop w:val="0"/>
              <w:marBottom w:val="0"/>
              <w:divBdr>
                <w:top w:val="none" w:sz="0" w:space="0" w:color="auto"/>
                <w:left w:val="none" w:sz="0" w:space="0" w:color="auto"/>
                <w:bottom w:val="none" w:sz="0" w:space="0" w:color="auto"/>
                <w:right w:val="none" w:sz="0" w:space="0" w:color="auto"/>
              </w:divBdr>
              <w:divsChild>
                <w:div w:id="758452421">
                  <w:marLeft w:val="0"/>
                  <w:marRight w:val="0"/>
                  <w:marTop w:val="0"/>
                  <w:marBottom w:val="0"/>
                  <w:divBdr>
                    <w:top w:val="none" w:sz="0" w:space="0" w:color="auto"/>
                    <w:left w:val="none" w:sz="0" w:space="0" w:color="auto"/>
                    <w:bottom w:val="none" w:sz="0" w:space="0" w:color="auto"/>
                    <w:right w:val="none" w:sz="0" w:space="0" w:color="auto"/>
                  </w:divBdr>
                  <w:divsChild>
                    <w:div w:id="717125054">
                      <w:marLeft w:val="0"/>
                      <w:marRight w:val="0"/>
                      <w:marTop w:val="0"/>
                      <w:marBottom w:val="0"/>
                      <w:divBdr>
                        <w:top w:val="none" w:sz="0" w:space="0" w:color="auto"/>
                        <w:left w:val="none" w:sz="0" w:space="0" w:color="auto"/>
                        <w:bottom w:val="none" w:sz="0" w:space="0" w:color="auto"/>
                        <w:right w:val="none" w:sz="0" w:space="0" w:color="auto"/>
                      </w:divBdr>
                      <w:divsChild>
                        <w:div w:id="1316841357">
                          <w:marLeft w:val="0"/>
                          <w:marRight w:val="0"/>
                          <w:marTop w:val="0"/>
                          <w:marBottom w:val="0"/>
                          <w:divBdr>
                            <w:top w:val="none" w:sz="0" w:space="0" w:color="auto"/>
                            <w:left w:val="none" w:sz="0" w:space="0" w:color="auto"/>
                            <w:bottom w:val="none" w:sz="0" w:space="0" w:color="auto"/>
                            <w:right w:val="none" w:sz="0" w:space="0" w:color="auto"/>
                          </w:divBdr>
                          <w:divsChild>
                            <w:div w:id="128746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3139246">
      <w:bodyDiv w:val="1"/>
      <w:marLeft w:val="0"/>
      <w:marRight w:val="0"/>
      <w:marTop w:val="0"/>
      <w:marBottom w:val="0"/>
      <w:divBdr>
        <w:top w:val="none" w:sz="0" w:space="0" w:color="auto"/>
        <w:left w:val="none" w:sz="0" w:space="0" w:color="auto"/>
        <w:bottom w:val="none" w:sz="0" w:space="0" w:color="auto"/>
        <w:right w:val="none" w:sz="0" w:space="0" w:color="auto"/>
      </w:divBdr>
    </w:div>
    <w:div w:id="1627159562">
      <w:bodyDiv w:val="1"/>
      <w:marLeft w:val="0"/>
      <w:marRight w:val="0"/>
      <w:marTop w:val="0"/>
      <w:marBottom w:val="0"/>
      <w:divBdr>
        <w:top w:val="none" w:sz="0" w:space="0" w:color="auto"/>
        <w:left w:val="none" w:sz="0" w:space="0" w:color="auto"/>
        <w:bottom w:val="none" w:sz="0" w:space="0" w:color="auto"/>
        <w:right w:val="none" w:sz="0" w:space="0" w:color="auto"/>
      </w:divBdr>
      <w:divsChild>
        <w:div w:id="617611924">
          <w:marLeft w:val="0"/>
          <w:marRight w:val="0"/>
          <w:marTop w:val="0"/>
          <w:marBottom w:val="0"/>
          <w:divBdr>
            <w:top w:val="none" w:sz="0" w:space="0" w:color="auto"/>
            <w:left w:val="none" w:sz="0" w:space="0" w:color="auto"/>
            <w:bottom w:val="none" w:sz="0" w:space="0" w:color="auto"/>
            <w:right w:val="none" w:sz="0" w:space="0" w:color="auto"/>
          </w:divBdr>
          <w:divsChild>
            <w:div w:id="1698699310">
              <w:marLeft w:val="0"/>
              <w:marRight w:val="0"/>
              <w:marTop w:val="0"/>
              <w:marBottom w:val="0"/>
              <w:divBdr>
                <w:top w:val="none" w:sz="0" w:space="0" w:color="auto"/>
                <w:left w:val="none" w:sz="0" w:space="0" w:color="auto"/>
                <w:bottom w:val="none" w:sz="0" w:space="0" w:color="auto"/>
                <w:right w:val="none" w:sz="0" w:space="0" w:color="auto"/>
              </w:divBdr>
              <w:divsChild>
                <w:div w:id="195972541">
                  <w:marLeft w:val="0"/>
                  <w:marRight w:val="0"/>
                  <w:marTop w:val="0"/>
                  <w:marBottom w:val="0"/>
                  <w:divBdr>
                    <w:top w:val="none" w:sz="0" w:space="0" w:color="auto"/>
                    <w:left w:val="none" w:sz="0" w:space="0" w:color="auto"/>
                    <w:bottom w:val="none" w:sz="0" w:space="0" w:color="auto"/>
                    <w:right w:val="none" w:sz="0" w:space="0" w:color="auto"/>
                  </w:divBdr>
                  <w:divsChild>
                    <w:div w:id="1974557486">
                      <w:marLeft w:val="0"/>
                      <w:marRight w:val="0"/>
                      <w:marTop w:val="0"/>
                      <w:marBottom w:val="0"/>
                      <w:divBdr>
                        <w:top w:val="none" w:sz="0" w:space="0" w:color="auto"/>
                        <w:left w:val="none" w:sz="0" w:space="0" w:color="auto"/>
                        <w:bottom w:val="none" w:sz="0" w:space="0" w:color="auto"/>
                        <w:right w:val="none" w:sz="0" w:space="0" w:color="auto"/>
                      </w:divBdr>
                      <w:divsChild>
                        <w:div w:id="1474516524">
                          <w:marLeft w:val="0"/>
                          <w:marRight w:val="0"/>
                          <w:marTop w:val="0"/>
                          <w:marBottom w:val="0"/>
                          <w:divBdr>
                            <w:top w:val="none" w:sz="0" w:space="0" w:color="auto"/>
                            <w:left w:val="none" w:sz="0" w:space="0" w:color="auto"/>
                            <w:bottom w:val="none" w:sz="0" w:space="0" w:color="auto"/>
                            <w:right w:val="none" w:sz="0" w:space="0" w:color="auto"/>
                          </w:divBdr>
                          <w:divsChild>
                            <w:div w:id="145937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3092702">
      <w:bodyDiv w:val="1"/>
      <w:marLeft w:val="0"/>
      <w:marRight w:val="0"/>
      <w:marTop w:val="0"/>
      <w:marBottom w:val="0"/>
      <w:divBdr>
        <w:top w:val="none" w:sz="0" w:space="0" w:color="auto"/>
        <w:left w:val="none" w:sz="0" w:space="0" w:color="auto"/>
        <w:bottom w:val="none" w:sz="0" w:space="0" w:color="auto"/>
        <w:right w:val="none" w:sz="0" w:space="0" w:color="auto"/>
      </w:divBdr>
    </w:div>
    <w:div w:id="1871602277">
      <w:bodyDiv w:val="1"/>
      <w:marLeft w:val="0"/>
      <w:marRight w:val="0"/>
      <w:marTop w:val="0"/>
      <w:marBottom w:val="0"/>
      <w:divBdr>
        <w:top w:val="none" w:sz="0" w:space="0" w:color="auto"/>
        <w:left w:val="none" w:sz="0" w:space="0" w:color="auto"/>
        <w:bottom w:val="none" w:sz="0" w:space="0" w:color="auto"/>
        <w:right w:val="none" w:sz="0" w:space="0" w:color="auto"/>
      </w:divBdr>
    </w:div>
    <w:div w:id="1954164421">
      <w:bodyDiv w:val="1"/>
      <w:marLeft w:val="0"/>
      <w:marRight w:val="0"/>
      <w:marTop w:val="0"/>
      <w:marBottom w:val="0"/>
      <w:divBdr>
        <w:top w:val="none" w:sz="0" w:space="0" w:color="auto"/>
        <w:left w:val="none" w:sz="0" w:space="0" w:color="auto"/>
        <w:bottom w:val="none" w:sz="0" w:space="0" w:color="auto"/>
        <w:right w:val="none" w:sz="0" w:space="0" w:color="auto"/>
      </w:divBdr>
      <w:divsChild>
        <w:div w:id="478232840">
          <w:marLeft w:val="0"/>
          <w:marRight w:val="0"/>
          <w:marTop w:val="0"/>
          <w:marBottom w:val="0"/>
          <w:divBdr>
            <w:top w:val="none" w:sz="0" w:space="0" w:color="auto"/>
            <w:left w:val="none" w:sz="0" w:space="0" w:color="auto"/>
            <w:bottom w:val="none" w:sz="0" w:space="0" w:color="auto"/>
            <w:right w:val="none" w:sz="0" w:space="0" w:color="auto"/>
          </w:divBdr>
        </w:div>
      </w:divsChild>
    </w:div>
    <w:div w:id="2045212473">
      <w:bodyDiv w:val="1"/>
      <w:marLeft w:val="0"/>
      <w:marRight w:val="0"/>
      <w:marTop w:val="0"/>
      <w:marBottom w:val="0"/>
      <w:divBdr>
        <w:top w:val="none" w:sz="0" w:space="0" w:color="auto"/>
        <w:left w:val="none" w:sz="0" w:space="0" w:color="auto"/>
        <w:bottom w:val="none" w:sz="0" w:space="0" w:color="auto"/>
        <w:right w:val="none" w:sz="0" w:space="0" w:color="auto"/>
      </w:divBdr>
      <w:divsChild>
        <w:div w:id="1291666753">
          <w:marLeft w:val="446"/>
          <w:marRight w:val="0"/>
          <w:marTop w:val="0"/>
          <w:marBottom w:val="0"/>
          <w:divBdr>
            <w:top w:val="none" w:sz="0" w:space="0" w:color="auto"/>
            <w:left w:val="none" w:sz="0" w:space="0" w:color="auto"/>
            <w:bottom w:val="none" w:sz="0" w:space="0" w:color="auto"/>
            <w:right w:val="none" w:sz="0" w:space="0" w:color="auto"/>
          </w:divBdr>
        </w:div>
      </w:divsChild>
    </w:div>
    <w:div w:id="2052416501">
      <w:bodyDiv w:val="1"/>
      <w:marLeft w:val="0"/>
      <w:marRight w:val="0"/>
      <w:marTop w:val="0"/>
      <w:marBottom w:val="0"/>
      <w:divBdr>
        <w:top w:val="none" w:sz="0" w:space="0" w:color="auto"/>
        <w:left w:val="none" w:sz="0" w:space="0" w:color="auto"/>
        <w:bottom w:val="none" w:sz="0" w:space="0" w:color="auto"/>
        <w:right w:val="none" w:sz="0" w:space="0" w:color="auto"/>
      </w:divBdr>
      <w:divsChild>
        <w:div w:id="507136386">
          <w:marLeft w:val="0"/>
          <w:marRight w:val="0"/>
          <w:marTop w:val="0"/>
          <w:marBottom w:val="0"/>
          <w:divBdr>
            <w:top w:val="none" w:sz="0" w:space="0" w:color="auto"/>
            <w:left w:val="none" w:sz="0" w:space="0" w:color="auto"/>
            <w:bottom w:val="none" w:sz="0" w:space="0" w:color="auto"/>
            <w:right w:val="none" w:sz="0" w:space="0" w:color="auto"/>
          </w:divBdr>
          <w:divsChild>
            <w:div w:id="793060178">
              <w:marLeft w:val="0"/>
              <w:marRight w:val="0"/>
              <w:marTop w:val="0"/>
              <w:marBottom w:val="0"/>
              <w:divBdr>
                <w:top w:val="none" w:sz="0" w:space="0" w:color="auto"/>
                <w:left w:val="none" w:sz="0" w:space="0" w:color="auto"/>
                <w:bottom w:val="none" w:sz="0" w:space="0" w:color="auto"/>
                <w:right w:val="none" w:sz="0" w:space="0" w:color="auto"/>
              </w:divBdr>
              <w:divsChild>
                <w:div w:id="24674197">
                  <w:marLeft w:val="0"/>
                  <w:marRight w:val="0"/>
                  <w:marTop w:val="0"/>
                  <w:marBottom w:val="0"/>
                  <w:divBdr>
                    <w:top w:val="none" w:sz="0" w:space="0" w:color="auto"/>
                    <w:left w:val="none" w:sz="0" w:space="0" w:color="auto"/>
                    <w:bottom w:val="none" w:sz="0" w:space="0" w:color="auto"/>
                    <w:right w:val="none" w:sz="0" w:space="0" w:color="auto"/>
                  </w:divBdr>
                  <w:divsChild>
                    <w:div w:id="53890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255721">
          <w:marLeft w:val="0"/>
          <w:marRight w:val="0"/>
          <w:marTop w:val="0"/>
          <w:marBottom w:val="0"/>
          <w:divBdr>
            <w:top w:val="none" w:sz="0" w:space="0" w:color="auto"/>
            <w:left w:val="none" w:sz="0" w:space="0" w:color="auto"/>
            <w:bottom w:val="none" w:sz="0" w:space="0" w:color="auto"/>
            <w:right w:val="none" w:sz="0" w:space="0" w:color="auto"/>
          </w:divBdr>
          <w:divsChild>
            <w:div w:id="1320113077">
              <w:marLeft w:val="0"/>
              <w:marRight w:val="0"/>
              <w:marTop w:val="0"/>
              <w:marBottom w:val="0"/>
              <w:divBdr>
                <w:top w:val="none" w:sz="0" w:space="0" w:color="auto"/>
                <w:left w:val="none" w:sz="0" w:space="0" w:color="auto"/>
                <w:bottom w:val="none" w:sz="0" w:space="0" w:color="auto"/>
                <w:right w:val="none" w:sz="0" w:space="0" w:color="auto"/>
              </w:divBdr>
              <w:divsChild>
                <w:div w:id="1474327649">
                  <w:marLeft w:val="0"/>
                  <w:marRight w:val="0"/>
                  <w:marTop w:val="0"/>
                  <w:marBottom w:val="0"/>
                  <w:divBdr>
                    <w:top w:val="none" w:sz="0" w:space="0" w:color="auto"/>
                    <w:left w:val="none" w:sz="0" w:space="0" w:color="auto"/>
                    <w:bottom w:val="none" w:sz="0" w:space="0" w:color="auto"/>
                    <w:right w:val="none" w:sz="0" w:space="0" w:color="auto"/>
                  </w:divBdr>
                  <w:divsChild>
                    <w:div w:id="52359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22" Type="http://schemas.microsoft.com/office/2016/09/relationships/commentsIds" Target="commentsId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260D6D86DEB0040A19AF5607EC38E55" ma:contentTypeVersion="17" ma:contentTypeDescription="Create a new document." ma:contentTypeScope="" ma:versionID="4c31314f0f4ab60f4ef23a5e5a18ef89">
  <xsd:schema xmlns:xsd="http://www.w3.org/2001/XMLSchema" xmlns:xs="http://www.w3.org/2001/XMLSchema" xmlns:p="http://schemas.microsoft.com/office/2006/metadata/properties" xmlns:ns2="022ce8ab-f43a-471d-88ca-e1b22bd47c5a" xmlns:ns3="a3b7fc6a-0604-4dba-aedd-7d2bc8004558" targetNamespace="http://schemas.microsoft.com/office/2006/metadata/properties" ma:root="true" ma:fieldsID="a3c0a661ee61ed439789b77624f9034d" ns2:_="" ns3:_="">
    <xsd:import namespace="022ce8ab-f43a-471d-88ca-e1b22bd47c5a"/>
    <xsd:import namespace="a3b7fc6a-0604-4dba-aedd-7d2bc8004558"/>
    <xsd:element name="properties">
      <xsd:complexType>
        <xsd:sequence>
          <xsd:element name="documentManagement">
            <xsd:complexType>
              <xsd:all>
                <xsd:element ref="ns2:MediaServiceMetadata" minOccurs="0"/>
                <xsd:element ref="ns2:MediaServiceFastMetadata" minOccurs="0"/>
                <xsd:element ref="ns3:TaxCatchAll" minOccurs="0"/>
                <xsd:element ref="ns2:MediaServiceGenerationTime" minOccurs="0"/>
                <xsd:element ref="ns2:MediaServiceEventHashCode" minOccurs="0"/>
                <xsd:element ref="ns2:lcf76f155ced4ddcb4097134ff3c332f" minOccurs="0"/>
                <xsd:element ref="ns2:MediaServiceDateTaken" minOccurs="0"/>
                <xsd:element ref="ns2:MediaServiceLocation" minOccurs="0"/>
                <xsd:element ref="ns2:MediaLengthInSeconds" minOccurs="0"/>
                <xsd:element ref="ns2:MediaServiceOCR"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2ce8ab-f43a-471d-88ca-e1b22bd47c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7cb48b10-db16-4216-a9af-9762e172f36a"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Location" ma:index="16" nillable="true" ma:displayName="Location" ma:indexed="true" ma:internalName="MediaServiceLocatio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3b7fc6a-0604-4dba-aedd-7d2bc8004558"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0b595f9b-43fb-4b95-9af6-a49138b463a2}" ma:internalName="TaxCatchAll" ma:showField="CatchAllData" ma:web="a3b7fc6a-0604-4dba-aedd-7d2bc8004558">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22ce8ab-f43a-471d-88ca-e1b22bd47c5a">
      <Terms xmlns="http://schemas.microsoft.com/office/infopath/2007/PartnerControls"/>
    </lcf76f155ced4ddcb4097134ff3c332f>
    <TaxCatchAll xmlns="a3b7fc6a-0604-4dba-aedd-7d2bc8004558"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ssholder1</b:Tag>
    <b:RefOrder>1</b:RefOrder>
  </b:Source>
  <b:Source xmlns:b="http://schemas.openxmlformats.org/officeDocument/2006/bibliography" xmlns="http://schemas.openxmlformats.org/officeDocument/2006/bibliography">
    <b:Tag>Plassholder2</b:Tag>
    <b:RefOrder>2</b:RefOrder>
  </b:Source>
</b:Sources>
</file>

<file path=customXml/itemProps1.xml><?xml version="1.0" encoding="utf-8"?>
<ds:datastoreItem xmlns:ds="http://schemas.openxmlformats.org/officeDocument/2006/customXml" ds:itemID="{ED08FBBC-CCEF-43A9-96ED-B806CA9BBFCF}">
  <ds:schemaRefs>
    <ds:schemaRef ds:uri="http://schemas.microsoft.com/sharepoint/v3/contenttype/forms"/>
  </ds:schemaRefs>
</ds:datastoreItem>
</file>

<file path=customXml/itemProps2.xml><?xml version="1.0" encoding="utf-8"?>
<ds:datastoreItem xmlns:ds="http://schemas.openxmlformats.org/officeDocument/2006/customXml" ds:itemID="{F29BED5E-5F36-4BA5-9F64-4C0CFFD70E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2ce8ab-f43a-471d-88ca-e1b22bd47c5a"/>
    <ds:schemaRef ds:uri="a3b7fc6a-0604-4dba-aedd-7d2bc80045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C0230C-8BF0-4182-984C-5F62F9F8C698}">
  <ds:schemaRefs>
    <ds:schemaRef ds:uri="http://schemas.microsoft.com/office/2006/metadata/properties"/>
    <ds:schemaRef ds:uri="http://schemas.microsoft.com/office/infopath/2007/PartnerControls"/>
    <ds:schemaRef ds:uri="022ce8ab-f43a-471d-88ca-e1b22bd47c5a"/>
    <ds:schemaRef ds:uri="a3b7fc6a-0604-4dba-aedd-7d2bc8004558"/>
  </ds:schemaRefs>
</ds:datastoreItem>
</file>

<file path=customXml/itemProps4.xml><?xml version="1.0" encoding="utf-8"?>
<ds:datastoreItem xmlns:ds="http://schemas.openxmlformats.org/officeDocument/2006/customXml" ds:itemID="{86597D7C-B8DE-48CF-B684-1B9875F59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0</TotalTime>
  <Pages>1</Pages>
  <Words>475</Words>
  <Characters>2519</Characters>
  <Application>Microsoft Office Word</Application>
  <DocSecurity>0</DocSecurity>
  <Lines>20</Lines>
  <Paragraphs>5</Paragraphs>
  <ScaleCrop>false</ScaleCrop>
  <HeadingPairs>
    <vt:vector size="2" baseType="variant">
      <vt:variant>
        <vt:lpstr>Tittel</vt:lpstr>
      </vt:variant>
      <vt:variant>
        <vt:i4>1</vt:i4>
      </vt:variant>
    </vt:vector>
  </HeadingPairs>
  <TitlesOfParts>
    <vt:vector size="1" baseType="lpstr">
      <vt:lpstr/>
    </vt:vector>
  </TitlesOfParts>
  <Company>VI</Company>
  <LinksUpToDate>false</LinksUpToDate>
  <CharactersWithSpaces>2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Ånestad, Lise Marie</dc:creator>
  <cp:keywords/>
  <dc:description/>
  <cp:lastModifiedBy>Ånestad, Lise Marie</cp:lastModifiedBy>
  <cp:revision>2693</cp:revision>
  <cp:lastPrinted>2025-04-17T16:09:00Z</cp:lastPrinted>
  <dcterms:created xsi:type="dcterms:W3CDTF">2024-12-29T20:38:00Z</dcterms:created>
  <dcterms:modified xsi:type="dcterms:W3CDTF">2025-04-26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60D6D86DEB0040A19AF5607EC38E55</vt:lpwstr>
  </property>
  <property fmtid="{D5CDD505-2E9C-101B-9397-08002B2CF9AE}" pid="3" name="MSIP_Label_d0484126-3486-41a9-802e-7f1e2277276c_Enabled">
    <vt:lpwstr>true</vt:lpwstr>
  </property>
  <property fmtid="{D5CDD505-2E9C-101B-9397-08002B2CF9AE}" pid="4" name="MSIP_Label_d0484126-3486-41a9-802e-7f1e2277276c_SetDate">
    <vt:lpwstr>2024-06-17T07:25:37Z</vt:lpwstr>
  </property>
  <property fmtid="{D5CDD505-2E9C-101B-9397-08002B2CF9AE}" pid="5" name="MSIP_Label_d0484126-3486-41a9-802e-7f1e2277276c_Method">
    <vt:lpwstr>Standard</vt:lpwstr>
  </property>
  <property fmtid="{D5CDD505-2E9C-101B-9397-08002B2CF9AE}" pid="6" name="MSIP_Label_d0484126-3486-41a9-802e-7f1e2277276c_Name">
    <vt:lpwstr>d0484126-3486-41a9-802e-7f1e2277276c</vt:lpwstr>
  </property>
  <property fmtid="{D5CDD505-2E9C-101B-9397-08002B2CF9AE}" pid="7" name="MSIP_Label_d0484126-3486-41a9-802e-7f1e2277276c_SiteId">
    <vt:lpwstr>eec01f8e-737f-43e3-9ed5-f8a59913bd82</vt:lpwstr>
  </property>
  <property fmtid="{D5CDD505-2E9C-101B-9397-08002B2CF9AE}" pid="8" name="MSIP_Label_d0484126-3486-41a9-802e-7f1e2277276c_ActionId">
    <vt:lpwstr>7095f977-923e-4bb2-8aaa-b01573ab3442</vt:lpwstr>
  </property>
  <property fmtid="{D5CDD505-2E9C-101B-9397-08002B2CF9AE}" pid="9" name="MSIP_Label_d0484126-3486-41a9-802e-7f1e2277276c_ContentBits">
    <vt:lpwstr>0</vt:lpwstr>
  </property>
  <property fmtid="{D5CDD505-2E9C-101B-9397-08002B2CF9AE}" pid="10" name="MediaServiceImageTags">
    <vt:lpwstr/>
  </property>
  <property fmtid="{D5CDD505-2E9C-101B-9397-08002B2CF9AE}" pid="11" name="GrammarlyDocumentId">
    <vt:lpwstr>99202a4517d75008dd36fd4856388d5dae6a142e331adf6e6c58c7ef388d2c73</vt:lpwstr>
  </property>
</Properties>
</file>